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rsidR="00706558" w:rsidRPr="0058099E" w:rsidRDefault="00BB2B66" w:rsidP="0037019C">
      <w:pPr>
        <w:spacing w:before="240"/>
        <w:jc w:val="center"/>
        <w:rPr>
          <w:sz w:val="36"/>
          <w:lang w:val="fr-FR"/>
        </w:rPr>
      </w:pPr>
      <w:r>
        <w:rPr>
          <w:sz w:val="36"/>
          <w:lang w:val="fr-FR"/>
        </w:rPr>
        <w:t>************</w:t>
      </w:r>
    </w:p>
    <w:p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37B1ABFC" wp14:editId="361FA443">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Default="005A5A4C" w:rsidP="00153E86">
      <w:pPr>
        <w:spacing w:after="0"/>
        <w:jc w:val="both"/>
        <w:rPr>
          <w:rFonts w:ascii="Times New Roman" w:hAnsi="Times New Roman" w:cs="Times New Roman"/>
          <w:b/>
          <w:sz w:val="24"/>
          <w:szCs w:val="24"/>
          <w:lang w:val="fr-FR"/>
        </w:rPr>
      </w:pPr>
    </w:p>
    <w:p w:rsidR="005A5A4C" w:rsidRPr="00AE1965" w:rsidRDefault="005A5A4C"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153E86" w:rsidRPr="00AE1965" w:rsidRDefault="00153E86" w:rsidP="00153E86">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091F8A" w:rsidRPr="00875FF1" w:rsidRDefault="00091F8A" w:rsidP="00875FF1">
      <w:pPr>
        <w:spacing w:after="0"/>
        <w:jc w:val="both"/>
        <w:rPr>
          <w:rFonts w:ascii="Times New Roman" w:hAnsi="Times New Roman" w:cs="Times New Roman"/>
          <w:b/>
          <w:sz w:val="24"/>
          <w:szCs w:val="24"/>
          <w:lang w:val="fr-FR"/>
        </w:rPr>
      </w:pPr>
    </w:p>
    <w:p w:rsidR="00875FF1" w:rsidRDefault="00875FF1" w:rsidP="00875FF1">
      <w:pPr>
        <w:spacing w:after="0"/>
        <w:jc w:val="both"/>
        <w:rPr>
          <w:rFonts w:ascii="Times New Roman" w:hAnsi="Times New Roman" w:cs="Times New Roman"/>
          <w:b/>
          <w:sz w:val="24"/>
          <w:szCs w:val="24"/>
          <w:lang w:val="fr-FR"/>
        </w:rPr>
      </w:pPr>
    </w:p>
    <w:p w:rsidR="0020113B" w:rsidRDefault="0020113B" w:rsidP="00875FF1">
      <w:pPr>
        <w:spacing w:after="0"/>
        <w:jc w:val="both"/>
        <w:rPr>
          <w:rFonts w:ascii="Times New Roman" w:hAnsi="Times New Roman" w:cs="Times New Roman"/>
          <w:b/>
          <w:sz w:val="24"/>
          <w:szCs w:val="24"/>
          <w:lang w:val="fr-FR"/>
        </w:rPr>
      </w:pPr>
    </w:p>
    <w:p w:rsidR="008F7A3A" w:rsidRPr="00875FF1" w:rsidRDefault="008F7A3A" w:rsidP="00875FF1">
      <w:pPr>
        <w:spacing w:after="0"/>
        <w:jc w:val="both"/>
        <w:rPr>
          <w:rFonts w:ascii="Times New Roman" w:hAnsi="Times New Roman" w:cs="Times New Roman"/>
          <w:b/>
          <w:sz w:val="24"/>
          <w:szCs w:val="24"/>
          <w:lang w:val="fr-FR"/>
        </w:rPr>
      </w:pPr>
    </w:p>
    <w:p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7A06A7">
        <w:rPr>
          <w:rFonts w:ascii="Times New Roman" w:hAnsi="Times New Roman" w:cs="Times New Roman"/>
          <w:b/>
          <w:sz w:val="26"/>
          <w:szCs w:val="26"/>
          <w:lang w:val="fr-FR"/>
        </w:rPr>
        <w:t>’i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rsidR="008B59AA" w:rsidRDefault="008B59AA" w:rsidP="00160018">
      <w:pPr>
        <w:spacing w:after="0"/>
        <w:jc w:val="center"/>
        <w:rPr>
          <w:rFonts w:ascii="Times New Roman" w:hAnsi="Times New Roman" w:cs="Times New Roman"/>
          <w:sz w:val="26"/>
          <w:szCs w:val="26"/>
          <w:lang w:val="fr-FR"/>
        </w:rPr>
      </w:pPr>
    </w:p>
    <w:p w:rsidR="00191CBF" w:rsidRPr="008B59AA" w:rsidRDefault="00191CBF" w:rsidP="00160018">
      <w:pPr>
        <w:spacing w:after="0"/>
        <w:jc w:val="center"/>
        <w:rPr>
          <w:rFonts w:ascii="Times New Roman" w:hAnsi="Times New Roman" w:cs="Times New Roman"/>
          <w:sz w:val="26"/>
          <w:szCs w:val="26"/>
          <w:lang w:val="fr-FR"/>
        </w:rPr>
      </w:pPr>
    </w:p>
    <w:p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3B704CD2" wp14:editId="5E3FF10C">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04CD2"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rsidR="006E0030" w:rsidRPr="00F54EF4" w:rsidRDefault="006E0030"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rsidR="006E0030" w:rsidRPr="00F54EF4" w:rsidRDefault="006E0030"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091F8A" w:rsidRPr="00AE1965" w:rsidRDefault="00091F8A" w:rsidP="00091F8A">
      <w:pPr>
        <w:rPr>
          <w:rFonts w:ascii="Times New Roman" w:hAnsi="Times New Roman" w:cs="Times New Roman"/>
          <w:b/>
          <w:sz w:val="24"/>
          <w:szCs w:val="24"/>
          <w:lang w:val="fr-FR"/>
        </w:rPr>
      </w:pPr>
    </w:p>
    <w:p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rsidR="00091F8A" w:rsidRDefault="00091F8A" w:rsidP="00091F8A">
      <w:pPr>
        <w:rPr>
          <w:rFonts w:ascii="Times New Roman" w:hAnsi="Times New Roman" w:cs="Times New Roman"/>
          <w:b/>
          <w:sz w:val="24"/>
          <w:szCs w:val="24"/>
          <w:lang w:val="fr-FR"/>
        </w:rPr>
      </w:pPr>
    </w:p>
    <w:p w:rsidR="003E291E" w:rsidRDefault="003E291E" w:rsidP="00091F8A">
      <w:pPr>
        <w:rPr>
          <w:rFonts w:ascii="Times New Roman" w:hAnsi="Times New Roman" w:cs="Times New Roman"/>
          <w:b/>
          <w:sz w:val="24"/>
          <w:szCs w:val="24"/>
          <w:lang w:val="fr-FR"/>
        </w:rPr>
      </w:pPr>
    </w:p>
    <w:p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rsidR="000B140C" w:rsidRDefault="000B140C" w:rsidP="00E23E84">
      <w:pPr>
        <w:spacing w:after="0"/>
        <w:rPr>
          <w:rFonts w:ascii="Times New Roman" w:hAnsi="Times New Roman" w:cs="Times New Roman"/>
          <w:sz w:val="24"/>
          <w:szCs w:val="24"/>
          <w:lang w:val="fr-FR"/>
        </w:rPr>
      </w:pPr>
    </w:p>
    <w:p w:rsidR="00B47ABF" w:rsidRDefault="00B47ABF"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7B1E88" w:rsidRDefault="007B1E88" w:rsidP="00E23E84">
      <w:pPr>
        <w:spacing w:after="0"/>
        <w:rPr>
          <w:rFonts w:ascii="Times New Roman" w:hAnsi="Times New Roman" w:cs="Times New Roman"/>
          <w:sz w:val="24"/>
          <w:szCs w:val="24"/>
          <w:lang w:val="fr-FR"/>
        </w:rPr>
      </w:pPr>
    </w:p>
    <w:p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académiqu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rsidR="00B47ABF" w:rsidRDefault="00B47ABF" w:rsidP="00072A83">
      <w:pPr>
        <w:jc w:val="center"/>
        <w:rPr>
          <w:rFonts w:ascii="Times New Roman" w:hAnsi="Times New Roman" w:cs="Times New Roman"/>
          <w:i/>
          <w:szCs w:val="24"/>
          <w:lang w:val="fr-FR"/>
        </w:rPr>
        <w:sectPr w:rsidR="00B47ABF" w:rsidSect="00706558">
          <w:footerReference w:type="default" r:id="rId9"/>
          <w:pgSz w:w="12240" w:h="15840"/>
          <w:pgMar w:top="1417" w:right="1417" w:bottom="1417" w:left="1417" w:header="708" w:footer="708" w:gutter="0"/>
          <w:cols w:space="708"/>
          <w:titlePg/>
          <w:docGrid w:linePitch="360"/>
        </w:sectPr>
      </w:pPr>
    </w:p>
    <w:p w:rsidR="00457C81" w:rsidRPr="00E30E7E" w:rsidRDefault="00B44B51" w:rsidP="00457C81">
      <w:pPr>
        <w:keepNext/>
        <w:keepLines/>
        <w:spacing w:after="0" w:line="360" w:lineRule="auto"/>
        <w:outlineLvl w:val="0"/>
        <w:rPr>
          <w:rFonts w:ascii="Times New Roman" w:eastAsiaTheme="majorEastAsia" w:hAnsi="Times New Roman" w:cs="Times New Roman"/>
          <w:b/>
          <w:sz w:val="24"/>
          <w:szCs w:val="24"/>
          <w:lang w:val="fr-FR"/>
        </w:rPr>
      </w:pPr>
      <w:bookmarkStart w:id="0" w:name="_Toc184475241"/>
      <w:bookmarkStart w:id="1" w:name="_Toc196954920"/>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p>
    <w:p w:rsidR="0015178C" w:rsidRPr="00760598" w:rsidRDefault="0015178C" w:rsidP="00E9620B">
      <w:pPr>
        <w:jc w:val="right"/>
        <w:rPr>
          <w:rFonts w:ascii="Brush Script MT" w:hAnsi="Brush Script MT" w:cs="Times New Roman"/>
          <w:sz w:val="36"/>
          <w:szCs w:val="24"/>
          <w:lang w:val="fr-FR"/>
        </w:rPr>
      </w:pPr>
    </w:p>
    <w:p w:rsidR="009424BB" w:rsidRPr="0059343B" w:rsidRDefault="00A93E2D" w:rsidP="00E9620B">
      <w:pPr>
        <w:jc w:val="right"/>
        <w:rPr>
          <w:rFonts w:ascii="Ink Free" w:hAnsi="Ink Free" w:cs="Times New Roman"/>
          <w:b/>
          <w:sz w:val="36"/>
          <w:szCs w:val="24"/>
          <w:lang w:val="fr-FR"/>
        </w:rPr>
      </w:pPr>
      <w:r w:rsidRPr="0059343B">
        <w:rPr>
          <w:rFonts w:ascii="Ink Free" w:hAnsi="Ink Free" w:cs="Times New Roman"/>
          <w:b/>
          <w:sz w:val="36"/>
          <w:szCs w:val="24"/>
          <w:lang w:val="fr-FR"/>
        </w:rPr>
        <w:t>A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rsidR="009424BB" w:rsidRDefault="009424BB" w:rsidP="009424BB">
      <w:pPr>
        <w:jc w:val="both"/>
        <w:rPr>
          <w:rFonts w:ascii="Times New Roman" w:hAnsi="Times New Roman" w:cs="Times New Roman"/>
          <w:sz w:val="24"/>
          <w:szCs w:val="24"/>
          <w:lang w:val="fr-FR"/>
        </w:rPr>
      </w:pPr>
    </w:p>
    <w:p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67D1B" w:rsidRDefault="008A6A05" w:rsidP="00457C81">
      <w:pPr>
        <w:keepNext/>
        <w:keepLines/>
        <w:spacing w:after="0" w:line="360" w:lineRule="auto"/>
        <w:outlineLvl w:val="0"/>
        <w:rPr>
          <w:rFonts w:ascii="Times New Roman" w:eastAsiaTheme="majorEastAsia" w:hAnsi="Times New Roman" w:cs="Times New Roman"/>
          <w:b/>
          <w:sz w:val="24"/>
          <w:szCs w:val="24"/>
          <w:lang w:val="fr-FR"/>
        </w:rPr>
      </w:pPr>
      <w:bookmarkStart w:id="2" w:name="_Toc184475243"/>
      <w:bookmarkStart w:id="3" w:name="_Toc196954921"/>
      <w:r w:rsidRPr="00167D1B">
        <w:rPr>
          <w:rFonts w:ascii="Times New Roman" w:eastAsiaTheme="majorEastAsia" w:hAnsi="Times New Roman" w:cs="Times New Roman"/>
          <w:b/>
          <w:sz w:val="24"/>
          <w:szCs w:val="24"/>
          <w:lang w:val="fr-FR"/>
        </w:rPr>
        <w:lastRenderedPageBreak/>
        <w:t>REMERCIEMENTS</w:t>
      </w:r>
      <w:bookmarkEnd w:id="2"/>
      <w:bookmarkEnd w:id="3"/>
    </w:p>
    <w:p w:rsidR="008B3069" w:rsidRPr="00114BA5" w:rsidRDefault="00114BA5" w:rsidP="001276C9">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rsidR="005320BD" w:rsidRDefault="005B7B50" w:rsidP="00DA78E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rsidR="00713A18" w:rsidRDefault="00EB4D2D"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rsidR="00713A18" w:rsidRDefault="005925A0"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rsidR="009B66EB" w:rsidRDefault="00B7282F"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rsidR="002A42CA" w:rsidRDefault="003F0D04" w:rsidP="000703BC">
      <w:pPr>
        <w:pStyle w:val="Paragraphedeliste"/>
        <w:numPr>
          <w:ilvl w:val="0"/>
          <w:numId w:val="11"/>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rsidR="008B1E3E" w:rsidRPr="00713A18" w:rsidRDefault="006A3DB9" w:rsidP="000703BC">
      <w:pPr>
        <w:pStyle w:val="Paragraphedeliste"/>
        <w:numPr>
          <w:ilvl w:val="0"/>
          <w:numId w:val="11"/>
        </w:numPr>
        <w:spacing w:line="360" w:lineRule="auto"/>
        <w:jc w:val="both"/>
        <w:rPr>
          <w:rFonts w:ascii="Times New Roman" w:hAnsi="Times New Roman" w:cs="Times New Roman"/>
          <w:sz w:val="24"/>
          <w:szCs w:val="24"/>
          <w:lang w:val="fr-FR"/>
        </w:rPr>
      </w:pPr>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rsidR="00D16B8A" w:rsidRDefault="00D16B8A" w:rsidP="00DA78E6">
      <w:pPr>
        <w:spacing w:line="360" w:lineRule="auto"/>
        <w:jc w:val="both"/>
        <w:rPr>
          <w:rFonts w:ascii="Times New Roman" w:hAnsi="Times New Roman" w:cs="Times New Roman"/>
          <w:sz w:val="24"/>
          <w:szCs w:val="24"/>
          <w:lang w:val="fr-FR"/>
        </w:rPr>
      </w:pPr>
    </w:p>
    <w:p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44B51" w:rsidRPr="006871BC" w:rsidRDefault="00B44B51" w:rsidP="00B44B51">
      <w:pPr>
        <w:keepNext/>
        <w:keepLines/>
        <w:spacing w:after="0" w:line="360" w:lineRule="auto"/>
        <w:outlineLvl w:val="0"/>
        <w:rPr>
          <w:rFonts w:ascii="Times New Roman" w:eastAsiaTheme="majorEastAsia" w:hAnsi="Times New Roman" w:cs="Times New Roman"/>
          <w:b/>
          <w:sz w:val="24"/>
          <w:szCs w:val="24"/>
          <w:lang w:val="fr-FR"/>
        </w:rPr>
      </w:pPr>
      <w:bookmarkStart w:id="4" w:name="_Toc196954922"/>
      <w:r w:rsidRPr="006871BC">
        <w:rPr>
          <w:rFonts w:ascii="Times New Roman" w:eastAsiaTheme="majorEastAsia" w:hAnsi="Times New Roman" w:cs="Times New Roman"/>
          <w:b/>
          <w:sz w:val="24"/>
          <w:szCs w:val="24"/>
          <w:lang w:val="fr-FR"/>
        </w:rPr>
        <w:lastRenderedPageBreak/>
        <w:t>RÉSUMÉ</w:t>
      </w:r>
      <w:bookmarkEnd w:id="4"/>
    </w:p>
    <w:p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r w:rsidR="00A047B5">
        <w:rPr>
          <w:rFonts w:ascii="Times New Roman" w:hAnsi="Times New Roman" w:cs="Times New Roman"/>
          <w:sz w:val="24"/>
          <w:szCs w:val="24"/>
          <w:lang w:val="fr-FR"/>
        </w:rPr>
        <w:t xml:space="preserve">PoS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Frameworks Angular 15, Spring-boot 3.4.1, Truffle et Ganache 2.7.1, les langages HTML5, TypeScript, JavaScript, Java 17, Solidity ^0.5.16 et les technologies API REST, API JSON RPC, Web3, etc.</w:t>
      </w:r>
      <w:r w:rsidR="001C089B">
        <w:rPr>
          <w:rFonts w:ascii="Times New Roman" w:hAnsi="Times New Roman" w:cs="Times New Roman"/>
          <w:sz w:val="24"/>
          <w:szCs w:val="24"/>
          <w:lang w:val="fr-FR"/>
        </w:rPr>
        <w:br w:type="page"/>
      </w:r>
    </w:p>
    <w:p w:rsidR="001C089B" w:rsidRPr="009C1B66" w:rsidRDefault="001C089B" w:rsidP="001C089B">
      <w:pPr>
        <w:keepNext/>
        <w:keepLines/>
        <w:spacing w:after="0" w:line="360" w:lineRule="auto"/>
        <w:outlineLvl w:val="0"/>
        <w:rPr>
          <w:rFonts w:ascii="Times New Roman" w:eastAsiaTheme="majorEastAsia" w:hAnsi="Times New Roman" w:cs="Times New Roman"/>
          <w:b/>
          <w:sz w:val="24"/>
          <w:szCs w:val="24"/>
        </w:rPr>
      </w:pPr>
      <w:bookmarkStart w:id="5" w:name="_Toc196954923"/>
      <w:r w:rsidRPr="009C1B66">
        <w:rPr>
          <w:rFonts w:ascii="Times New Roman" w:eastAsiaTheme="majorEastAsia" w:hAnsi="Times New Roman" w:cs="Times New Roman"/>
          <w:b/>
          <w:sz w:val="24"/>
          <w:szCs w:val="24"/>
        </w:rPr>
        <w:lastRenderedPageBreak/>
        <w:t>ABSTRACT</w:t>
      </w:r>
      <w:bookmarkEnd w:id="5"/>
    </w:p>
    <w:p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cryptographic</w:t>
      </w:r>
      <w:r w:rsidR="00FB0F4D">
        <w:rPr>
          <w:rFonts w:ascii="Times New Roman" w:hAnsi="Times New Roman" w:cs="Times New Roman"/>
          <w:sz w:val="24"/>
          <w:szCs w:val="24"/>
        </w:rPr>
        <w:t>s</w:t>
      </w:r>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Technically, ADOBLOCK is designed with the Angular 15, Spring-boot 3.4.1, Truffle and Ganache 2.7.1 frameworks, HTML5, TypeScript, JavaScript, Java 17, Solidity ^0.5.16</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API JSON RPC, Web3 technologies, etc.</w:t>
      </w:r>
    </w:p>
    <w:p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rsidR="00457C81" w:rsidRPr="008B7644" w:rsidRDefault="00CA7F50" w:rsidP="00C604D2">
      <w:pPr>
        <w:rPr>
          <w:rFonts w:ascii="Times New Roman" w:hAnsi="Times New Roman" w:cs="Times New Roman"/>
          <w:b/>
          <w:sz w:val="24"/>
          <w:szCs w:val="24"/>
          <w:lang w:val="fr-FR"/>
        </w:rPr>
      </w:pPr>
      <w:r w:rsidRPr="008B7644">
        <w:rPr>
          <w:rFonts w:ascii="Times New Roman" w:hAnsi="Times New Roman" w:cs="Times New Roman"/>
          <w:b/>
          <w:sz w:val="24"/>
          <w:szCs w:val="24"/>
          <w:lang w:val="fr-FR"/>
        </w:rPr>
        <w:lastRenderedPageBreak/>
        <w:t>TABLES DES MATIÈRES</w:t>
      </w:r>
    </w:p>
    <w:sdt>
      <w:sdtPr>
        <w:rPr>
          <w:rFonts w:asciiTheme="minorHAnsi" w:eastAsiaTheme="minorHAnsi" w:hAnsiTheme="minorHAnsi" w:cstheme="minorBidi"/>
          <w:color w:val="auto"/>
          <w:sz w:val="22"/>
          <w:szCs w:val="22"/>
          <w:lang w:val="fr-FR"/>
        </w:rPr>
        <w:id w:val="787703022"/>
        <w:docPartObj>
          <w:docPartGallery w:val="Table of Contents"/>
          <w:docPartUnique/>
        </w:docPartObj>
      </w:sdtPr>
      <w:sdtEndPr>
        <w:rPr>
          <w:b/>
          <w:bCs/>
        </w:rPr>
      </w:sdtEndPr>
      <w:sdtContent>
        <w:p w:rsidR="009B18AC" w:rsidRPr="000B5DF5" w:rsidRDefault="009B18AC">
          <w:pPr>
            <w:pStyle w:val="En-ttedetabledesmatires"/>
            <w:rPr>
              <w:sz w:val="2"/>
              <w:lang w:val="fr-FR"/>
            </w:rPr>
          </w:pPr>
        </w:p>
        <w:p w:rsidR="003D02EE" w:rsidRDefault="009B18AC">
          <w:pPr>
            <w:pStyle w:val="TM1"/>
            <w:tabs>
              <w:tab w:val="right" w:leader="dot" w:pos="9396"/>
            </w:tabs>
            <w:rPr>
              <w:rFonts w:eastAsiaTheme="minorEastAsia"/>
              <w:noProof/>
            </w:rPr>
          </w:pPr>
          <w:r>
            <w:fldChar w:fldCharType="begin"/>
          </w:r>
          <w:r>
            <w:instrText xml:space="preserve"> TOC \o "1-3" \h \z \u </w:instrText>
          </w:r>
          <w:r>
            <w:fldChar w:fldCharType="separate"/>
          </w:r>
          <w:hyperlink w:anchor="_Toc196954920" w:history="1">
            <w:r w:rsidR="003D02EE" w:rsidRPr="00344F52">
              <w:rPr>
                <w:rStyle w:val="Lienhypertexte"/>
                <w:rFonts w:ascii="Times New Roman" w:eastAsiaTheme="majorEastAsia" w:hAnsi="Times New Roman" w:cs="Times New Roman"/>
                <w:b/>
                <w:noProof/>
                <w:lang w:val="fr-FR"/>
              </w:rPr>
              <w:t>DÉDICACE</w:t>
            </w:r>
            <w:r w:rsidR="003D02EE">
              <w:rPr>
                <w:noProof/>
                <w:webHidden/>
              </w:rPr>
              <w:tab/>
            </w:r>
            <w:r w:rsidR="003D02EE">
              <w:rPr>
                <w:noProof/>
                <w:webHidden/>
              </w:rPr>
              <w:fldChar w:fldCharType="begin"/>
            </w:r>
            <w:r w:rsidR="003D02EE">
              <w:rPr>
                <w:noProof/>
                <w:webHidden/>
              </w:rPr>
              <w:instrText xml:space="preserve"> PAGEREF _Toc196954920 \h </w:instrText>
            </w:r>
            <w:r w:rsidR="003D02EE">
              <w:rPr>
                <w:noProof/>
                <w:webHidden/>
              </w:rPr>
            </w:r>
            <w:r w:rsidR="003D02EE">
              <w:rPr>
                <w:noProof/>
                <w:webHidden/>
              </w:rPr>
              <w:fldChar w:fldCharType="separate"/>
            </w:r>
            <w:r w:rsidR="00A0210E">
              <w:rPr>
                <w:noProof/>
                <w:webHidden/>
              </w:rPr>
              <w:t>i</w:t>
            </w:r>
            <w:r w:rsidR="003D02EE">
              <w:rPr>
                <w:noProof/>
                <w:webHidden/>
              </w:rPr>
              <w:fldChar w:fldCharType="end"/>
            </w:r>
          </w:hyperlink>
        </w:p>
        <w:p w:rsidR="003D02EE" w:rsidRDefault="003D02EE">
          <w:pPr>
            <w:pStyle w:val="TM1"/>
            <w:tabs>
              <w:tab w:val="right" w:leader="dot" w:pos="9396"/>
            </w:tabs>
            <w:rPr>
              <w:rFonts w:eastAsiaTheme="minorEastAsia"/>
              <w:noProof/>
            </w:rPr>
          </w:pPr>
          <w:hyperlink w:anchor="_Toc196954921" w:history="1">
            <w:r w:rsidRPr="00344F52">
              <w:rPr>
                <w:rStyle w:val="Lienhypertexte"/>
                <w:rFonts w:ascii="Times New Roman" w:eastAsiaTheme="majorEastAsia" w:hAnsi="Times New Roman" w:cs="Times New Roman"/>
                <w:b/>
                <w:noProof/>
                <w:lang w:val="fr-FR"/>
              </w:rPr>
              <w:t>REMERCIEMENTS</w:t>
            </w:r>
            <w:r>
              <w:rPr>
                <w:noProof/>
                <w:webHidden/>
              </w:rPr>
              <w:tab/>
            </w:r>
            <w:r>
              <w:rPr>
                <w:noProof/>
                <w:webHidden/>
              </w:rPr>
              <w:fldChar w:fldCharType="begin"/>
            </w:r>
            <w:r>
              <w:rPr>
                <w:noProof/>
                <w:webHidden/>
              </w:rPr>
              <w:instrText xml:space="preserve"> PAGEREF _Toc196954921 \h </w:instrText>
            </w:r>
            <w:r>
              <w:rPr>
                <w:noProof/>
                <w:webHidden/>
              </w:rPr>
            </w:r>
            <w:r>
              <w:rPr>
                <w:noProof/>
                <w:webHidden/>
              </w:rPr>
              <w:fldChar w:fldCharType="separate"/>
            </w:r>
            <w:r w:rsidR="00A0210E">
              <w:rPr>
                <w:noProof/>
                <w:webHidden/>
              </w:rPr>
              <w:t>ii</w:t>
            </w:r>
            <w:r>
              <w:rPr>
                <w:noProof/>
                <w:webHidden/>
              </w:rPr>
              <w:fldChar w:fldCharType="end"/>
            </w:r>
          </w:hyperlink>
        </w:p>
        <w:p w:rsidR="003D02EE" w:rsidRDefault="003D02EE">
          <w:pPr>
            <w:pStyle w:val="TM1"/>
            <w:tabs>
              <w:tab w:val="right" w:leader="dot" w:pos="9396"/>
            </w:tabs>
            <w:rPr>
              <w:rFonts w:eastAsiaTheme="minorEastAsia"/>
              <w:noProof/>
            </w:rPr>
          </w:pPr>
          <w:hyperlink w:anchor="_Toc196954922" w:history="1">
            <w:r w:rsidRPr="00344F52">
              <w:rPr>
                <w:rStyle w:val="Lienhypertexte"/>
                <w:rFonts w:ascii="Times New Roman" w:eastAsiaTheme="majorEastAsia" w:hAnsi="Times New Roman" w:cs="Times New Roman"/>
                <w:b/>
                <w:noProof/>
                <w:lang w:val="fr-FR"/>
              </w:rPr>
              <w:t>RÉSUMÉ</w:t>
            </w:r>
            <w:r>
              <w:rPr>
                <w:noProof/>
                <w:webHidden/>
              </w:rPr>
              <w:tab/>
            </w:r>
            <w:r>
              <w:rPr>
                <w:noProof/>
                <w:webHidden/>
              </w:rPr>
              <w:fldChar w:fldCharType="begin"/>
            </w:r>
            <w:r>
              <w:rPr>
                <w:noProof/>
                <w:webHidden/>
              </w:rPr>
              <w:instrText xml:space="preserve"> PAGEREF _Toc196954922 \h </w:instrText>
            </w:r>
            <w:r>
              <w:rPr>
                <w:noProof/>
                <w:webHidden/>
              </w:rPr>
            </w:r>
            <w:r>
              <w:rPr>
                <w:noProof/>
                <w:webHidden/>
              </w:rPr>
              <w:fldChar w:fldCharType="separate"/>
            </w:r>
            <w:r w:rsidR="00A0210E">
              <w:rPr>
                <w:noProof/>
                <w:webHidden/>
              </w:rPr>
              <w:t>iii</w:t>
            </w:r>
            <w:r>
              <w:rPr>
                <w:noProof/>
                <w:webHidden/>
              </w:rPr>
              <w:fldChar w:fldCharType="end"/>
            </w:r>
          </w:hyperlink>
        </w:p>
        <w:p w:rsidR="003D02EE" w:rsidRDefault="003D02EE">
          <w:pPr>
            <w:pStyle w:val="TM1"/>
            <w:tabs>
              <w:tab w:val="right" w:leader="dot" w:pos="9396"/>
            </w:tabs>
            <w:rPr>
              <w:rFonts w:eastAsiaTheme="minorEastAsia"/>
              <w:noProof/>
            </w:rPr>
          </w:pPr>
          <w:hyperlink w:anchor="_Toc196954923" w:history="1">
            <w:r w:rsidRPr="00344F52">
              <w:rPr>
                <w:rStyle w:val="Lienhypertexte"/>
                <w:rFonts w:ascii="Times New Roman" w:eastAsiaTheme="majorEastAsia" w:hAnsi="Times New Roman" w:cs="Times New Roman"/>
                <w:b/>
                <w:noProof/>
              </w:rPr>
              <w:t>ABSTRACT</w:t>
            </w:r>
            <w:r>
              <w:rPr>
                <w:noProof/>
                <w:webHidden/>
              </w:rPr>
              <w:tab/>
            </w:r>
            <w:r>
              <w:rPr>
                <w:noProof/>
                <w:webHidden/>
              </w:rPr>
              <w:fldChar w:fldCharType="begin"/>
            </w:r>
            <w:r>
              <w:rPr>
                <w:noProof/>
                <w:webHidden/>
              </w:rPr>
              <w:instrText xml:space="preserve"> PAGEREF _Toc196954923 \h </w:instrText>
            </w:r>
            <w:r>
              <w:rPr>
                <w:noProof/>
                <w:webHidden/>
              </w:rPr>
            </w:r>
            <w:r>
              <w:rPr>
                <w:noProof/>
                <w:webHidden/>
              </w:rPr>
              <w:fldChar w:fldCharType="separate"/>
            </w:r>
            <w:r w:rsidR="00A0210E">
              <w:rPr>
                <w:noProof/>
                <w:webHidden/>
              </w:rPr>
              <w:t>iv</w:t>
            </w:r>
            <w:r>
              <w:rPr>
                <w:noProof/>
                <w:webHidden/>
              </w:rPr>
              <w:fldChar w:fldCharType="end"/>
            </w:r>
          </w:hyperlink>
        </w:p>
        <w:p w:rsidR="003D02EE" w:rsidRDefault="003D02EE">
          <w:pPr>
            <w:pStyle w:val="TM1"/>
            <w:tabs>
              <w:tab w:val="right" w:leader="dot" w:pos="9396"/>
            </w:tabs>
            <w:rPr>
              <w:rFonts w:eastAsiaTheme="minorEastAsia"/>
              <w:noProof/>
            </w:rPr>
          </w:pPr>
          <w:hyperlink w:anchor="_Toc196954924" w:history="1">
            <w:r w:rsidRPr="00344F52">
              <w:rPr>
                <w:rStyle w:val="Lienhypertexte"/>
                <w:rFonts w:ascii="Times New Roman" w:eastAsiaTheme="majorEastAsia" w:hAnsi="Times New Roman" w:cs="Times New Roman"/>
                <w:b/>
                <w:noProof/>
                <w:lang w:val="fr-FR"/>
              </w:rPr>
              <w:t>LISTE DES FIGURES</w:t>
            </w:r>
            <w:r>
              <w:rPr>
                <w:noProof/>
                <w:webHidden/>
              </w:rPr>
              <w:tab/>
            </w:r>
            <w:r>
              <w:rPr>
                <w:noProof/>
                <w:webHidden/>
              </w:rPr>
              <w:fldChar w:fldCharType="begin"/>
            </w:r>
            <w:r>
              <w:rPr>
                <w:noProof/>
                <w:webHidden/>
              </w:rPr>
              <w:instrText xml:space="preserve"> PAGEREF _Toc196954924 \h </w:instrText>
            </w:r>
            <w:r>
              <w:rPr>
                <w:noProof/>
                <w:webHidden/>
              </w:rPr>
            </w:r>
            <w:r>
              <w:rPr>
                <w:noProof/>
                <w:webHidden/>
              </w:rPr>
              <w:fldChar w:fldCharType="separate"/>
            </w:r>
            <w:r w:rsidR="00A0210E">
              <w:rPr>
                <w:noProof/>
                <w:webHidden/>
              </w:rPr>
              <w:t>vii</w:t>
            </w:r>
            <w:r>
              <w:rPr>
                <w:noProof/>
                <w:webHidden/>
              </w:rPr>
              <w:fldChar w:fldCharType="end"/>
            </w:r>
          </w:hyperlink>
        </w:p>
        <w:p w:rsidR="003D02EE" w:rsidRDefault="003D02EE">
          <w:pPr>
            <w:pStyle w:val="TM1"/>
            <w:tabs>
              <w:tab w:val="right" w:leader="dot" w:pos="9396"/>
            </w:tabs>
            <w:rPr>
              <w:rFonts w:eastAsiaTheme="minorEastAsia"/>
              <w:noProof/>
            </w:rPr>
          </w:pPr>
          <w:hyperlink w:anchor="_Toc196954925" w:history="1">
            <w:r w:rsidRPr="00344F52">
              <w:rPr>
                <w:rStyle w:val="Lienhypertexte"/>
                <w:rFonts w:ascii="Times New Roman" w:eastAsiaTheme="majorEastAsia" w:hAnsi="Times New Roman" w:cs="Times New Roman"/>
                <w:b/>
                <w:noProof/>
                <w:lang w:val="fr-FR"/>
              </w:rPr>
              <w:t>LISTE DES TABLEAUX</w:t>
            </w:r>
            <w:r>
              <w:rPr>
                <w:noProof/>
                <w:webHidden/>
              </w:rPr>
              <w:tab/>
            </w:r>
            <w:r>
              <w:rPr>
                <w:noProof/>
                <w:webHidden/>
              </w:rPr>
              <w:fldChar w:fldCharType="begin"/>
            </w:r>
            <w:r>
              <w:rPr>
                <w:noProof/>
                <w:webHidden/>
              </w:rPr>
              <w:instrText xml:space="preserve"> PAGEREF _Toc196954925 \h </w:instrText>
            </w:r>
            <w:r>
              <w:rPr>
                <w:noProof/>
                <w:webHidden/>
              </w:rPr>
            </w:r>
            <w:r>
              <w:rPr>
                <w:noProof/>
                <w:webHidden/>
              </w:rPr>
              <w:fldChar w:fldCharType="separate"/>
            </w:r>
            <w:r w:rsidR="00A0210E">
              <w:rPr>
                <w:noProof/>
                <w:webHidden/>
              </w:rPr>
              <w:t>viii</w:t>
            </w:r>
            <w:r>
              <w:rPr>
                <w:noProof/>
                <w:webHidden/>
              </w:rPr>
              <w:fldChar w:fldCharType="end"/>
            </w:r>
          </w:hyperlink>
        </w:p>
        <w:p w:rsidR="003D02EE" w:rsidRDefault="003D02EE">
          <w:pPr>
            <w:pStyle w:val="TM1"/>
            <w:tabs>
              <w:tab w:val="right" w:leader="dot" w:pos="9396"/>
            </w:tabs>
            <w:rPr>
              <w:rFonts w:eastAsiaTheme="minorEastAsia"/>
              <w:noProof/>
            </w:rPr>
          </w:pPr>
          <w:hyperlink w:anchor="_Toc196954926" w:history="1">
            <w:r w:rsidRPr="00344F52">
              <w:rPr>
                <w:rStyle w:val="Lienhypertexte"/>
                <w:rFonts w:ascii="Times New Roman" w:eastAsiaTheme="majorEastAsia" w:hAnsi="Times New Roman" w:cs="Times New Roman"/>
                <w:b/>
                <w:noProof/>
                <w:lang w:val="fr-FR"/>
              </w:rPr>
              <w:t>LISTE DES SIGLES ET ABREVIATIONS</w:t>
            </w:r>
            <w:r>
              <w:rPr>
                <w:noProof/>
                <w:webHidden/>
              </w:rPr>
              <w:tab/>
            </w:r>
            <w:r>
              <w:rPr>
                <w:noProof/>
                <w:webHidden/>
              </w:rPr>
              <w:fldChar w:fldCharType="begin"/>
            </w:r>
            <w:r>
              <w:rPr>
                <w:noProof/>
                <w:webHidden/>
              </w:rPr>
              <w:instrText xml:space="preserve"> PAGEREF _Toc196954926 \h </w:instrText>
            </w:r>
            <w:r>
              <w:rPr>
                <w:noProof/>
                <w:webHidden/>
              </w:rPr>
            </w:r>
            <w:r>
              <w:rPr>
                <w:noProof/>
                <w:webHidden/>
              </w:rPr>
              <w:fldChar w:fldCharType="separate"/>
            </w:r>
            <w:r w:rsidR="00A0210E">
              <w:rPr>
                <w:noProof/>
                <w:webHidden/>
              </w:rPr>
              <w:t>ix</w:t>
            </w:r>
            <w:r>
              <w:rPr>
                <w:noProof/>
                <w:webHidden/>
              </w:rPr>
              <w:fldChar w:fldCharType="end"/>
            </w:r>
          </w:hyperlink>
        </w:p>
        <w:p w:rsidR="003D02EE" w:rsidRDefault="003D02EE">
          <w:pPr>
            <w:pStyle w:val="TM1"/>
            <w:tabs>
              <w:tab w:val="right" w:leader="dot" w:pos="9396"/>
            </w:tabs>
            <w:rPr>
              <w:rFonts w:eastAsiaTheme="minorEastAsia"/>
              <w:noProof/>
            </w:rPr>
          </w:pPr>
          <w:hyperlink w:anchor="_Toc196954927" w:history="1">
            <w:r w:rsidRPr="00344F52">
              <w:rPr>
                <w:rStyle w:val="Lienhypertexte"/>
                <w:rFonts w:ascii="Times New Roman" w:eastAsiaTheme="majorEastAsia" w:hAnsi="Times New Roman" w:cs="Times New Roman"/>
                <w:b/>
                <w:noProof/>
                <w:lang w:val="fr-FR"/>
              </w:rPr>
              <w:t>CHAPITRE 1 : INTRODUCTION GENERALE</w:t>
            </w:r>
            <w:r>
              <w:rPr>
                <w:noProof/>
                <w:webHidden/>
              </w:rPr>
              <w:tab/>
            </w:r>
            <w:r>
              <w:rPr>
                <w:noProof/>
                <w:webHidden/>
              </w:rPr>
              <w:fldChar w:fldCharType="begin"/>
            </w:r>
            <w:r>
              <w:rPr>
                <w:noProof/>
                <w:webHidden/>
              </w:rPr>
              <w:instrText xml:space="preserve"> PAGEREF _Toc196954927 \h </w:instrText>
            </w:r>
            <w:r>
              <w:rPr>
                <w:noProof/>
                <w:webHidden/>
              </w:rPr>
            </w:r>
            <w:r>
              <w:rPr>
                <w:noProof/>
                <w:webHidden/>
              </w:rPr>
              <w:fldChar w:fldCharType="separate"/>
            </w:r>
            <w:r w:rsidR="00A0210E">
              <w:rPr>
                <w:noProof/>
                <w:webHidden/>
              </w:rPr>
              <w:t>2</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28" w:history="1">
            <w:r w:rsidRPr="00344F52">
              <w:rPr>
                <w:rStyle w:val="Lienhypertexte"/>
                <w:rFonts w:ascii="Times New Roman" w:eastAsiaTheme="majorEastAsia" w:hAnsi="Times New Roman" w:cs="Times New Roman"/>
                <w:b/>
                <w:noProof/>
                <w:lang w:val="fr-FR"/>
              </w:rPr>
              <w:t>1.1.</w:t>
            </w:r>
            <w:r>
              <w:rPr>
                <w:rFonts w:eastAsiaTheme="minorEastAsia"/>
                <w:noProof/>
              </w:rPr>
              <w:tab/>
            </w:r>
            <w:r w:rsidRPr="00344F52">
              <w:rPr>
                <w:rStyle w:val="Lienhypertexte"/>
                <w:rFonts w:ascii="Times New Roman" w:eastAsiaTheme="majorEastAsia" w:hAnsi="Times New Roman" w:cs="Times New Roman"/>
                <w:b/>
                <w:noProof/>
                <w:lang w:val="fr-FR"/>
              </w:rPr>
              <w:t>Contexte et justification</w:t>
            </w:r>
            <w:r>
              <w:rPr>
                <w:noProof/>
                <w:webHidden/>
              </w:rPr>
              <w:tab/>
            </w:r>
            <w:r>
              <w:rPr>
                <w:noProof/>
                <w:webHidden/>
              </w:rPr>
              <w:fldChar w:fldCharType="begin"/>
            </w:r>
            <w:r>
              <w:rPr>
                <w:noProof/>
                <w:webHidden/>
              </w:rPr>
              <w:instrText xml:space="preserve"> PAGEREF _Toc196954928 \h </w:instrText>
            </w:r>
            <w:r>
              <w:rPr>
                <w:noProof/>
                <w:webHidden/>
              </w:rPr>
            </w:r>
            <w:r>
              <w:rPr>
                <w:noProof/>
                <w:webHidden/>
              </w:rPr>
              <w:fldChar w:fldCharType="separate"/>
            </w:r>
            <w:r w:rsidR="00A0210E">
              <w:rPr>
                <w:noProof/>
                <w:webHidden/>
              </w:rPr>
              <w:t>2</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29" w:history="1">
            <w:r w:rsidRPr="00344F52">
              <w:rPr>
                <w:rStyle w:val="Lienhypertexte"/>
                <w:rFonts w:ascii="Times New Roman" w:eastAsiaTheme="majorEastAsia" w:hAnsi="Times New Roman" w:cs="Times New Roman"/>
                <w:b/>
                <w:noProof/>
                <w:lang w:val="fr-FR"/>
              </w:rPr>
              <w:t>1.2.</w:t>
            </w:r>
            <w:r>
              <w:rPr>
                <w:rFonts w:eastAsiaTheme="minorEastAsia"/>
                <w:noProof/>
              </w:rPr>
              <w:tab/>
            </w:r>
            <w:r w:rsidRPr="00344F52">
              <w:rPr>
                <w:rStyle w:val="Lienhypertexte"/>
                <w:rFonts w:ascii="Times New Roman" w:eastAsiaTheme="majorEastAsia" w:hAnsi="Times New Roman" w:cs="Times New Roman"/>
                <w:b/>
                <w:noProof/>
                <w:lang w:val="fr-FR"/>
              </w:rPr>
              <w:t>Problématique et hypothèses</w:t>
            </w:r>
            <w:r>
              <w:rPr>
                <w:noProof/>
                <w:webHidden/>
              </w:rPr>
              <w:tab/>
            </w:r>
            <w:r>
              <w:rPr>
                <w:noProof/>
                <w:webHidden/>
              </w:rPr>
              <w:fldChar w:fldCharType="begin"/>
            </w:r>
            <w:r>
              <w:rPr>
                <w:noProof/>
                <w:webHidden/>
              </w:rPr>
              <w:instrText xml:space="preserve"> PAGEREF _Toc196954929 \h </w:instrText>
            </w:r>
            <w:r>
              <w:rPr>
                <w:noProof/>
                <w:webHidden/>
              </w:rPr>
            </w:r>
            <w:r>
              <w:rPr>
                <w:noProof/>
                <w:webHidden/>
              </w:rPr>
              <w:fldChar w:fldCharType="separate"/>
            </w:r>
            <w:r w:rsidR="00A0210E">
              <w:rPr>
                <w:noProof/>
                <w:webHidden/>
              </w:rPr>
              <w:t>4</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0" w:history="1">
            <w:r w:rsidRPr="00344F52">
              <w:rPr>
                <w:rStyle w:val="Lienhypertexte"/>
                <w:rFonts w:ascii="Times New Roman" w:eastAsiaTheme="majorEastAsia" w:hAnsi="Times New Roman" w:cs="Times New Roman"/>
                <w:b/>
                <w:noProof/>
                <w:lang w:val="fr-FR"/>
              </w:rPr>
              <w:t>1.3.</w:t>
            </w:r>
            <w:r>
              <w:rPr>
                <w:rFonts w:eastAsiaTheme="minorEastAsia"/>
                <w:noProof/>
              </w:rPr>
              <w:tab/>
            </w:r>
            <w:r w:rsidRPr="00344F52">
              <w:rPr>
                <w:rStyle w:val="Lienhypertexte"/>
                <w:rFonts w:ascii="Times New Roman" w:eastAsiaTheme="majorEastAsia" w:hAnsi="Times New Roman" w:cs="Times New Roman"/>
                <w:b/>
                <w:noProof/>
                <w:lang w:val="fr-FR"/>
              </w:rPr>
              <w:t>Objectif du sujet</w:t>
            </w:r>
            <w:r>
              <w:rPr>
                <w:noProof/>
                <w:webHidden/>
              </w:rPr>
              <w:tab/>
            </w:r>
            <w:r>
              <w:rPr>
                <w:noProof/>
                <w:webHidden/>
              </w:rPr>
              <w:fldChar w:fldCharType="begin"/>
            </w:r>
            <w:r>
              <w:rPr>
                <w:noProof/>
                <w:webHidden/>
              </w:rPr>
              <w:instrText xml:space="preserve"> PAGEREF _Toc196954930 \h </w:instrText>
            </w:r>
            <w:r>
              <w:rPr>
                <w:noProof/>
                <w:webHidden/>
              </w:rPr>
            </w:r>
            <w:r>
              <w:rPr>
                <w:noProof/>
                <w:webHidden/>
              </w:rPr>
              <w:fldChar w:fldCharType="separate"/>
            </w:r>
            <w:r w:rsidR="00A0210E">
              <w:rPr>
                <w:noProof/>
                <w:webHidden/>
              </w:rPr>
              <w:t>5</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1" w:history="1">
            <w:r w:rsidRPr="00344F52">
              <w:rPr>
                <w:rStyle w:val="Lienhypertexte"/>
                <w:rFonts w:ascii="Times New Roman" w:eastAsiaTheme="majorEastAsia" w:hAnsi="Times New Roman" w:cs="Times New Roman"/>
                <w:b/>
                <w:noProof/>
                <w:lang w:val="fr-FR"/>
              </w:rPr>
              <w:t>1.4.</w:t>
            </w:r>
            <w:r>
              <w:rPr>
                <w:rFonts w:eastAsiaTheme="minorEastAsia"/>
                <w:noProof/>
              </w:rPr>
              <w:tab/>
            </w:r>
            <w:r w:rsidRPr="00344F52">
              <w:rPr>
                <w:rStyle w:val="Lienhypertexte"/>
                <w:rFonts w:ascii="Times New Roman" w:eastAsiaTheme="majorEastAsia" w:hAnsi="Times New Roman" w:cs="Times New Roman"/>
                <w:b/>
                <w:noProof/>
                <w:lang w:val="fr-FR"/>
              </w:rPr>
              <w:t>Résultats attendus</w:t>
            </w:r>
            <w:r>
              <w:rPr>
                <w:noProof/>
                <w:webHidden/>
              </w:rPr>
              <w:tab/>
            </w:r>
            <w:r>
              <w:rPr>
                <w:noProof/>
                <w:webHidden/>
              </w:rPr>
              <w:fldChar w:fldCharType="begin"/>
            </w:r>
            <w:r>
              <w:rPr>
                <w:noProof/>
                <w:webHidden/>
              </w:rPr>
              <w:instrText xml:space="preserve"> PAGEREF _Toc196954931 \h </w:instrText>
            </w:r>
            <w:r>
              <w:rPr>
                <w:noProof/>
                <w:webHidden/>
              </w:rPr>
            </w:r>
            <w:r>
              <w:rPr>
                <w:noProof/>
                <w:webHidden/>
              </w:rPr>
              <w:fldChar w:fldCharType="separate"/>
            </w:r>
            <w:r w:rsidR="00A0210E">
              <w:rPr>
                <w:noProof/>
                <w:webHidden/>
              </w:rPr>
              <w:t>5</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2" w:history="1">
            <w:r w:rsidRPr="00344F52">
              <w:rPr>
                <w:rStyle w:val="Lienhypertexte"/>
                <w:rFonts w:ascii="Times New Roman" w:eastAsiaTheme="majorEastAsia" w:hAnsi="Times New Roman" w:cs="Times New Roman"/>
                <w:b/>
                <w:noProof/>
                <w:lang w:val="fr-FR"/>
              </w:rPr>
              <w:t>1.5.</w:t>
            </w:r>
            <w:r>
              <w:rPr>
                <w:rFonts w:eastAsiaTheme="minorEastAsia"/>
                <w:noProof/>
              </w:rPr>
              <w:tab/>
            </w:r>
            <w:r w:rsidRPr="00344F52">
              <w:rPr>
                <w:rStyle w:val="Lienhypertexte"/>
                <w:rFonts w:ascii="Times New Roman" w:eastAsiaTheme="majorEastAsia" w:hAnsi="Times New Roman" w:cs="Times New Roman"/>
                <w:b/>
                <w:noProof/>
                <w:lang w:val="fr-FR"/>
              </w:rPr>
              <w:t>Organisation du travail</w:t>
            </w:r>
            <w:r>
              <w:rPr>
                <w:noProof/>
                <w:webHidden/>
              </w:rPr>
              <w:tab/>
            </w:r>
            <w:r>
              <w:rPr>
                <w:noProof/>
                <w:webHidden/>
              </w:rPr>
              <w:fldChar w:fldCharType="begin"/>
            </w:r>
            <w:r>
              <w:rPr>
                <w:noProof/>
                <w:webHidden/>
              </w:rPr>
              <w:instrText xml:space="preserve"> PAGEREF _Toc196954932 \h </w:instrText>
            </w:r>
            <w:r>
              <w:rPr>
                <w:noProof/>
                <w:webHidden/>
              </w:rPr>
            </w:r>
            <w:r>
              <w:rPr>
                <w:noProof/>
                <w:webHidden/>
              </w:rPr>
              <w:fldChar w:fldCharType="separate"/>
            </w:r>
            <w:r w:rsidR="00A0210E">
              <w:rPr>
                <w:noProof/>
                <w:webHidden/>
              </w:rPr>
              <w:t>6</w:t>
            </w:r>
            <w:r>
              <w:rPr>
                <w:noProof/>
                <w:webHidden/>
              </w:rPr>
              <w:fldChar w:fldCharType="end"/>
            </w:r>
          </w:hyperlink>
        </w:p>
        <w:p w:rsidR="003D02EE" w:rsidRDefault="003D02EE">
          <w:pPr>
            <w:pStyle w:val="TM1"/>
            <w:tabs>
              <w:tab w:val="right" w:leader="dot" w:pos="9396"/>
            </w:tabs>
            <w:rPr>
              <w:rFonts w:eastAsiaTheme="minorEastAsia"/>
              <w:noProof/>
            </w:rPr>
          </w:pPr>
          <w:hyperlink w:anchor="_Toc196954933" w:history="1">
            <w:r w:rsidRPr="00344F52">
              <w:rPr>
                <w:rStyle w:val="Lienhypertexte"/>
                <w:rFonts w:ascii="Times New Roman" w:eastAsiaTheme="majorEastAsia" w:hAnsi="Times New Roman" w:cs="Times New Roman"/>
                <w:b/>
                <w:noProof/>
                <w:lang w:val="fr-FR"/>
              </w:rPr>
              <w:t>CHAPITRE 2 : TECHNOLOGIE BLOCKCHAIN</w:t>
            </w:r>
            <w:r>
              <w:rPr>
                <w:noProof/>
                <w:webHidden/>
              </w:rPr>
              <w:tab/>
            </w:r>
            <w:r>
              <w:rPr>
                <w:noProof/>
                <w:webHidden/>
              </w:rPr>
              <w:fldChar w:fldCharType="begin"/>
            </w:r>
            <w:r>
              <w:rPr>
                <w:noProof/>
                <w:webHidden/>
              </w:rPr>
              <w:instrText xml:space="preserve"> PAGEREF _Toc196954933 \h </w:instrText>
            </w:r>
            <w:r>
              <w:rPr>
                <w:noProof/>
                <w:webHidden/>
              </w:rPr>
            </w:r>
            <w:r>
              <w:rPr>
                <w:noProof/>
                <w:webHidden/>
              </w:rPr>
              <w:fldChar w:fldCharType="separate"/>
            </w:r>
            <w:r w:rsidR="00A0210E">
              <w:rPr>
                <w:noProof/>
                <w:webHidden/>
              </w:rPr>
              <w:t>9</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4" w:history="1">
            <w:r w:rsidRPr="00344F52">
              <w:rPr>
                <w:rStyle w:val="Lienhypertexte"/>
                <w:rFonts w:ascii="Times New Roman" w:eastAsiaTheme="majorEastAsia" w:hAnsi="Times New Roman" w:cs="Times New Roman"/>
                <w:b/>
                <w:noProof/>
                <w:lang w:val="fr-FR"/>
              </w:rPr>
              <w:t>2.1.</w:t>
            </w:r>
            <w:r>
              <w:rPr>
                <w:rFonts w:eastAsiaTheme="minorEastAsia"/>
                <w:noProof/>
              </w:rPr>
              <w:tab/>
            </w:r>
            <w:r w:rsidRPr="00344F52">
              <w:rPr>
                <w:rStyle w:val="Lienhypertexte"/>
                <w:rFonts w:ascii="Times New Roman" w:eastAsiaTheme="majorEastAsia" w:hAnsi="Times New Roman" w:cs="Times New Roman"/>
                <w:b/>
                <w:noProof/>
                <w:lang w:val="fr-FR"/>
              </w:rPr>
              <w:t>Historique et définitions de la blockchain</w:t>
            </w:r>
            <w:r>
              <w:rPr>
                <w:noProof/>
                <w:webHidden/>
              </w:rPr>
              <w:tab/>
            </w:r>
            <w:r>
              <w:rPr>
                <w:noProof/>
                <w:webHidden/>
              </w:rPr>
              <w:fldChar w:fldCharType="begin"/>
            </w:r>
            <w:r>
              <w:rPr>
                <w:noProof/>
                <w:webHidden/>
              </w:rPr>
              <w:instrText xml:space="preserve"> PAGEREF _Toc196954934 \h </w:instrText>
            </w:r>
            <w:r>
              <w:rPr>
                <w:noProof/>
                <w:webHidden/>
              </w:rPr>
            </w:r>
            <w:r>
              <w:rPr>
                <w:noProof/>
                <w:webHidden/>
              </w:rPr>
              <w:fldChar w:fldCharType="separate"/>
            </w:r>
            <w:r w:rsidR="00A0210E">
              <w:rPr>
                <w:noProof/>
                <w:webHidden/>
              </w:rPr>
              <w:t>9</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35" w:history="1">
            <w:r w:rsidRPr="00344F52">
              <w:rPr>
                <w:rStyle w:val="Lienhypertexte"/>
                <w:rFonts w:ascii="Times New Roman" w:hAnsi="Times New Roman" w:cs="Times New Roman"/>
                <w:b/>
                <w:noProof/>
                <w:lang w:val="fr-FR"/>
              </w:rPr>
              <w:t>2.1.1.</w:t>
            </w:r>
            <w:r>
              <w:rPr>
                <w:rFonts w:eastAsiaTheme="minorEastAsia"/>
                <w:noProof/>
              </w:rPr>
              <w:tab/>
            </w:r>
            <w:r w:rsidRPr="00344F52">
              <w:rPr>
                <w:rStyle w:val="Lienhypertexte"/>
                <w:rFonts w:ascii="Times New Roman" w:hAnsi="Times New Roman" w:cs="Times New Roman"/>
                <w:b/>
                <w:noProof/>
                <w:lang w:val="fr-FR"/>
              </w:rPr>
              <w:t>Historique de la blockchain</w:t>
            </w:r>
            <w:r>
              <w:rPr>
                <w:noProof/>
                <w:webHidden/>
              </w:rPr>
              <w:tab/>
            </w:r>
            <w:r>
              <w:rPr>
                <w:noProof/>
                <w:webHidden/>
              </w:rPr>
              <w:fldChar w:fldCharType="begin"/>
            </w:r>
            <w:r>
              <w:rPr>
                <w:noProof/>
                <w:webHidden/>
              </w:rPr>
              <w:instrText xml:space="preserve"> PAGEREF _Toc196954935 \h </w:instrText>
            </w:r>
            <w:r>
              <w:rPr>
                <w:noProof/>
                <w:webHidden/>
              </w:rPr>
            </w:r>
            <w:r>
              <w:rPr>
                <w:noProof/>
                <w:webHidden/>
              </w:rPr>
              <w:fldChar w:fldCharType="separate"/>
            </w:r>
            <w:r w:rsidR="00A0210E">
              <w:rPr>
                <w:noProof/>
                <w:webHidden/>
              </w:rPr>
              <w:t>9</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36" w:history="1">
            <w:r w:rsidRPr="00344F52">
              <w:rPr>
                <w:rStyle w:val="Lienhypertexte"/>
                <w:rFonts w:ascii="Times New Roman" w:hAnsi="Times New Roman" w:cs="Times New Roman"/>
                <w:b/>
                <w:noProof/>
                <w:lang w:val="fr-FR"/>
              </w:rPr>
              <w:t>2.1.2.</w:t>
            </w:r>
            <w:r>
              <w:rPr>
                <w:rFonts w:eastAsiaTheme="minorEastAsia"/>
                <w:noProof/>
              </w:rPr>
              <w:tab/>
            </w:r>
            <w:r w:rsidRPr="00344F52">
              <w:rPr>
                <w:rStyle w:val="Lienhypertexte"/>
                <w:rFonts w:ascii="Times New Roman" w:hAnsi="Times New Roman" w:cs="Times New Roman"/>
                <w:b/>
                <w:noProof/>
                <w:lang w:val="fr-FR"/>
              </w:rPr>
              <w:t>Définitions de la blockchain</w:t>
            </w:r>
            <w:r>
              <w:rPr>
                <w:noProof/>
                <w:webHidden/>
              </w:rPr>
              <w:tab/>
            </w:r>
            <w:r>
              <w:rPr>
                <w:noProof/>
                <w:webHidden/>
              </w:rPr>
              <w:fldChar w:fldCharType="begin"/>
            </w:r>
            <w:r>
              <w:rPr>
                <w:noProof/>
                <w:webHidden/>
              </w:rPr>
              <w:instrText xml:space="preserve"> PAGEREF _Toc196954936 \h </w:instrText>
            </w:r>
            <w:r>
              <w:rPr>
                <w:noProof/>
                <w:webHidden/>
              </w:rPr>
            </w:r>
            <w:r>
              <w:rPr>
                <w:noProof/>
                <w:webHidden/>
              </w:rPr>
              <w:fldChar w:fldCharType="separate"/>
            </w:r>
            <w:r w:rsidR="00A0210E">
              <w:rPr>
                <w:noProof/>
                <w:webHidden/>
              </w:rPr>
              <w:t>10</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7" w:history="1">
            <w:r w:rsidRPr="00344F52">
              <w:rPr>
                <w:rStyle w:val="Lienhypertexte"/>
                <w:rFonts w:ascii="Times New Roman" w:eastAsiaTheme="majorEastAsia" w:hAnsi="Times New Roman" w:cs="Times New Roman"/>
                <w:b/>
                <w:noProof/>
                <w:lang w:val="fr-FR"/>
              </w:rPr>
              <w:t>2.2.</w:t>
            </w:r>
            <w:r>
              <w:rPr>
                <w:rFonts w:eastAsiaTheme="minorEastAsia"/>
                <w:noProof/>
              </w:rPr>
              <w:tab/>
            </w:r>
            <w:r w:rsidRPr="00344F52">
              <w:rPr>
                <w:rStyle w:val="Lienhypertexte"/>
                <w:rFonts w:ascii="Times New Roman" w:eastAsiaTheme="majorEastAsia" w:hAnsi="Times New Roman" w:cs="Times New Roman"/>
                <w:b/>
                <w:noProof/>
                <w:lang w:val="fr-FR"/>
              </w:rPr>
              <w:t>Types de blockchain</w:t>
            </w:r>
            <w:r>
              <w:rPr>
                <w:noProof/>
                <w:webHidden/>
              </w:rPr>
              <w:tab/>
            </w:r>
            <w:r>
              <w:rPr>
                <w:noProof/>
                <w:webHidden/>
              </w:rPr>
              <w:fldChar w:fldCharType="begin"/>
            </w:r>
            <w:r>
              <w:rPr>
                <w:noProof/>
                <w:webHidden/>
              </w:rPr>
              <w:instrText xml:space="preserve"> PAGEREF _Toc196954937 \h </w:instrText>
            </w:r>
            <w:r>
              <w:rPr>
                <w:noProof/>
                <w:webHidden/>
              </w:rPr>
            </w:r>
            <w:r>
              <w:rPr>
                <w:noProof/>
                <w:webHidden/>
              </w:rPr>
              <w:fldChar w:fldCharType="separate"/>
            </w:r>
            <w:r w:rsidR="00A0210E">
              <w:rPr>
                <w:noProof/>
                <w:webHidden/>
              </w:rPr>
              <w:t>11</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38" w:history="1">
            <w:r w:rsidRPr="00344F52">
              <w:rPr>
                <w:rStyle w:val="Lienhypertexte"/>
                <w:rFonts w:ascii="Times New Roman" w:eastAsiaTheme="majorEastAsia" w:hAnsi="Times New Roman" w:cs="Times New Roman"/>
                <w:b/>
                <w:noProof/>
                <w:lang w:val="fr-FR"/>
              </w:rPr>
              <w:t>2.3.</w:t>
            </w:r>
            <w:r>
              <w:rPr>
                <w:rFonts w:eastAsiaTheme="minorEastAsia"/>
                <w:noProof/>
              </w:rPr>
              <w:tab/>
            </w:r>
            <w:r w:rsidRPr="00344F52">
              <w:rPr>
                <w:rStyle w:val="Lienhypertexte"/>
                <w:rFonts w:ascii="Times New Roman" w:eastAsiaTheme="majorEastAsia" w:hAnsi="Times New Roman" w:cs="Times New Roman"/>
                <w:b/>
                <w:noProof/>
                <w:lang w:val="fr-FR"/>
              </w:rPr>
              <w:t>Architecture de la blockchain</w:t>
            </w:r>
            <w:r>
              <w:rPr>
                <w:noProof/>
                <w:webHidden/>
              </w:rPr>
              <w:tab/>
            </w:r>
            <w:r>
              <w:rPr>
                <w:noProof/>
                <w:webHidden/>
              </w:rPr>
              <w:fldChar w:fldCharType="begin"/>
            </w:r>
            <w:r>
              <w:rPr>
                <w:noProof/>
                <w:webHidden/>
              </w:rPr>
              <w:instrText xml:space="preserve"> PAGEREF _Toc196954938 \h </w:instrText>
            </w:r>
            <w:r>
              <w:rPr>
                <w:noProof/>
                <w:webHidden/>
              </w:rPr>
            </w:r>
            <w:r>
              <w:rPr>
                <w:noProof/>
                <w:webHidden/>
              </w:rPr>
              <w:fldChar w:fldCharType="separate"/>
            </w:r>
            <w:r w:rsidR="00A0210E">
              <w:rPr>
                <w:noProof/>
                <w:webHidden/>
              </w:rPr>
              <w:t>14</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39" w:history="1">
            <w:r w:rsidRPr="00344F52">
              <w:rPr>
                <w:rStyle w:val="Lienhypertexte"/>
                <w:rFonts w:ascii="Times New Roman" w:hAnsi="Times New Roman" w:cs="Times New Roman"/>
                <w:b/>
                <w:noProof/>
                <w:lang w:val="fr-FR"/>
              </w:rPr>
              <w:t>2.3.1.</w:t>
            </w:r>
            <w:r>
              <w:rPr>
                <w:rFonts w:eastAsiaTheme="minorEastAsia"/>
                <w:noProof/>
              </w:rPr>
              <w:tab/>
            </w:r>
            <w:r w:rsidRPr="00344F52">
              <w:rPr>
                <w:rStyle w:val="Lienhypertexte"/>
                <w:rFonts w:ascii="Times New Roman" w:hAnsi="Times New Roman" w:cs="Times New Roman"/>
                <w:b/>
                <w:noProof/>
                <w:lang w:val="fr-FR"/>
              </w:rPr>
              <w:t>Structure de la blockchain</w:t>
            </w:r>
            <w:r>
              <w:rPr>
                <w:noProof/>
                <w:webHidden/>
              </w:rPr>
              <w:tab/>
            </w:r>
            <w:r>
              <w:rPr>
                <w:noProof/>
                <w:webHidden/>
              </w:rPr>
              <w:fldChar w:fldCharType="begin"/>
            </w:r>
            <w:r>
              <w:rPr>
                <w:noProof/>
                <w:webHidden/>
              </w:rPr>
              <w:instrText xml:space="preserve"> PAGEREF _Toc196954939 \h </w:instrText>
            </w:r>
            <w:r>
              <w:rPr>
                <w:noProof/>
                <w:webHidden/>
              </w:rPr>
            </w:r>
            <w:r>
              <w:rPr>
                <w:noProof/>
                <w:webHidden/>
              </w:rPr>
              <w:fldChar w:fldCharType="separate"/>
            </w:r>
            <w:r w:rsidR="00A0210E">
              <w:rPr>
                <w:noProof/>
                <w:webHidden/>
              </w:rPr>
              <w:t>15</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40" w:history="1">
            <w:r w:rsidRPr="00344F52">
              <w:rPr>
                <w:rStyle w:val="Lienhypertexte"/>
                <w:rFonts w:ascii="Times New Roman" w:hAnsi="Times New Roman" w:cs="Times New Roman"/>
                <w:b/>
                <w:noProof/>
                <w:lang w:val="fr-FR"/>
              </w:rPr>
              <w:t>2.3.2.</w:t>
            </w:r>
            <w:r>
              <w:rPr>
                <w:rFonts w:eastAsiaTheme="minorEastAsia"/>
                <w:noProof/>
              </w:rPr>
              <w:tab/>
            </w:r>
            <w:r w:rsidRPr="00344F52">
              <w:rPr>
                <w:rStyle w:val="Lienhypertexte"/>
                <w:rFonts w:ascii="Times New Roman" w:hAnsi="Times New Roman" w:cs="Times New Roman"/>
                <w:b/>
                <w:noProof/>
                <w:lang w:val="fr-FR"/>
              </w:rPr>
              <w:t>Fonctionnement de la blockchain</w:t>
            </w:r>
            <w:r>
              <w:rPr>
                <w:noProof/>
                <w:webHidden/>
              </w:rPr>
              <w:tab/>
            </w:r>
            <w:r>
              <w:rPr>
                <w:noProof/>
                <w:webHidden/>
              </w:rPr>
              <w:fldChar w:fldCharType="begin"/>
            </w:r>
            <w:r>
              <w:rPr>
                <w:noProof/>
                <w:webHidden/>
              </w:rPr>
              <w:instrText xml:space="preserve"> PAGEREF _Toc196954940 \h </w:instrText>
            </w:r>
            <w:r>
              <w:rPr>
                <w:noProof/>
                <w:webHidden/>
              </w:rPr>
            </w:r>
            <w:r>
              <w:rPr>
                <w:noProof/>
                <w:webHidden/>
              </w:rPr>
              <w:fldChar w:fldCharType="separate"/>
            </w:r>
            <w:r w:rsidR="00A0210E">
              <w:rPr>
                <w:noProof/>
                <w:webHidden/>
              </w:rPr>
              <w:t>17</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1" w:history="1">
            <w:r w:rsidRPr="00344F52">
              <w:rPr>
                <w:rStyle w:val="Lienhypertexte"/>
                <w:rFonts w:ascii="Times New Roman" w:eastAsiaTheme="majorEastAsia" w:hAnsi="Times New Roman" w:cs="Times New Roman"/>
                <w:b/>
                <w:noProof/>
                <w:lang w:val="fr-FR"/>
              </w:rPr>
              <w:t>2.4.</w:t>
            </w:r>
            <w:r>
              <w:rPr>
                <w:rFonts w:eastAsiaTheme="minorEastAsia"/>
                <w:noProof/>
              </w:rPr>
              <w:tab/>
            </w:r>
            <w:r w:rsidRPr="00344F52">
              <w:rPr>
                <w:rStyle w:val="Lienhypertexte"/>
                <w:rFonts w:ascii="Times New Roman" w:eastAsiaTheme="majorEastAsia" w:hAnsi="Times New Roman" w:cs="Times New Roman"/>
                <w:b/>
                <w:noProof/>
                <w:lang w:val="fr-FR"/>
              </w:rPr>
              <w:t>Protocoles de consensus</w:t>
            </w:r>
            <w:r>
              <w:rPr>
                <w:noProof/>
                <w:webHidden/>
              </w:rPr>
              <w:tab/>
            </w:r>
            <w:r>
              <w:rPr>
                <w:noProof/>
                <w:webHidden/>
              </w:rPr>
              <w:fldChar w:fldCharType="begin"/>
            </w:r>
            <w:r>
              <w:rPr>
                <w:noProof/>
                <w:webHidden/>
              </w:rPr>
              <w:instrText xml:space="preserve"> PAGEREF _Toc196954941 \h </w:instrText>
            </w:r>
            <w:r>
              <w:rPr>
                <w:noProof/>
                <w:webHidden/>
              </w:rPr>
            </w:r>
            <w:r>
              <w:rPr>
                <w:noProof/>
                <w:webHidden/>
              </w:rPr>
              <w:fldChar w:fldCharType="separate"/>
            </w:r>
            <w:r w:rsidR="00A0210E">
              <w:rPr>
                <w:noProof/>
                <w:webHidden/>
              </w:rPr>
              <w:t>19</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2" w:history="1">
            <w:r w:rsidRPr="00344F52">
              <w:rPr>
                <w:rStyle w:val="Lienhypertexte"/>
                <w:rFonts w:ascii="Times New Roman" w:eastAsiaTheme="majorEastAsia" w:hAnsi="Times New Roman" w:cs="Times New Roman"/>
                <w:b/>
                <w:noProof/>
                <w:lang w:val="fr-FR"/>
              </w:rPr>
              <w:t>2.5.</w:t>
            </w:r>
            <w:r>
              <w:rPr>
                <w:rFonts w:eastAsiaTheme="minorEastAsia"/>
                <w:noProof/>
              </w:rPr>
              <w:tab/>
            </w:r>
            <w:r w:rsidRPr="00344F52">
              <w:rPr>
                <w:rStyle w:val="Lienhypertexte"/>
                <w:rFonts w:ascii="Times New Roman" w:eastAsiaTheme="majorEastAsia" w:hAnsi="Times New Roman" w:cs="Times New Roman"/>
                <w:b/>
                <w:noProof/>
                <w:lang w:val="fr-FR"/>
              </w:rPr>
              <w:t>Smart contracts (contrats intelligents)</w:t>
            </w:r>
            <w:r>
              <w:rPr>
                <w:noProof/>
                <w:webHidden/>
              </w:rPr>
              <w:tab/>
            </w:r>
            <w:r>
              <w:rPr>
                <w:noProof/>
                <w:webHidden/>
              </w:rPr>
              <w:fldChar w:fldCharType="begin"/>
            </w:r>
            <w:r>
              <w:rPr>
                <w:noProof/>
                <w:webHidden/>
              </w:rPr>
              <w:instrText xml:space="preserve"> PAGEREF _Toc196954942 \h </w:instrText>
            </w:r>
            <w:r>
              <w:rPr>
                <w:noProof/>
                <w:webHidden/>
              </w:rPr>
            </w:r>
            <w:r>
              <w:rPr>
                <w:noProof/>
                <w:webHidden/>
              </w:rPr>
              <w:fldChar w:fldCharType="separate"/>
            </w:r>
            <w:r w:rsidR="00A0210E">
              <w:rPr>
                <w:noProof/>
                <w:webHidden/>
              </w:rPr>
              <w:t>21</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3" w:history="1">
            <w:r w:rsidRPr="00344F52">
              <w:rPr>
                <w:rStyle w:val="Lienhypertexte"/>
                <w:rFonts w:ascii="Times New Roman" w:eastAsiaTheme="majorEastAsia" w:hAnsi="Times New Roman" w:cs="Times New Roman"/>
                <w:b/>
                <w:noProof/>
                <w:lang w:val="fr-FR"/>
              </w:rPr>
              <w:t>2.6.</w:t>
            </w:r>
            <w:r>
              <w:rPr>
                <w:rFonts w:eastAsiaTheme="minorEastAsia"/>
                <w:noProof/>
              </w:rPr>
              <w:tab/>
            </w:r>
            <w:r w:rsidRPr="00344F52">
              <w:rPr>
                <w:rStyle w:val="Lienhypertexte"/>
                <w:rFonts w:ascii="Times New Roman" w:eastAsiaTheme="majorEastAsia" w:hAnsi="Times New Roman" w:cs="Times New Roman"/>
                <w:b/>
                <w:noProof/>
                <w:lang w:val="fr-FR"/>
              </w:rPr>
              <w:t>Exemple de blockchain : Ethereum</w:t>
            </w:r>
            <w:r>
              <w:rPr>
                <w:noProof/>
                <w:webHidden/>
              </w:rPr>
              <w:tab/>
            </w:r>
            <w:r>
              <w:rPr>
                <w:noProof/>
                <w:webHidden/>
              </w:rPr>
              <w:fldChar w:fldCharType="begin"/>
            </w:r>
            <w:r>
              <w:rPr>
                <w:noProof/>
                <w:webHidden/>
              </w:rPr>
              <w:instrText xml:space="preserve"> PAGEREF _Toc196954943 \h </w:instrText>
            </w:r>
            <w:r>
              <w:rPr>
                <w:noProof/>
                <w:webHidden/>
              </w:rPr>
            </w:r>
            <w:r>
              <w:rPr>
                <w:noProof/>
                <w:webHidden/>
              </w:rPr>
              <w:fldChar w:fldCharType="separate"/>
            </w:r>
            <w:r w:rsidR="00A0210E">
              <w:rPr>
                <w:noProof/>
                <w:webHidden/>
              </w:rPr>
              <w:t>23</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44" w:history="1">
            <w:r w:rsidRPr="00344F52">
              <w:rPr>
                <w:rStyle w:val="Lienhypertexte"/>
                <w:rFonts w:ascii="Times New Roman" w:hAnsi="Times New Roman" w:cs="Times New Roman"/>
                <w:b/>
                <w:noProof/>
                <w:lang w:val="fr-FR"/>
              </w:rPr>
              <w:t>2.6.1.</w:t>
            </w:r>
            <w:r>
              <w:rPr>
                <w:rFonts w:eastAsiaTheme="minorEastAsia"/>
                <w:noProof/>
              </w:rPr>
              <w:tab/>
            </w:r>
            <w:r w:rsidRPr="00344F52">
              <w:rPr>
                <w:rStyle w:val="Lienhypertexte"/>
                <w:rFonts w:ascii="Times New Roman" w:hAnsi="Times New Roman" w:cs="Times New Roman"/>
                <w:b/>
                <w:noProof/>
                <w:lang w:val="fr-FR"/>
              </w:rPr>
              <w:t>Historique et évolution d’Ethereum</w:t>
            </w:r>
            <w:r>
              <w:rPr>
                <w:noProof/>
                <w:webHidden/>
              </w:rPr>
              <w:tab/>
            </w:r>
            <w:r>
              <w:rPr>
                <w:noProof/>
                <w:webHidden/>
              </w:rPr>
              <w:fldChar w:fldCharType="begin"/>
            </w:r>
            <w:r>
              <w:rPr>
                <w:noProof/>
                <w:webHidden/>
              </w:rPr>
              <w:instrText xml:space="preserve"> PAGEREF _Toc196954944 \h </w:instrText>
            </w:r>
            <w:r>
              <w:rPr>
                <w:noProof/>
                <w:webHidden/>
              </w:rPr>
            </w:r>
            <w:r>
              <w:rPr>
                <w:noProof/>
                <w:webHidden/>
              </w:rPr>
              <w:fldChar w:fldCharType="separate"/>
            </w:r>
            <w:r w:rsidR="00A0210E">
              <w:rPr>
                <w:noProof/>
                <w:webHidden/>
              </w:rPr>
              <w:t>23</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45" w:history="1">
            <w:r w:rsidRPr="00344F52">
              <w:rPr>
                <w:rStyle w:val="Lienhypertexte"/>
                <w:rFonts w:ascii="Times New Roman" w:hAnsi="Times New Roman" w:cs="Times New Roman"/>
                <w:b/>
                <w:noProof/>
                <w:lang w:val="fr-FR"/>
              </w:rPr>
              <w:t>2.6.2.</w:t>
            </w:r>
            <w:r>
              <w:rPr>
                <w:rFonts w:eastAsiaTheme="minorEastAsia"/>
                <w:noProof/>
              </w:rPr>
              <w:tab/>
            </w:r>
            <w:r w:rsidRPr="00344F52">
              <w:rPr>
                <w:rStyle w:val="Lienhypertexte"/>
                <w:rFonts w:ascii="Times New Roman" w:hAnsi="Times New Roman" w:cs="Times New Roman"/>
                <w:b/>
                <w:noProof/>
                <w:lang w:val="fr-FR"/>
              </w:rPr>
              <w:t>Architecture et fonctionnement d’Ethereum</w:t>
            </w:r>
            <w:r>
              <w:rPr>
                <w:noProof/>
                <w:webHidden/>
              </w:rPr>
              <w:tab/>
            </w:r>
            <w:r>
              <w:rPr>
                <w:noProof/>
                <w:webHidden/>
              </w:rPr>
              <w:fldChar w:fldCharType="begin"/>
            </w:r>
            <w:r>
              <w:rPr>
                <w:noProof/>
                <w:webHidden/>
              </w:rPr>
              <w:instrText xml:space="preserve"> PAGEREF _Toc196954945 \h </w:instrText>
            </w:r>
            <w:r>
              <w:rPr>
                <w:noProof/>
                <w:webHidden/>
              </w:rPr>
            </w:r>
            <w:r>
              <w:rPr>
                <w:noProof/>
                <w:webHidden/>
              </w:rPr>
              <w:fldChar w:fldCharType="separate"/>
            </w:r>
            <w:r w:rsidR="00A0210E">
              <w:rPr>
                <w:noProof/>
                <w:webHidden/>
              </w:rPr>
              <w:t>24</w:t>
            </w:r>
            <w:r>
              <w:rPr>
                <w:noProof/>
                <w:webHidden/>
              </w:rPr>
              <w:fldChar w:fldCharType="end"/>
            </w:r>
          </w:hyperlink>
        </w:p>
        <w:p w:rsidR="003D02EE" w:rsidRDefault="003D02EE">
          <w:pPr>
            <w:pStyle w:val="TM1"/>
            <w:tabs>
              <w:tab w:val="right" w:leader="dot" w:pos="9396"/>
            </w:tabs>
            <w:rPr>
              <w:rFonts w:eastAsiaTheme="minorEastAsia"/>
              <w:noProof/>
            </w:rPr>
          </w:pPr>
          <w:hyperlink w:anchor="_Toc196954946" w:history="1">
            <w:r w:rsidRPr="00344F52">
              <w:rPr>
                <w:rStyle w:val="Lienhypertexte"/>
                <w:rFonts w:ascii="Times New Roman" w:eastAsiaTheme="majorEastAsia" w:hAnsi="Times New Roman" w:cs="Times New Roman"/>
                <w:b/>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196954946 \h </w:instrText>
            </w:r>
            <w:r>
              <w:rPr>
                <w:noProof/>
                <w:webHidden/>
              </w:rPr>
            </w:r>
            <w:r>
              <w:rPr>
                <w:noProof/>
                <w:webHidden/>
              </w:rPr>
              <w:fldChar w:fldCharType="separate"/>
            </w:r>
            <w:r w:rsidR="00A0210E">
              <w:rPr>
                <w:noProof/>
                <w:webHidden/>
              </w:rPr>
              <w:t>33</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7" w:history="1">
            <w:r w:rsidRPr="00344F52">
              <w:rPr>
                <w:rStyle w:val="Lienhypertexte"/>
                <w:rFonts w:ascii="Times New Roman" w:eastAsiaTheme="majorEastAsia" w:hAnsi="Times New Roman" w:cs="Times New Roman"/>
                <w:b/>
                <w:noProof/>
                <w:lang w:val="fr-FR"/>
              </w:rPr>
              <w:t>3.1.</w:t>
            </w:r>
            <w:r>
              <w:rPr>
                <w:rFonts w:eastAsiaTheme="minorEastAsia"/>
                <w:noProof/>
              </w:rPr>
              <w:tab/>
            </w:r>
            <w:r w:rsidRPr="00344F52">
              <w:rPr>
                <w:rStyle w:val="Lienhypertexte"/>
                <w:rFonts w:ascii="Times New Roman" w:eastAsiaTheme="majorEastAsia" w:hAnsi="Times New Roman" w:cs="Times New Roman"/>
                <w:b/>
                <w:noProof/>
                <w:lang w:val="fr-FR"/>
              </w:rPr>
              <w:t>Authentification de documents</w:t>
            </w:r>
            <w:r>
              <w:rPr>
                <w:noProof/>
                <w:webHidden/>
              </w:rPr>
              <w:tab/>
            </w:r>
            <w:r>
              <w:rPr>
                <w:noProof/>
                <w:webHidden/>
              </w:rPr>
              <w:fldChar w:fldCharType="begin"/>
            </w:r>
            <w:r>
              <w:rPr>
                <w:noProof/>
                <w:webHidden/>
              </w:rPr>
              <w:instrText xml:space="preserve"> PAGEREF _Toc196954947 \h </w:instrText>
            </w:r>
            <w:r>
              <w:rPr>
                <w:noProof/>
                <w:webHidden/>
              </w:rPr>
            </w:r>
            <w:r>
              <w:rPr>
                <w:noProof/>
                <w:webHidden/>
              </w:rPr>
              <w:fldChar w:fldCharType="separate"/>
            </w:r>
            <w:r w:rsidR="00A0210E">
              <w:rPr>
                <w:noProof/>
                <w:webHidden/>
              </w:rPr>
              <w:t>33</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8" w:history="1">
            <w:r w:rsidRPr="00344F52">
              <w:rPr>
                <w:rStyle w:val="Lienhypertexte"/>
                <w:rFonts w:ascii="Times New Roman" w:eastAsiaTheme="majorEastAsia" w:hAnsi="Times New Roman" w:cs="Times New Roman"/>
                <w:b/>
                <w:noProof/>
                <w:lang w:val="fr-FR"/>
              </w:rPr>
              <w:t>3.2.</w:t>
            </w:r>
            <w:r>
              <w:rPr>
                <w:rFonts w:eastAsiaTheme="minorEastAsia"/>
                <w:noProof/>
              </w:rPr>
              <w:tab/>
            </w:r>
            <w:r w:rsidRPr="00344F52">
              <w:rPr>
                <w:rStyle w:val="Lienhypertexte"/>
                <w:rFonts w:ascii="Times New Roman" w:eastAsiaTheme="majorEastAsia" w:hAnsi="Times New Roman" w:cs="Times New Roman"/>
                <w:b/>
                <w:noProof/>
                <w:lang w:val="fr-FR"/>
              </w:rPr>
              <w:t>Méthodes d’authentification de documents</w:t>
            </w:r>
            <w:r>
              <w:rPr>
                <w:noProof/>
                <w:webHidden/>
              </w:rPr>
              <w:tab/>
            </w:r>
            <w:r>
              <w:rPr>
                <w:noProof/>
                <w:webHidden/>
              </w:rPr>
              <w:fldChar w:fldCharType="begin"/>
            </w:r>
            <w:r>
              <w:rPr>
                <w:noProof/>
                <w:webHidden/>
              </w:rPr>
              <w:instrText xml:space="preserve"> PAGEREF _Toc196954948 \h </w:instrText>
            </w:r>
            <w:r>
              <w:rPr>
                <w:noProof/>
                <w:webHidden/>
              </w:rPr>
            </w:r>
            <w:r>
              <w:rPr>
                <w:noProof/>
                <w:webHidden/>
              </w:rPr>
              <w:fldChar w:fldCharType="separate"/>
            </w:r>
            <w:r w:rsidR="00A0210E">
              <w:rPr>
                <w:noProof/>
                <w:webHidden/>
              </w:rPr>
              <w:t>34</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49" w:history="1">
            <w:r w:rsidRPr="00344F52">
              <w:rPr>
                <w:rStyle w:val="Lienhypertexte"/>
                <w:rFonts w:ascii="Times New Roman" w:eastAsiaTheme="majorEastAsia" w:hAnsi="Times New Roman" w:cs="Times New Roman"/>
                <w:b/>
                <w:noProof/>
                <w:lang w:val="fr-FR"/>
              </w:rPr>
              <w:t>3.3.</w:t>
            </w:r>
            <w:r>
              <w:rPr>
                <w:rFonts w:eastAsiaTheme="minorEastAsia"/>
                <w:noProof/>
              </w:rPr>
              <w:tab/>
            </w:r>
            <w:r w:rsidRPr="00344F52">
              <w:rPr>
                <w:rStyle w:val="Lienhypertexte"/>
                <w:rFonts w:ascii="Times New Roman" w:eastAsiaTheme="majorEastAsia" w:hAnsi="Times New Roman" w:cs="Times New Roman"/>
                <w:b/>
                <w:noProof/>
                <w:lang w:val="fr-FR"/>
              </w:rPr>
              <w:t>Travaux existants sur l’authentification de documents à l’aide de la blockchain</w:t>
            </w:r>
            <w:r>
              <w:rPr>
                <w:noProof/>
                <w:webHidden/>
              </w:rPr>
              <w:tab/>
            </w:r>
            <w:r>
              <w:rPr>
                <w:noProof/>
                <w:webHidden/>
              </w:rPr>
              <w:fldChar w:fldCharType="begin"/>
            </w:r>
            <w:r>
              <w:rPr>
                <w:noProof/>
                <w:webHidden/>
              </w:rPr>
              <w:instrText xml:space="preserve"> PAGEREF _Toc196954949 \h </w:instrText>
            </w:r>
            <w:r>
              <w:rPr>
                <w:noProof/>
                <w:webHidden/>
              </w:rPr>
            </w:r>
            <w:r>
              <w:rPr>
                <w:noProof/>
                <w:webHidden/>
              </w:rPr>
              <w:fldChar w:fldCharType="separate"/>
            </w:r>
            <w:r w:rsidR="00A0210E">
              <w:rPr>
                <w:noProof/>
                <w:webHidden/>
              </w:rPr>
              <w:t>39</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0" w:history="1">
            <w:r w:rsidRPr="00344F52">
              <w:rPr>
                <w:rStyle w:val="Lienhypertexte"/>
                <w:rFonts w:ascii="Times New Roman" w:eastAsiaTheme="majorEastAsia" w:hAnsi="Times New Roman" w:cs="Times New Roman"/>
                <w:b/>
                <w:noProof/>
                <w:lang w:val="fr-FR"/>
              </w:rPr>
              <w:t>3.4.</w:t>
            </w:r>
            <w:r>
              <w:rPr>
                <w:rFonts w:eastAsiaTheme="minorEastAsia"/>
                <w:noProof/>
              </w:rPr>
              <w:tab/>
            </w:r>
            <w:r w:rsidRPr="00344F52">
              <w:rPr>
                <w:rStyle w:val="Lienhypertexte"/>
                <w:rFonts w:ascii="Times New Roman" w:eastAsiaTheme="majorEastAsia" w:hAnsi="Times New Roman" w:cs="Times New Roman"/>
                <w:b/>
                <w:noProof/>
                <w:lang w:val="fr-FR"/>
              </w:rPr>
              <w:t>Discussion</w:t>
            </w:r>
            <w:r>
              <w:rPr>
                <w:noProof/>
                <w:webHidden/>
              </w:rPr>
              <w:tab/>
            </w:r>
            <w:r>
              <w:rPr>
                <w:noProof/>
                <w:webHidden/>
              </w:rPr>
              <w:fldChar w:fldCharType="begin"/>
            </w:r>
            <w:r>
              <w:rPr>
                <w:noProof/>
                <w:webHidden/>
              </w:rPr>
              <w:instrText xml:space="preserve"> PAGEREF _Toc196954950 \h </w:instrText>
            </w:r>
            <w:r>
              <w:rPr>
                <w:noProof/>
                <w:webHidden/>
              </w:rPr>
            </w:r>
            <w:r>
              <w:rPr>
                <w:noProof/>
                <w:webHidden/>
              </w:rPr>
              <w:fldChar w:fldCharType="separate"/>
            </w:r>
            <w:r w:rsidR="00A0210E">
              <w:rPr>
                <w:noProof/>
                <w:webHidden/>
              </w:rPr>
              <w:t>42</w:t>
            </w:r>
            <w:r>
              <w:rPr>
                <w:noProof/>
                <w:webHidden/>
              </w:rPr>
              <w:fldChar w:fldCharType="end"/>
            </w:r>
          </w:hyperlink>
        </w:p>
        <w:p w:rsidR="003D02EE" w:rsidRDefault="003D02EE">
          <w:pPr>
            <w:pStyle w:val="TM1"/>
            <w:tabs>
              <w:tab w:val="right" w:leader="dot" w:pos="9396"/>
            </w:tabs>
            <w:rPr>
              <w:rFonts w:eastAsiaTheme="minorEastAsia"/>
              <w:noProof/>
            </w:rPr>
          </w:pPr>
          <w:hyperlink w:anchor="_Toc196954951" w:history="1">
            <w:r w:rsidRPr="00344F52">
              <w:rPr>
                <w:rStyle w:val="Lienhypertexte"/>
                <w:rFonts w:ascii="Times New Roman" w:eastAsiaTheme="majorEastAsia" w:hAnsi="Times New Roman" w:cs="Times New Roman"/>
                <w:b/>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196954951 \h </w:instrText>
            </w:r>
            <w:r>
              <w:rPr>
                <w:noProof/>
                <w:webHidden/>
              </w:rPr>
            </w:r>
            <w:r>
              <w:rPr>
                <w:noProof/>
                <w:webHidden/>
              </w:rPr>
              <w:fldChar w:fldCharType="separate"/>
            </w:r>
            <w:r w:rsidR="00A0210E">
              <w:rPr>
                <w:noProof/>
                <w:webHidden/>
              </w:rPr>
              <w:t>46</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2" w:history="1">
            <w:r w:rsidRPr="00344F52">
              <w:rPr>
                <w:rStyle w:val="Lienhypertexte"/>
                <w:rFonts w:ascii="Times New Roman" w:hAnsi="Times New Roman" w:cs="Times New Roman"/>
                <w:b/>
                <w:noProof/>
                <w:lang w:val="fr-FR"/>
              </w:rPr>
              <w:t>4.1.</w:t>
            </w:r>
            <w:r>
              <w:rPr>
                <w:rFonts w:eastAsiaTheme="minorEastAsia"/>
                <w:noProof/>
              </w:rPr>
              <w:tab/>
            </w:r>
            <w:r w:rsidRPr="00344F52">
              <w:rPr>
                <w:rStyle w:val="Lienhypertexte"/>
                <w:rFonts w:ascii="Times New Roman" w:hAnsi="Times New Roman" w:cs="Times New Roman"/>
                <w:b/>
                <w:noProof/>
                <w:lang w:val="fr-FR"/>
              </w:rPr>
              <w:t>Type de document administratif et exigences fonctionnelles</w:t>
            </w:r>
            <w:r>
              <w:rPr>
                <w:noProof/>
                <w:webHidden/>
              </w:rPr>
              <w:tab/>
            </w:r>
            <w:r>
              <w:rPr>
                <w:noProof/>
                <w:webHidden/>
              </w:rPr>
              <w:fldChar w:fldCharType="begin"/>
            </w:r>
            <w:r>
              <w:rPr>
                <w:noProof/>
                <w:webHidden/>
              </w:rPr>
              <w:instrText xml:space="preserve"> PAGEREF _Toc196954952 \h </w:instrText>
            </w:r>
            <w:r>
              <w:rPr>
                <w:noProof/>
                <w:webHidden/>
              </w:rPr>
            </w:r>
            <w:r>
              <w:rPr>
                <w:noProof/>
                <w:webHidden/>
              </w:rPr>
              <w:fldChar w:fldCharType="separate"/>
            </w:r>
            <w:r w:rsidR="00A0210E">
              <w:rPr>
                <w:noProof/>
                <w:webHidden/>
              </w:rPr>
              <w:t>46</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3" w:history="1">
            <w:r w:rsidRPr="00344F52">
              <w:rPr>
                <w:rStyle w:val="Lienhypertexte"/>
                <w:rFonts w:ascii="Times New Roman" w:hAnsi="Times New Roman" w:cs="Times New Roman"/>
                <w:b/>
                <w:noProof/>
                <w:lang w:val="fr-FR"/>
              </w:rPr>
              <w:t>4.2.</w:t>
            </w:r>
            <w:r>
              <w:rPr>
                <w:rFonts w:eastAsiaTheme="minorEastAsia"/>
                <w:noProof/>
              </w:rPr>
              <w:tab/>
            </w:r>
            <w:r w:rsidRPr="00344F52">
              <w:rPr>
                <w:rStyle w:val="Lienhypertexte"/>
                <w:rFonts w:ascii="Times New Roman" w:hAnsi="Times New Roman" w:cs="Times New Roman"/>
                <w:b/>
                <w:noProof/>
                <w:lang w:val="fr-FR"/>
              </w:rPr>
              <w:t>Procédé d’authentification de document à l’aide de la blockchain</w:t>
            </w:r>
            <w:r>
              <w:rPr>
                <w:noProof/>
                <w:webHidden/>
              </w:rPr>
              <w:tab/>
            </w:r>
            <w:r>
              <w:rPr>
                <w:noProof/>
                <w:webHidden/>
              </w:rPr>
              <w:fldChar w:fldCharType="begin"/>
            </w:r>
            <w:r>
              <w:rPr>
                <w:noProof/>
                <w:webHidden/>
              </w:rPr>
              <w:instrText xml:space="preserve"> PAGEREF _Toc196954953 \h </w:instrText>
            </w:r>
            <w:r>
              <w:rPr>
                <w:noProof/>
                <w:webHidden/>
              </w:rPr>
            </w:r>
            <w:r>
              <w:rPr>
                <w:noProof/>
                <w:webHidden/>
              </w:rPr>
              <w:fldChar w:fldCharType="separate"/>
            </w:r>
            <w:r w:rsidR="00A0210E">
              <w:rPr>
                <w:noProof/>
                <w:webHidden/>
              </w:rPr>
              <w:t>46</w:t>
            </w:r>
            <w:r>
              <w:rPr>
                <w:noProof/>
                <w:webHidden/>
              </w:rPr>
              <w:fldChar w:fldCharType="end"/>
            </w:r>
          </w:hyperlink>
        </w:p>
        <w:p w:rsidR="003D02EE" w:rsidRDefault="003D02EE">
          <w:pPr>
            <w:pStyle w:val="TM1"/>
            <w:tabs>
              <w:tab w:val="right" w:leader="dot" w:pos="9396"/>
            </w:tabs>
            <w:rPr>
              <w:rFonts w:eastAsiaTheme="minorEastAsia"/>
              <w:noProof/>
            </w:rPr>
          </w:pPr>
          <w:hyperlink w:anchor="_Toc196954954" w:history="1">
            <w:r w:rsidRPr="00344F52">
              <w:rPr>
                <w:rStyle w:val="Lienhypertexte"/>
                <w:rFonts w:ascii="Times New Roman" w:eastAsiaTheme="majorEastAsia" w:hAnsi="Times New Roman" w:cs="Times New Roman"/>
                <w:b/>
                <w:noProof/>
                <w:lang w:val="fr-FR"/>
              </w:rPr>
              <w:t>CHAPITRE 5 : IMPLÉMENTATION DE L’APPROCHE</w:t>
            </w:r>
            <w:r>
              <w:rPr>
                <w:noProof/>
                <w:webHidden/>
              </w:rPr>
              <w:tab/>
            </w:r>
            <w:r>
              <w:rPr>
                <w:noProof/>
                <w:webHidden/>
              </w:rPr>
              <w:fldChar w:fldCharType="begin"/>
            </w:r>
            <w:r>
              <w:rPr>
                <w:noProof/>
                <w:webHidden/>
              </w:rPr>
              <w:instrText xml:space="preserve"> PAGEREF _Toc196954954 \h </w:instrText>
            </w:r>
            <w:r>
              <w:rPr>
                <w:noProof/>
                <w:webHidden/>
              </w:rPr>
            </w:r>
            <w:r>
              <w:rPr>
                <w:noProof/>
                <w:webHidden/>
              </w:rPr>
              <w:fldChar w:fldCharType="separate"/>
            </w:r>
            <w:r w:rsidR="00A0210E">
              <w:rPr>
                <w:noProof/>
                <w:webHidden/>
              </w:rPr>
              <w:t>54</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5" w:history="1">
            <w:r w:rsidRPr="00344F52">
              <w:rPr>
                <w:rStyle w:val="Lienhypertexte"/>
                <w:rFonts w:ascii="Times New Roman" w:eastAsiaTheme="majorEastAsia" w:hAnsi="Times New Roman" w:cs="Times New Roman"/>
                <w:b/>
                <w:noProof/>
                <w:lang w:val="fr-FR"/>
              </w:rPr>
              <w:t>5.1.</w:t>
            </w:r>
            <w:r>
              <w:rPr>
                <w:rFonts w:eastAsiaTheme="minorEastAsia"/>
                <w:noProof/>
              </w:rPr>
              <w:tab/>
            </w:r>
            <w:r w:rsidRPr="00344F52">
              <w:rPr>
                <w:rStyle w:val="Lienhypertexte"/>
                <w:rFonts w:ascii="Times New Roman" w:eastAsiaTheme="majorEastAsia" w:hAnsi="Times New Roman" w:cs="Times New Roman"/>
                <w:b/>
                <w:noProof/>
                <w:lang w:val="fr-FR"/>
              </w:rPr>
              <w:t>Protocole d’implémentation</w:t>
            </w:r>
            <w:r>
              <w:rPr>
                <w:noProof/>
                <w:webHidden/>
              </w:rPr>
              <w:tab/>
            </w:r>
            <w:r>
              <w:rPr>
                <w:noProof/>
                <w:webHidden/>
              </w:rPr>
              <w:fldChar w:fldCharType="begin"/>
            </w:r>
            <w:r>
              <w:rPr>
                <w:noProof/>
                <w:webHidden/>
              </w:rPr>
              <w:instrText xml:space="preserve"> PAGEREF _Toc196954955 \h </w:instrText>
            </w:r>
            <w:r>
              <w:rPr>
                <w:noProof/>
                <w:webHidden/>
              </w:rPr>
            </w:r>
            <w:r>
              <w:rPr>
                <w:noProof/>
                <w:webHidden/>
              </w:rPr>
              <w:fldChar w:fldCharType="separate"/>
            </w:r>
            <w:r w:rsidR="00A0210E">
              <w:rPr>
                <w:noProof/>
                <w:webHidden/>
              </w:rPr>
              <w:t>54</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56" w:history="1">
            <w:r w:rsidRPr="00344F52">
              <w:rPr>
                <w:rStyle w:val="Lienhypertexte"/>
                <w:rFonts w:ascii="Times New Roman" w:hAnsi="Times New Roman" w:cs="Times New Roman"/>
                <w:b/>
                <w:noProof/>
                <w:lang w:val="fr-FR"/>
              </w:rPr>
              <w:t>5.1.1.</w:t>
            </w:r>
            <w:r>
              <w:rPr>
                <w:rFonts w:eastAsiaTheme="minorEastAsia"/>
                <w:noProof/>
              </w:rPr>
              <w:tab/>
            </w:r>
            <w:r w:rsidRPr="00344F52">
              <w:rPr>
                <w:rStyle w:val="Lienhypertexte"/>
                <w:rFonts w:ascii="Times New Roman" w:hAnsi="Times New Roman" w:cs="Times New Roman"/>
                <w:b/>
                <w:noProof/>
                <w:lang w:val="fr-FR"/>
              </w:rPr>
              <w:t>Analyse et conception de l’approche</w:t>
            </w:r>
            <w:r>
              <w:rPr>
                <w:noProof/>
                <w:webHidden/>
              </w:rPr>
              <w:tab/>
            </w:r>
            <w:r>
              <w:rPr>
                <w:noProof/>
                <w:webHidden/>
              </w:rPr>
              <w:fldChar w:fldCharType="begin"/>
            </w:r>
            <w:r>
              <w:rPr>
                <w:noProof/>
                <w:webHidden/>
              </w:rPr>
              <w:instrText xml:space="preserve"> PAGEREF _Toc196954956 \h </w:instrText>
            </w:r>
            <w:r>
              <w:rPr>
                <w:noProof/>
                <w:webHidden/>
              </w:rPr>
            </w:r>
            <w:r>
              <w:rPr>
                <w:noProof/>
                <w:webHidden/>
              </w:rPr>
              <w:fldChar w:fldCharType="separate"/>
            </w:r>
            <w:r w:rsidR="00A0210E">
              <w:rPr>
                <w:noProof/>
                <w:webHidden/>
              </w:rPr>
              <w:t>54</w:t>
            </w:r>
            <w:r>
              <w:rPr>
                <w:noProof/>
                <w:webHidden/>
              </w:rPr>
              <w:fldChar w:fldCharType="end"/>
            </w:r>
          </w:hyperlink>
        </w:p>
        <w:p w:rsidR="003D02EE" w:rsidRDefault="003D02EE">
          <w:pPr>
            <w:pStyle w:val="TM3"/>
            <w:tabs>
              <w:tab w:val="left" w:pos="1320"/>
              <w:tab w:val="right" w:leader="dot" w:pos="9396"/>
            </w:tabs>
            <w:rPr>
              <w:rFonts w:eastAsiaTheme="minorEastAsia"/>
              <w:noProof/>
            </w:rPr>
          </w:pPr>
          <w:hyperlink w:anchor="_Toc196954957" w:history="1">
            <w:r w:rsidRPr="00344F52">
              <w:rPr>
                <w:rStyle w:val="Lienhypertexte"/>
                <w:rFonts w:ascii="Times New Roman" w:hAnsi="Times New Roman" w:cs="Times New Roman"/>
                <w:b/>
                <w:noProof/>
                <w:lang w:val="fr-FR"/>
              </w:rPr>
              <w:t>5.1.2.</w:t>
            </w:r>
            <w:r>
              <w:rPr>
                <w:rFonts w:eastAsiaTheme="minorEastAsia"/>
                <w:noProof/>
              </w:rPr>
              <w:tab/>
            </w:r>
            <w:r w:rsidRPr="00344F52">
              <w:rPr>
                <w:rStyle w:val="Lienhypertexte"/>
                <w:rFonts w:ascii="Times New Roman" w:hAnsi="Times New Roman" w:cs="Times New Roman"/>
                <w:b/>
                <w:noProof/>
                <w:lang w:val="fr-FR"/>
              </w:rPr>
              <w:t>Outils et technologies utilisés</w:t>
            </w:r>
            <w:r>
              <w:rPr>
                <w:noProof/>
                <w:webHidden/>
              </w:rPr>
              <w:tab/>
            </w:r>
            <w:r>
              <w:rPr>
                <w:noProof/>
                <w:webHidden/>
              </w:rPr>
              <w:fldChar w:fldCharType="begin"/>
            </w:r>
            <w:r>
              <w:rPr>
                <w:noProof/>
                <w:webHidden/>
              </w:rPr>
              <w:instrText xml:space="preserve"> PAGEREF _Toc196954957 \h </w:instrText>
            </w:r>
            <w:r>
              <w:rPr>
                <w:noProof/>
                <w:webHidden/>
              </w:rPr>
            </w:r>
            <w:r>
              <w:rPr>
                <w:noProof/>
                <w:webHidden/>
              </w:rPr>
              <w:fldChar w:fldCharType="separate"/>
            </w:r>
            <w:r w:rsidR="00A0210E">
              <w:rPr>
                <w:noProof/>
                <w:webHidden/>
              </w:rPr>
              <w:t>58</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8" w:history="1">
            <w:r w:rsidRPr="00344F52">
              <w:rPr>
                <w:rStyle w:val="Lienhypertexte"/>
                <w:rFonts w:ascii="Times New Roman" w:eastAsiaTheme="majorEastAsia" w:hAnsi="Times New Roman" w:cs="Times New Roman"/>
                <w:b/>
                <w:noProof/>
                <w:lang w:val="fr-FR"/>
              </w:rPr>
              <w:t>5.2.</w:t>
            </w:r>
            <w:r>
              <w:rPr>
                <w:rFonts w:eastAsiaTheme="minorEastAsia"/>
                <w:noProof/>
              </w:rPr>
              <w:tab/>
            </w:r>
            <w:r w:rsidRPr="00344F52">
              <w:rPr>
                <w:rStyle w:val="Lienhypertexte"/>
                <w:rFonts w:ascii="Times New Roman" w:eastAsiaTheme="majorEastAsia" w:hAnsi="Times New Roman" w:cs="Times New Roman"/>
                <w:b/>
                <w:noProof/>
                <w:lang w:val="fr-FR"/>
              </w:rPr>
              <w:t>Présentation de la solution</w:t>
            </w:r>
            <w:r>
              <w:rPr>
                <w:noProof/>
                <w:webHidden/>
              </w:rPr>
              <w:tab/>
            </w:r>
            <w:r>
              <w:rPr>
                <w:noProof/>
                <w:webHidden/>
              </w:rPr>
              <w:fldChar w:fldCharType="begin"/>
            </w:r>
            <w:r>
              <w:rPr>
                <w:noProof/>
                <w:webHidden/>
              </w:rPr>
              <w:instrText xml:space="preserve"> PAGEREF _Toc196954958 \h </w:instrText>
            </w:r>
            <w:r>
              <w:rPr>
                <w:noProof/>
                <w:webHidden/>
              </w:rPr>
            </w:r>
            <w:r>
              <w:rPr>
                <w:noProof/>
                <w:webHidden/>
              </w:rPr>
              <w:fldChar w:fldCharType="separate"/>
            </w:r>
            <w:r w:rsidR="00A0210E">
              <w:rPr>
                <w:noProof/>
                <w:webHidden/>
              </w:rPr>
              <w:t>60</w:t>
            </w:r>
            <w:r>
              <w:rPr>
                <w:noProof/>
                <w:webHidden/>
              </w:rPr>
              <w:fldChar w:fldCharType="end"/>
            </w:r>
          </w:hyperlink>
        </w:p>
        <w:p w:rsidR="003D02EE" w:rsidRDefault="003D02EE">
          <w:pPr>
            <w:pStyle w:val="TM2"/>
            <w:tabs>
              <w:tab w:val="left" w:pos="880"/>
              <w:tab w:val="right" w:leader="dot" w:pos="9396"/>
            </w:tabs>
            <w:rPr>
              <w:rFonts w:eastAsiaTheme="minorEastAsia"/>
              <w:noProof/>
            </w:rPr>
          </w:pPr>
          <w:hyperlink w:anchor="_Toc196954959" w:history="1">
            <w:r w:rsidRPr="00344F52">
              <w:rPr>
                <w:rStyle w:val="Lienhypertexte"/>
                <w:rFonts w:ascii="Times New Roman" w:eastAsiaTheme="majorEastAsia" w:hAnsi="Times New Roman" w:cs="Times New Roman"/>
                <w:b/>
                <w:noProof/>
                <w:lang w:val="fr-FR"/>
              </w:rPr>
              <w:t>5.3.</w:t>
            </w:r>
            <w:r>
              <w:rPr>
                <w:rFonts w:eastAsiaTheme="minorEastAsia"/>
                <w:noProof/>
              </w:rPr>
              <w:tab/>
            </w:r>
            <w:r w:rsidRPr="00344F52">
              <w:rPr>
                <w:rStyle w:val="Lienhypertexte"/>
                <w:rFonts w:ascii="Times New Roman" w:eastAsiaTheme="majorEastAsia" w:hAnsi="Times New Roman" w:cs="Times New Roman"/>
                <w:b/>
                <w:noProof/>
                <w:lang w:val="fr-FR"/>
              </w:rPr>
              <w:t>Discussion des résultats</w:t>
            </w:r>
            <w:r>
              <w:rPr>
                <w:noProof/>
                <w:webHidden/>
              </w:rPr>
              <w:tab/>
            </w:r>
            <w:r>
              <w:rPr>
                <w:noProof/>
                <w:webHidden/>
              </w:rPr>
              <w:fldChar w:fldCharType="begin"/>
            </w:r>
            <w:r>
              <w:rPr>
                <w:noProof/>
                <w:webHidden/>
              </w:rPr>
              <w:instrText xml:space="preserve"> PAGEREF _Toc196954959 \h </w:instrText>
            </w:r>
            <w:r>
              <w:rPr>
                <w:noProof/>
                <w:webHidden/>
              </w:rPr>
            </w:r>
            <w:r>
              <w:rPr>
                <w:noProof/>
                <w:webHidden/>
              </w:rPr>
              <w:fldChar w:fldCharType="separate"/>
            </w:r>
            <w:r w:rsidR="00A0210E">
              <w:rPr>
                <w:noProof/>
                <w:webHidden/>
              </w:rPr>
              <w:t>63</w:t>
            </w:r>
            <w:r>
              <w:rPr>
                <w:noProof/>
                <w:webHidden/>
              </w:rPr>
              <w:fldChar w:fldCharType="end"/>
            </w:r>
          </w:hyperlink>
        </w:p>
        <w:p w:rsidR="003D02EE" w:rsidRDefault="003D02EE">
          <w:pPr>
            <w:pStyle w:val="TM1"/>
            <w:tabs>
              <w:tab w:val="right" w:leader="dot" w:pos="9396"/>
            </w:tabs>
            <w:rPr>
              <w:rFonts w:eastAsiaTheme="minorEastAsia"/>
              <w:noProof/>
            </w:rPr>
          </w:pPr>
          <w:hyperlink w:anchor="_Toc196954960" w:history="1">
            <w:r w:rsidRPr="00344F52">
              <w:rPr>
                <w:rStyle w:val="Lienhypertexte"/>
                <w:rFonts w:ascii="Times New Roman" w:eastAsiaTheme="majorEastAsia" w:hAnsi="Times New Roman" w:cs="Times New Roman"/>
                <w:b/>
                <w:noProof/>
                <w:lang w:val="fr-FR"/>
              </w:rPr>
              <w:t>CONCLUSION ET PERSPECTIVES</w:t>
            </w:r>
            <w:r>
              <w:rPr>
                <w:noProof/>
                <w:webHidden/>
              </w:rPr>
              <w:tab/>
            </w:r>
            <w:r>
              <w:rPr>
                <w:noProof/>
                <w:webHidden/>
              </w:rPr>
              <w:fldChar w:fldCharType="begin"/>
            </w:r>
            <w:r>
              <w:rPr>
                <w:noProof/>
                <w:webHidden/>
              </w:rPr>
              <w:instrText xml:space="preserve"> PAGEREF _Toc196954960 \h </w:instrText>
            </w:r>
            <w:r>
              <w:rPr>
                <w:noProof/>
                <w:webHidden/>
              </w:rPr>
            </w:r>
            <w:r>
              <w:rPr>
                <w:noProof/>
                <w:webHidden/>
              </w:rPr>
              <w:fldChar w:fldCharType="separate"/>
            </w:r>
            <w:r w:rsidR="00A0210E">
              <w:rPr>
                <w:noProof/>
                <w:webHidden/>
              </w:rPr>
              <w:t>65</w:t>
            </w:r>
            <w:r>
              <w:rPr>
                <w:noProof/>
                <w:webHidden/>
              </w:rPr>
              <w:fldChar w:fldCharType="end"/>
            </w:r>
          </w:hyperlink>
        </w:p>
        <w:p w:rsidR="003D02EE" w:rsidRDefault="003D02EE">
          <w:pPr>
            <w:pStyle w:val="TM1"/>
            <w:tabs>
              <w:tab w:val="right" w:leader="dot" w:pos="9396"/>
            </w:tabs>
            <w:rPr>
              <w:rFonts w:eastAsiaTheme="minorEastAsia"/>
              <w:noProof/>
            </w:rPr>
          </w:pPr>
          <w:hyperlink w:anchor="_Toc196954961" w:history="1">
            <w:r w:rsidRPr="00344F52">
              <w:rPr>
                <w:rStyle w:val="Lienhypertexte"/>
                <w:rFonts w:ascii="Times New Roman" w:eastAsiaTheme="majorEastAsia" w:hAnsi="Times New Roman" w:cs="Times New Roman"/>
                <w:b/>
                <w:noProof/>
                <w:lang w:val="fr-FR"/>
              </w:rPr>
              <w:t>RÉFÉRENCES</w:t>
            </w:r>
            <w:r>
              <w:rPr>
                <w:noProof/>
                <w:webHidden/>
              </w:rPr>
              <w:tab/>
            </w:r>
            <w:r>
              <w:rPr>
                <w:noProof/>
                <w:webHidden/>
              </w:rPr>
              <w:fldChar w:fldCharType="begin"/>
            </w:r>
            <w:r>
              <w:rPr>
                <w:noProof/>
                <w:webHidden/>
              </w:rPr>
              <w:instrText xml:space="preserve"> PAGEREF _Toc196954961 \h </w:instrText>
            </w:r>
            <w:r>
              <w:rPr>
                <w:noProof/>
                <w:webHidden/>
              </w:rPr>
            </w:r>
            <w:r>
              <w:rPr>
                <w:noProof/>
                <w:webHidden/>
              </w:rPr>
              <w:fldChar w:fldCharType="separate"/>
            </w:r>
            <w:r w:rsidR="00A0210E">
              <w:rPr>
                <w:noProof/>
                <w:webHidden/>
              </w:rPr>
              <w:t>i</w:t>
            </w:r>
            <w:r>
              <w:rPr>
                <w:noProof/>
                <w:webHidden/>
              </w:rPr>
              <w:fldChar w:fldCharType="end"/>
            </w:r>
          </w:hyperlink>
        </w:p>
        <w:p w:rsidR="003D02EE" w:rsidRDefault="003D02EE">
          <w:pPr>
            <w:pStyle w:val="TM1"/>
            <w:tabs>
              <w:tab w:val="right" w:leader="dot" w:pos="9396"/>
            </w:tabs>
            <w:rPr>
              <w:rFonts w:eastAsiaTheme="minorEastAsia"/>
              <w:noProof/>
            </w:rPr>
          </w:pPr>
          <w:hyperlink w:anchor="_Toc196954962" w:history="1">
            <w:r w:rsidRPr="00344F52">
              <w:rPr>
                <w:rStyle w:val="Lienhypertexte"/>
                <w:rFonts w:ascii="Times New Roman" w:eastAsiaTheme="majorEastAsia" w:hAnsi="Times New Roman" w:cs="Times New Roman"/>
                <w:b/>
                <w:noProof/>
                <w:lang w:val="fr-FR"/>
              </w:rPr>
              <w:t>ANNEXES</w:t>
            </w:r>
            <w:r>
              <w:rPr>
                <w:noProof/>
                <w:webHidden/>
              </w:rPr>
              <w:tab/>
            </w:r>
            <w:r>
              <w:rPr>
                <w:noProof/>
                <w:webHidden/>
              </w:rPr>
              <w:fldChar w:fldCharType="begin"/>
            </w:r>
            <w:r>
              <w:rPr>
                <w:noProof/>
                <w:webHidden/>
              </w:rPr>
              <w:instrText xml:space="preserve"> PAGEREF _Toc196954962 \h </w:instrText>
            </w:r>
            <w:r>
              <w:rPr>
                <w:noProof/>
                <w:webHidden/>
              </w:rPr>
            </w:r>
            <w:r>
              <w:rPr>
                <w:noProof/>
                <w:webHidden/>
              </w:rPr>
              <w:fldChar w:fldCharType="separate"/>
            </w:r>
            <w:r w:rsidR="00A0210E">
              <w:rPr>
                <w:noProof/>
                <w:webHidden/>
              </w:rPr>
              <w:t>iv</w:t>
            </w:r>
            <w:r>
              <w:rPr>
                <w:noProof/>
                <w:webHidden/>
              </w:rPr>
              <w:fldChar w:fldCharType="end"/>
            </w:r>
          </w:hyperlink>
        </w:p>
        <w:p w:rsidR="00A106FA" w:rsidRPr="00AF527C" w:rsidRDefault="009B18AC" w:rsidP="00AF527C">
          <w:r>
            <w:rPr>
              <w:b/>
              <w:bCs/>
              <w:lang w:val="fr-FR"/>
            </w:rPr>
            <w:fldChar w:fldCharType="end"/>
          </w:r>
        </w:p>
      </w:sdtContent>
    </w:sdt>
    <w:p w:rsidR="00AD22E9" w:rsidRDefault="00AD22E9">
      <w:pPr>
        <w:rPr>
          <w:rFonts w:ascii="Times New Roman" w:hAnsi="Times New Roman" w:cs="Times New Roman"/>
          <w:sz w:val="24"/>
          <w:szCs w:val="24"/>
          <w:lang w:val="fr-FR"/>
        </w:rPr>
      </w:pPr>
    </w:p>
    <w:p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8A0357" w:rsidRDefault="003D799B" w:rsidP="00457C81">
      <w:pPr>
        <w:keepNext/>
        <w:keepLines/>
        <w:spacing w:after="0" w:line="360" w:lineRule="auto"/>
        <w:outlineLvl w:val="0"/>
        <w:rPr>
          <w:rFonts w:ascii="Times New Roman" w:eastAsiaTheme="majorEastAsia" w:hAnsi="Times New Roman" w:cs="Times New Roman"/>
          <w:b/>
          <w:sz w:val="24"/>
          <w:szCs w:val="24"/>
          <w:lang w:val="fr-FR"/>
        </w:rPr>
      </w:pPr>
      <w:bookmarkStart w:id="6" w:name="_Toc184475245"/>
      <w:bookmarkStart w:id="7" w:name="_Toc196954924"/>
      <w:r w:rsidRPr="008A0357">
        <w:rPr>
          <w:rFonts w:ascii="Times New Roman" w:eastAsiaTheme="majorEastAsia" w:hAnsi="Times New Roman" w:cs="Times New Roman"/>
          <w:b/>
          <w:sz w:val="24"/>
          <w:szCs w:val="24"/>
          <w:lang w:val="fr-FR"/>
        </w:rPr>
        <w:lastRenderedPageBreak/>
        <w:t>LISTE DES FIGURES</w:t>
      </w:r>
      <w:bookmarkEnd w:id="6"/>
      <w:bookmarkEnd w:id="7"/>
    </w:p>
    <w:p w:rsidR="00834A21"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196954634" w:history="1">
        <w:r w:rsidR="00834A21" w:rsidRPr="00626195">
          <w:rPr>
            <w:rStyle w:val="Lienhypertexte"/>
            <w:rFonts w:ascii="Times New Roman" w:hAnsi="Times New Roman" w:cs="Times New Roman"/>
            <w:b/>
            <w:noProof/>
            <w:lang w:val="fr-FR"/>
          </w:rPr>
          <w:t>Figure 1</w:t>
        </w:r>
        <w:r w:rsidR="00834A21" w:rsidRPr="00626195">
          <w:rPr>
            <w:rStyle w:val="Lienhypertexte"/>
            <w:rFonts w:ascii="Times New Roman" w:hAnsi="Times New Roman" w:cs="Times New Roman"/>
            <w:noProof/>
            <w:lang w:val="fr-FR"/>
          </w:rPr>
          <w:t> : Projet de chronogramme des travaux</w:t>
        </w:r>
        <w:r w:rsidR="00834A21">
          <w:rPr>
            <w:noProof/>
            <w:webHidden/>
          </w:rPr>
          <w:tab/>
        </w:r>
        <w:r w:rsidR="00834A21">
          <w:rPr>
            <w:noProof/>
            <w:webHidden/>
          </w:rPr>
          <w:fldChar w:fldCharType="begin"/>
        </w:r>
        <w:r w:rsidR="00834A21">
          <w:rPr>
            <w:noProof/>
            <w:webHidden/>
          </w:rPr>
          <w:instrText xml:space="preserve"> PAGEREF _Toc196954634 \h </w:instrText>
        </w:r>
        <w:r w:rsidR="00834A21">
          <w:rPr>
            <w:noProof/>
            <w:webHidden/>
          </w:rPr>
        </w:r>
        <w:r w:rsidR="00834A21">
          <w:rPr>
            <w:noProof/>
            <w:webHidden/>
          </w:rPr>
          <w:fldChar w:fldCharType="separate"/>
        </w:r>
        <w:r w:rsidR="00A0210E">
          <w:rPr>
            <w:noProof/>
            <w:webHidden/>
          </w:rPr>
          <w:t>6</w:t>
        </w:r>
        <w:r w:rsidR="00834A21">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35" w:history="1">
        <w:r w:rsidRPr="00626195">
          <w:rPr>
            <w:rStyle w:val="Lienhypertexte"/>
            <w:rFonts w:ascii="Times New Roman" w:hAnsi="Times New Roman" w:cs="Times New Roman"/>
            <w:b/>
            <w:noProof/>
            <w:lang w:val="fr-FR"/>
          </w:rPr>
          <w:t>Figure 2</w:t>
        </w:r>
        <w:r w:rsidRPr="00626195">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196954635 \h </w:instrText>
        </w:r>
        <w:r>
          <w:rPr>
            <w:noProof/>
            <w:webHidden/>
          </w:rPr>
        </w:r>
        <w:r>
          <w:rPr>
            <w:noProof/>
            <w:webHidden/>
          </w:rPr>
          <w:fldChar w:fldCharType="separate"/>
        </w:r>
        <w:r w:rsidR="00A0210E">
          <w:rPr>
            <w:noProof/>
            <w:webHidden/>
          </w:rPr>
          <w:t>15</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36" w:history="1">
        <w:r w:rsidRPr="00626195">
          <w:rPr>
            <w:rStyle w:val="Lienhypertexte"/>
            <w:rFonts w:ascii="Times New Roman" w:hAnsi="Times New Roman" w:cs="Times New Roman"/>
            <w:b/>
            <w:noProof/>
            <w:lang w:val="fr-FR"/>
          </w:rPr>
          <w:t>Figure 3</w:t>
        </w:r>
        <w:r w:rsidRPr="00626195">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196954636 \h </w:instrText>
        </w:r>
        <w:r>
          <w:rPr>
            <w:noProof/>
            <w:webHidden/>
          </w:rPr>
        </w:r>
        <w:r>
          <w:rPr>
            <w:noProof/>
            <w:webHidden/>
          </w:rPr>
          <w:fldChar w:fldCharType="separate"/>
        </w:r>
        <w:r w:rsidR="00A0210E">
          <w:rPr>
            <w:noProof/>
            <w:webHidden/>
          </w:rPr>
          <w:t>16</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37" w:history="1">
        <w:r w:rsidRPr="00626195">
          <w:rPr>
            <w:rStyle w:val="Lienhypertexte"/>
            <w:rFonts w:ascii="Times New Roman" w:hAnsi="Times New Roman" w:cs="Times New Roman"/>
            <w:b/>
            <w:noProof/>
            <w:lang w:val="fr-FR"/>
          </w:rPr>
          <w:t>Figure 4</w:t>
        </w:r>
        <w:r w:rsidRPr="00626195">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196954637 \h </w:instrText>
        </w:r>
        <w:r>
          <w:rPr>
            <w:noProof/>
            <w:webHidden/>
          </w:rPr>
        </w:r>
        <w:r>
          <w:rPr>
            <w:noProof/>
            <w:webHidden/>
          </w:rPr>
          <w:fldChar w:fldCharType="separate"/>
        </w:r>
        <w:r w:rsidR="00A0210E">
          <w:rPr>
            <w:noProof/>
            <w:webHidden/>
          </w:rPr>
          <w:t>16</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38" w:history="1">
        <w:r w:rsidRPr="00626195">
          <w:rPr>
            <w:rStyle w:val="Lienhypertexte"/>
            <w:rFonts w:ascii="Times New Roman" w:hAnsi="Times New Roman" w:cs="Times New Roman"/>
            <w:b/>
            <w:noProof/>
            <w:lang w:val="fr-FR"/>
          </w:rPr>
          <w:t>Figure 5 :</w:t>
        </w:r>
        <w:r w:rsidRPr="00626195">
          <w:rPr>
            <w:rStyle w:val="Lienhypertexte"/>
            <w:rFonts w:ascii="Times New Roman" w:hAnsi="Times New Roman" w:cs="Times New Roman"/>
            <w:noProof/>
            <w:lang w:val="fr-FR"/>
          </w:rPr>
          <w:t xml:space="preserve"> Mécanisme de fonctionnement global de la blockchain [20]</w:t>
        </w:r>
        <w:r>
          <w:rPr>
            <w:noProof/>
            <w:webHidden/>
          </w:rPr>
          <w:tab/>
        </w:r>
        <w:r>
          <w:rPr>
            <w:noProof/>
            <w:webHidden/>
          </w:rPr>
          <w:fldChar w:fldCharType="begin"/>
        </w:r>
        <w:r>
          <w:rPr>
            <w:noProof/>
            <w:webHidden/>
          </w:rPr>
          <w:instrText xml:space="preserve"> PAGEREF _Toc196954638 \h </w:instrText>
        </w:r>
        <w:r>
          <w:rPr>
            <w:noProof/>
            <w:webHidden/>
          </w:rPr>
        </w:r>
        <w:r>
          <w:rPr>
            <w:noProof/>
            <w:webHidden/>
          </w:rPr>
          <w:fldChar w:fldCharType="separate"/>
        </w:r>
        <w:r w:rsidR="00A0210E">
          <w:rPr>
            <w:noProof/>
            <w:webHidden/>
          </w:rPr>
          <w:t>18</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39" w:history="1">
        <w:r w:rsidRPr="00626195">
          <w:rPr>
            <w:rStyle w:val="Lienhypertexte"/>
            <w:rFonts w:ascii="Times New Roman" w:hAnsi="Times New Roman" w:cs="Times New Roman"/>
            <w:b/>
            <w:noProof/>
            <w:lang w:val="fr-FR"/>
          </w:rPr>
          <w:t>Figure 6</w:t>
        </w:r>
        <w:r w:rsidRPr="00626195">
          <w:rPr>
            <w:rStyle w:val="Lienhypertexte"/>
            <w:rFonts w:ascii="Times New Roman" w:hAnsi="Times New Roman" w:cs="Times New Roman"/>
            <w:noProof/>
            <w:lang w:val="fr-FR"/>
          </w:rPr>
          <w:t xml:space="preserve"> : Exemple d’un contrat intelligent dénommé « Owner »</w:t>
        </w:r>
        <w:r>
          <w:rPr>
            <w:noProof/>
            <w:webHidden/>
          </w:rPr>
          <w:tab/>
        </w:r>
        <w:r>
          <w:rPr>
            <w:noProof/>
            <w:webHidden/>
          </w:rPr>
          <w:fldChar w:fldCharType="begin"/>
        </w:r>
        <w:r>
          <w:rPr>
            <w:noProof/>
            <w:webHidden/>
          </w:rPr>
          <w:instrText xml:space="preserve"> PAGEREF _Toc196954639 \h </w:instrText>
        </w:r>
        <w:r>
          <w:rPr>
            <w:noProof/>
            <w:webHidden/>
          </w:rPr>
        </w:r>
        <w:r>
          <w:rPr>
            <w:noProof/>
            <w:webHidden/>
          </w:rPr>
          <w:fldChar w:fldCharType="separate"/>
        </w:r>
        <w:r w:rsidR="00A0210E">
          <w:rPr>
            <w:noProof/>
            <w:webHidden/>
          </w:rPr>
          <w:t>22</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0" w:history="1">
        <w:r w:rsidRPr="00626195">
          <w:rPr>
            <w:rStyle w:val="Lienhypertexte"/>
            <w:rFonts w:ascii="Times New Roman" w:hAnsi="Times New Roman" w:cs="Times New Roman"/>
            <w:b/>
            <w:noProof/>
            <w:lang w:val="fr-FR"/>
          </w:rPr>
          <w:t>Figure 7</w:t>
        </w:r>
        <w:r w:rsidRPr="00626195">
          <w:rPr>
            <w:rStyle w:val="Lienhypertexte"/>
            <w:rFonts w:ascii="Times New Roman" w:hAnsi="Times New Roman" w:cs="Times New Roman"/>
            <w:noProof/>
            <w:lang w:val="fr-FR"/>
          </w:rPr>
          <w:t xml:space="preserve"> : Architecture en couches de la blockchain Ethereum [34]</w:t>
        </w:r>
        <w:r>
          <w:rPr>
            <w:noProof/>
            <w:webHidden/>
          </w:rPr>
          <w:tab/>
        </w:r>
        <w:r>
          <w:rPr>
            <w:noProof/>
            <w:webHidden/>
          </w:rPr>
          <w:fldChar w:fldCharType="begin"/>
        </w:r>
        <w:r>
          <w:rPr>
            <w:noProof/>
            <w:webHidden/>
          </w:rPr>
          <w:instrText xml:space="preserve"> PAGEREF _Toc196954640 \h </w:instrText>
        </w:r>
        <w:r>
          <w:rPr>
            <w:noProof/>
            <w:webHidden/>
          </w:rPr>
        </w:r>
        <w:r>
          <w:rPr>
            <w:noProof/>
            <w:webHidden/>
          </w:rPr>
          <w:fldChar w:fldCharType="separate"/>
        </w:r>
        <w:r w:rsidR="00A0210E">
          <w:rPr>
            <w:noProof/>
            <w:webHidden/>
          </w:rPr>
          <w:t>25</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1" w:history="1">
        <w:r w:rsidRPr="00626195">
          <w:rPr>
            <w:rStyle w:val="Lienhypertexte"/>
            <w:rFonts w:ascii="Times New Roman" w:hAnsi="Times New Roman" w:cs="Times New Roman"/>
            <w:b/>
            <w:noProof/>
            <w:lang w:val="fr-FR"/>
          </w:rPr>
          <w:t>Figure 8</w:t>
        </w:r>
        <w:r w:rsidRPr="00626195">
          <w:rPr>
            <w:rStyle w:val="Lienhypertexte"/>
            <w:rFonts w:ascii="Times New Roman" w:hAnsi="Times New Roman" w:cs="Times New Roman"/>
            <w:noProof/>
            <w:lang w:val="fr-FR"/>
          </w:rPr>
          <w:t xml:space="preserve"> :Schéma simplifié d'un nœud de moteur d’exécution couplé au client de consensus dans un réseau Ethereum</w:t>
        </w:r>
        <w:r>
          <w:rPr>
            <w:noProof/>
            <w:webHidden/>
          </w:rPr>
          <w:tab/>
        </w:r>
        <w:r>
          <w:rPr>
            <w:noProof/>
            <w:webHidden/>
          </w:rPr>
          <w:fldChar w:fldCharType="begin"/>
        </w:r>
        <w:r>
          <w:rPr>
            <w:noProof/>
            <w:webHidden/>
          </w:rPr>
          <w:instrText xml:space="preserve"> PAGEREF _Toc196954641 \h </w:instrText>
        </w:r>
        <w:r>
          <w:rPr>
            <w:noProof/>
            <w:webHidden/>
          </w:rPr>
        </w:r>
        <w:r>
          <w:rPr>
            <w:noProof/>
            <w:webHidden/>
          </w:rPr>
          <w:fldChar w:fldCharType="separate"/>
        </w:r>
        <w:r w:rsidR="00A0210E">
          <w:rPr>
            <w:noProof/>
            <w:webHidden/>
          </w:rPr>
          <w:t>26</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2" w:history="1">
        <w:r w:rsidRPr="00626195">
          <w:rPr>
            <w:rStyle w:val="Lienhypertexte"/>
            <w:rFonts w:ascii="Times New Roman" w:hAnsi="Times New Roman" w:cs="Times New Roman"/>
            <w:b/>
            <w:noProof/>
            <w:lang w:val="fr-FR"/>
          </w:rPr>
          <w:t>Figure 9</w:t>
        </w:r>
        <w:r w:rsidRPr="00626195">
          <w:rPr>
            <w:rStyle w:val="Lienhypertexte"/>
            <w:rFonts w:ascii="Times New Roman" w:hAnsi="Times New Roman" w:cs="Times New Roman"/>
            <w:noProof/>
            <w:lang w:val="fr-FR"/>
          </w:rPr>
          <w:t xml:space="preserve"> : Etat simplifié d'un compte Ethereum</w:t>
        </w:r>
        <w:r>
          <w:rPr>
            <w:noProof/>
            <w:webHidden/>
          </w:rPr>
          <w:tab/>
        </w:r>
        <w:r>
          <w:rPr>
            <w:noProof/>
            <w:webHidden/>
          </w:rPr>
          <w:fldChar w:fldCharType="begin"/>
        </w:r>
        <w:r>
          <w:rPr>
            <w:noProof/>
            <w:webHidden/>
          </w:rPr>
          <w:instrText xml:space="preserve"> PAGEREF _Toc196954642 \h </w:instrText>
        </w:r>
        <w:r>
          <w:rPr>
            <w:noProof/>
            <w:webHidden/>
          </w:rPr>
        </w:r>
        <w:r>
          <w:rPr>
            <w:noProof/>
            <w:webHidden/>
          </w:rPr>
          <w:fldChar w:fldCharType="separate"/>
        </w:r>
        <w:r w:rsidR="00A0210E">
          <w:rPr>
            <w:noProof/>
            <w:webHidden/>
          </w:rPr>
          <w:t>28</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3" w:history="1">
        <w:r w:rsidRPr="00626195">
          <w:rPr>
            <w:rStyle w:val="Lienhypertexte"/>
            <w:rFonts w:ascii="Times New Roman" w:hAnsi="Times New Roman" w:cs="Times New Roman"/>
            <w:b/>
            <w:noProof/>
            <w:lang w:val="fr-FR"/>
          </w:rPr>
          <w:t>Figure 10</w:t>
        </w:r>
        <w:r w:rsidRPr="00626195">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196954643 \h </w:instrText>
        </w:r>
        <w:r>
          <w:rPr>
            <w:noProof/>
            <w:webHidden/>
          </w:rPr>
        </w:r>
        <w:r>
          <w:rPr>
            <w:noProof/>
            <w:webHidden/>
          </w:rPr>
          <w:fldChar w:fldCharType="separate"/>
        </w:r>
        <w:r w:rsidR="00A0210E">
          <w:rPr>
            <w:noProof/>
            <w:webHidden/>
          </w:rPr>
          <w:t>47</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4" w:history="1">
        <w:r w:rsidRPr="00626195">
          <w:rPr>
            <w:rStyle w:val="Lienhypertexte"/>
            <w:rFonts w:ascii="Times New Roman" w:hAnsi="Times New Roman" w:cs="Times New Roman"/>
            <w:b/>
            <w:noProof/>
            <w:lang w:val="fr-FR"/>
          </w:rPr>
          <w:t>Figure 11</w:t>
        </w:r>
        <w:r w:rsidRPr="00626195">
          <w:rPr>
            <w:rStyle w:val="Lienhypertexte"/>
            <w:rFonts w:ascii="Times New Roman" w:hAnsi="Times New Roman" w:cs="Times New Roman"/>
            <w:noProof/>
            <w:lang w:val="fr-FR"/>
          </w:rPr>
          <w:t xml:space="preserve"> : Etapes d'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196954644 \h </w:instrText>
        </w:r>
        <w:r>
          <w:rPr>
            <w:noProof/>
            <w:webHidden/>
          </w:rPr>
        </w:r>
        <w:r>
          <w:rPr>
            <w:noProof/>
            <w:webHidden/>
          </w:rPr>
          <w:fldChar w:fldCharType="separate"/>
        </w:r>
        <w:r w:rsidR="00A0210E">
          <w:rPr>
            <w:noProof/>
            <w:webHidden/>
          </w:rPr>
          <w:t>49</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5" w:history="1">
        <w:r w:rsidRPr="00626195">
          <w:rPr>
            <w:rStyle w:val="Lienhypertexte"/>
            <w:rFonts w:ascii="Times New Roman" w:hAnsi="Times New Roman" w:cs="Times New Roman"/>
            <w:b/>
            <w:noProof/>
            <w:lang w:val="fr-FR"/>
          </w:rPr>
          <w:t>Figure 12</w:t>
        </w:r>
        <w:r w:rsidRPr="00626195">
          <w:rPr>
            <w:rStyle w:val="Lienhypertexte"/>
            <w:rFonts w:ascii="Times New Roman" w:hAnsi="Times New Roman" w:cs="Times New Roman"/>
            <w:noProof/>
            <w:lang w:val="fr-FR"/>
          </w:rPr>
          <w:t xml:space="preserve"> : Etapes de vérification ou d’authentification de documents administratif sur la blockchain Ethereum en se basant sur le hachages, la signature numérique et la clé publique</w:t>
        </w:r>
        <w:r>
          <w:rPr>
            <w:noProof/>
            <w:webHidden/>
          </w:rPr>
          <w:tab/>
        </w:r>
        <w:r>
          <w:rPr>
            <w:noProof/>
            <w:webHidden/>
          </w:rPr>
          <w:fldChar w:fldCharType="begin"/>
        </w:r>
        <w:r>
          <w:rPr>
            <w:noProof/>
            <w:webHidden/>
          </w:rPr>
          <w:instrText xml:space="preserve"> PAGEREF _Toc196954645 \h </w:instrText>
        </w:r>
        <w:r>
          <w:rPr>
            <w:noProof/>
            <w:webHidden/>
          </w:rPr>
        </w:r>
        <w:r>
          <w:rPr>
            <w:noProof/>
            <w:webHidden/>
          </w:rPr>
          <w:fldChar w:fldCharType="separate"/>
        </w:r>
        <w:r w:rsidR="00A0210E">
          <w:rPr>
            <w:noProof/>
            <w:webHidden/>
          </w:rPr>
          <w:t>50</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6" w:history="1">
        <w:r w:rsidRPr="00626195">
          <w:rPr>
            <w:rStyle w:val="Lienhypertexte"/>
            <w:rFonts w:ascii="Times New Roman" w:hAnsi="Times New Roman" w:cs="Times New Roman"/>
            <w:b/>
            <w:noProof/>
            <w:lang w:val="fr-FR"/>
          </w:rPr>
          <w:t>Figure 13</w:t>
        </w:r>
        <w:r w:rsidRPr="00626195">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196954646 \h </w:instrText>
        </w:r>
        <w:r>
          <w:rPr>
            <w:noProof/>
            <w:webHidden/>
          </w:rPr>
        </w:r>
        <w:r>
          <w:rPr>
            <w:noProof/>
            <w:webHidden/>
          </w:rPr>
          <w:fldChar w:fldCharType="separate"/>
        </w:r>
        <w:r w:rsidR="00A0210E">
          <w:rPr>
            <w:noProof/>
            <w:webHidden/>
          </w:rPr>
          <w:t>51</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7" w:history="1">
        <w:r w:rsidRPr="00626195">
          <w:rPr>
            <w:rStyle w:val="Lienhypertexte"/>
            <w:rFonts w:ascii="Times New Roman" w:hAnsi="Times New Roman" w:cs="Times New Roman"/>
            <w:b/>
            <w:noProof/>
            <w:lang w:val="fr-FR"/>
          </w:rPr>
          <w:t>Figure 14</w:t>
        </w:r>
        <w:r w:rsidRPr="00626195">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196954647 \h </w:instrText>
        </w:r>
        <w:r>
          <w:rPr>
            <w:noProof/>
            <w:webHidden/>
          </w:rPr>
        </w:r>
        <w:r>
          <w:rPr>
            <w:noProof/>
            <w:webHidden/>
          </w:rPr>
          <w:fldChar w:fldCharType="separate"/>
        </w:r>
        <w:r w:rsidR="00A0210E">
          <w:rPr>
            <w:noProof/>
            <w:webHidden/>
          </w:rPr>
          <w:t>55</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8" w:history="1">
        <w:r w:rsidRPr="00626195">
          <w:rPr>
            <w:rStyle w:val="Lienhypertexte"/>
            <w:rFonts w:ascii="Times New Roman" w:hAnsi="Times New Roman" w:cs="Times New Roman"/>
            <w:b/>
            <w:noProof/>
            <w:lang w:val="fr-FR"/>
          </w:rPr>
          <w:t>Figure 15</w:t>
        </w:r>
        <w:r w:rsidRPr="00626195">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196954648 \h </w:instrText>
        </w:r>
        <w:r>
          <w:rPr>
            <w:noProof/>
            <w:webHidden/>
          </w:rPr>
        </w:r>
        <w:r>
          <w:rPr>
            <w:noProof/>
            <w:webHidden/>
          </w:rPr>
          <w:fldChar w:fldCharType="separate"/>
        </w:r>
        <w:r w:rsidR="00A0210E">
          <w:rPr>
            <w:noProof/>
            <w:webHidden/>
          </w:rPr>
          <w:t>56</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49" w:history="1">
        <w:r w:rsidRPr="00626195">
          <w:rPr>
            <w:rStyle w:val="Lienhypertexte"/>
            <w:rFonts w:ascii="Times New Roman" w:hAnsi="Times New Roman" w:cs="Times New Roman"/>
            <w:b/>
            <w:noProof/>
            <w:lang w:val="fr-FR"/>
          </w:rPr>
          <w:t>Figure 16</w:t>
        </w:r>
        <w:r w:rsidRPr="00626195">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196954649 \h </w:instrText>
        </w:r>
        <w:r>
          <w:rPr>
            <w:noProof/>
            <w:webHidden/>
          </w:rPr>
        </w:r>
        <w:r>
          <w:rPr>
            <w:noProof/>
            <w:webHidden/>
          </w:rPr>
          <w:fldChar w:fldCharType="separate"/>
        </w:r>
        <w:r w:rsidR="00A0210E">
          <w:rPr>
            <w:noProof/>
            <w:webHidden/>
          </w:rPr>
          <w:t>57</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50" w:history="1">
        <w:r w:rsidRPr="00626195">
          <w:rPr>
            <w:rStyle w:val="Lienhypertexte"/>
            <w:rFonts w:ascii="Times New Roman" w:hAnsi="Times New Roman" w:cs="Times New Roman"/>
            <w:b/>
            <w:noProof/>
            <w:lang w:val="fr-FR"/>
          </w:rPr>
          <w:t>Figure 17</w:t>
        </w:r>
        <w:r w:rsidRPr="00626195">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196954650 \h </w:instrText>
        </w:r>
        <w:r>
          <w:rPr>
            <w:noProof/>
            <w:webHidden/>
          </w:rPr>
        </w:r>
        <w:r>
          <w:rPr>
            <w:noProof/>
            <w:webHidden/>
          </w:rPr>
          <w:fldChar w:fldCharType="separate"/>
        </w:r>
        <w:r w:rsidR="00A0210E">
          <w:rPr>
            <w:noProof/>
            <w:webHidden/>
          </w:rPr>
          <w:t>61</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51" w:history="1">
        <w:r w:rsidRPr="00626195">
          <w:rPr>
            <w:rStyle w:val="Lienhypertexte"/>
            <w:rFonts w:ascii="Times New Roman" w:hAnsi="Times New Roman" w:cs="Times New Roman"/>
            <w:b/>
            <w:noProof/>
            <w:lang w:val="fr-FR"/>
          </w:rPr>
          <w:t>Figure 18</w:t>
        </w:r>
        <w:r w:rsidRPr="00626195">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196954651 \h </w:instrText>
        </w:r>
        <w:r>
          <w:rPr>
            <w:noProof/>
            <w:webHidden/>
          </w:rPr>
        </w:r>
        <w:r>
          <w:rPr>
            <w:noProof/>
            <w:webHidden/>
          </w:rPr>
          <w:fldChar w:fldCharType="separate"/>
        </w:r>
        <w:r w:rsidR="00A0210E">
          <w:rPr>
            <w:noProof/>
            <w:webHidden/>
          </w:rPr>
          <w:t>61</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52" w:history="1">
        <w:r w:rsidRPr="00626195">
          <w:rPr>
            <w:rStyle w:val="Lienhypertexte"/>
            <w:rFonts w:ascii="Times New Roman" w:hAnsi="Times New Roman" w:cs="Times New Roman"/>
            <w:b/>
            <w:noProof/>
            <w:lang w:val="fr-FR"/>
          </w:rPr>
          <w:t>Figure 19</w:t>
        </w:r>
        <w:r w:rsidRPr="00626195">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196954652 \h </w:instrText>
        </w:r>
        <w:r>
          <w:rPr>
            <w:noProof/>
            <w:webHidden/>
          </w:rPr>
        </w:r>
        <w:r>
          <w:rPr>
            <w:noProof/>
            <w:webHidden/>
          </w:rPr>
          <w:fldChar w:fldCharType="separate"/>
        </w:r>
        <w:r w:rsidR="00A0210E">
          <w:rPr>
            <w:noProof/>
            <w:webHidden/>
          </w:rPr>
          <w:t>62</w:t>
        </w:r>
        <w:r>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53" w:history="1">
        <w:r w:rsidRPr="00626195">
          <w:rPr>
            <w:rStyle w:val="Lienhypertexte"/>
            <w:rFonts w:ascii="Times New Roman" w:hAnsi="Times New Roman" w:cs="Times New Roman"/>
            <w:b/>
            <w:noProof/>
            <w:lang w:val="fr-FR"/>
          </w:rPr>
          <w:t>Figure 20</w:t>
        </w:r>
        <w:r w:rsidRPr="00626195">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196954653 \h </w:instrText>
        </w:r>
        <w:r>
          <w:rPr>
            <w:noProof/>
            <w:webHidden/>
          </w:rPr>
        </w:r>
        <w:r>
          <w:rPr>
            <w:noProof/>
            <w:webHidden/>
          </w:rPr>
          <w:fldChar w:fldCharType="separate"/>
        </w:r>
        <w:r w:rsidR="00A0210E">
          <w:rPr>
            <w:noProof/>
            <w:webHidden/>
          </w:rPr>
          <w:t>62</w:t>
        </w:r>
        <w:r>
          <w:rPr>
            <w:noProof/>
            <w:webHidden/>
          </w:rPr>
          <w:fldChar w:fldCharType="end"/>
        </w:r>
      </w:hyperlink>
    </w:p>
    <w:p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9B7C66" w:rsidRPr="003D799B" w:rsidRDefault="009B7C66" w:rsidP="003D799B">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F82EFA"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8" w:name="_Toc184475246"/>
      <w:bookmarkStart w:id="9" w:name="_Toc196954925"/>
      <w:r w:rsidRPr="00F82EFA">
        <w:rPr>
          <w:rFonts w:ascii="Times New Roman" w:eastAsiaTheme="majorEastAsia" w:hAnsi="Times New Roman" w:cs="Times New Roman"/>
          <w:b/>
          <w:sz w:val="24"/>
          <w:szCs w:val="24"/>
          <w:lang w:val="fr-FR"/>
        </w:rPr>
        <w:lastRenderedPageBreak/>
        <w:t>LISTE DES TABLEAUX</w:t>
      </w:r>
      <w:bookmarkEnd w:id="8"/>
      <w:bookmarkEnd w:id="9"/>
    </w:p>
    <w:p w:rsidR="00834A21"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196954608" w:history="1">
        <w:r w:rsidR="00834A21" w:rsidRPr="003E7367">
          <w:rPr>
            <w:rStyle w:val="Lienhypertexte"/>
            <w:rFonts w:ascii="Times New Roman" w:hAnsi="Times New Roman" w:cs="Times New Roman"/>
            <w:b/>
            <w:noProof/>
            <w:lang w:val="fr-FR"/>
          </w:rPr>
          <w:t>Tableau 1</w:t>
        </w:r>
        <w:r w:rsidR="00834A21" w:rsidRPr="003E7367">
          <w:rPr>
            <w:rStyle w:val="Lienhypertexte"/>
            <w:rFonts w:ascii="Times New Roman" w:hAnsi="Times New Roman" w:cs="Times New Roman"/>
            <w:noProof/>
            <w:lang w:val="fr-FR"/>
          </w:rPr>
          <w:t xml:space="preserve"> : Analyse comparative de quelques méthodes d'authentification de documents</w:t>
        </w:r>
        <w:r w:rsidR="00834A21">
          <w:rPr>
            <w:noProof/>
            <w:webHidden/>
          </w:rPr>
          <w:tab/>
        </w:r>
        <w:r w:rsidR="00834A21">
          <w:rPr>
            <w:noProof/>
            <w:webHidden/>
          </w:rPr>
          <w:fldChar w:fldCharType="begin"/>
        </w:r>
        <w:r w:rsidR="00834A21">
          <w:rPr>
            <w:noProof/>
            <w:webHidden/>
          </w:rPr>
          <w:instrText xml:space="preserve"> PAGEREF _Toc196954608 \h </w:instrText>
        </w:r>
        <w:r w:rsidR="00834A21">
          <w:rPr>
            <w:noProof/>
            <w:webHidden/>
          </w:rPr>
        </w:r>
        <w:r w:rsidR="00834A21">
          <w:rPr>
            <w:noProof/>
            <w:webHidden/>
          </w:rPr>
          <w:fldChar w:fldCharType="separate"/>
        </w:r>
        <w:r w:rsidR="00A0210E">
          <w:rPr>
            <w:noProof/>
            <w:webHidden/>
          </w:rPr>
          <w:t>37</w:t>
        </w:r>
        <w:r w:rsidR="00834A21">
          <w:rPr>
            <w:noProof/>
            <w:webHidden/>
          </w:rPr>
          <w:fldChar w:fldCharType="end"/>
        </w:r>
      </w:hyperlink>
    </w:p>
    <w:p w:rsidR="00834A21" w:rsidRDefault="00834A21">
      <w:pPr>
        <w:pStyle w:val="Tabledesillustrations"/>
        <w:tabs>
          <w:tab w:val="right" w:leader="dot" w:pos="9396"/>
        </w:tabs>
        <w:rPr>
          <w:rFonts w:eastAsiaTheme="minorEastAsia"/>
          <w:noProof/>
        </w:rPr>
      </w:pPr>
      <w:hyperlink w:anchor="_Toc196954609" w:history="1">
        <w:r w:rsidRPr="003E7367">
          <w:rPr>
            <w:rStyle w:val="Lienhypertexte"/>
            <w:rFonts w:ascii="Times New Roman" w:hAnsi="Times New Roman" w:cs="Times New Roman"/>
            <w:b/>
            <w:noProof/>
            <w:lang w:val="fr-FR"/>
          </w:rPr>
          <w:t>Tableau 2</w:t>
        </w:r>
        <w:r w:rsidRPr="003E7367">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196954609 \h </w:instrText>
        </w:r>
        <w:r>
          <w:rPr>
            <w:noProof/>
            <w:webHidden/>
          </w:rPr>
        </w:r>
        <w:r>
          <w:rPr>
            <w:noProof/>
            <w:webHidden/>
          </w:rPr>
          <w:fldChar w:fldCharType="separate"/>
        </w:r>
        <w:r w:rsidR="00A0210E">
          <w:rPr>
            <w:noProof/>
            <w:webHidden/>
          </w:rPr>
          <w:t>54</w:t>
        </w:r>
        <w:r>
          <w:rPr>
            <w:noProof/>
            <w:webHidden/>
          </w:rPr>
          <w:fldChar w:fldCharType="end"/>
        </w:r>
      </w:hyperlink>
    </w:p>
    <w:p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rsidR="00AA7C25" w:rsidRDefault="00AA7C25" w:rsidP="00AA7C25">
      <w:pPr>
        <w:jc w:val="both"/>
        <w:rPr>
          <w:rFonts w:ascii="Times New Roman" w:hAnsi="Times New Roman" w:cs="Times New Roman"/>
          <w:sz w:val="24"/>
          <w:szCs w:val="24"/>
          <w:lang w:val="fr-FR"/>
        </w:rPr>
      </w:pPr>
    </w:p>
    <w:p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C473E3" w:rsidRDefault="003E2589" w:rsidP="00457C81">
      <w:pPr>
        <w:keepNext/>
        <w:keepLines/>
        <w:spacing w:after="0" w:line="360" w:lineRule="auto"/>
        <w:outlineLvl w:val="0"/>
        <w:rPr>
          <w:rFonts w:ascii="Times New Roman" w:eastAsiaTheme="majorEastAsia" w:hAnsi="Times New Roman" w:cs="Times New Roman"/>
          <w:b/>
          <w:sz w:val="24"/>
          <w:szCs w:val="24"/>
          <w:lang w:val="fr-FR"/>
        </w:rPr>
      </w:pPr>
      <w:bookmarkStart w:id="10" w:name="_Toc184475247"/>
      <w:bookmarkStart w:id="11" w:name="_Toc196954926"/>
      <w:r w:rsidRPr="00C473E3">
        <w:rPr>
          <w:rFonts w:ascii="Times New Roman" w:eastAsiaTheme="majorEastAsia" w:hAnsi="Times New Roman" w:cs="Times New Roman"/>
          <w:b/>
          <w:sz w:val="24"/>
          <w:szCs w:val="24"/>
          <w:lang w:val="fr-FR"/>
        </w:rPr>
        <w:lastRenderedPageBreak/>
        <w:t>LISTE DES SIGLES ET ABREVIATIONS</w:t>
      </w:r>
      <w:bookmarkEnd w:id="10"/>
      <w:bookmarkEnd w:id="11"/>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Application Programming Interface (interface de programmation d'application)</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iCs/>
                <w:sz w:val="24"/>
                <w:szCs w:val="24"/>
                <w:lang w:val="fr-FR"/>
              </w:rPr>
              <w:t xml:space="preserve">Cascading Style Sheets ou </w:t>
            </w:r>
            <w:r w:rsidRPr="00273D2D">
              <w:rPr>
                <w:rFonts w:ascii="Times New Roman" w:hAnsi="Times New Roman" w:cs="Times New Roman"/>
                <w:sz w:val="24"/>
                <w:szCs w:val="24"/>
                <w:lang w:val="fr-FR"/>
              </w:rPr>
              <w:t>Feuilles de Style en Cascade</w:t>
            </w:r>
          </w:p>
        </w:tc>
      </w:tr>
      <w:tr w:rsidR="00995683" w:rsidRPr="00C70E90" w:rsidTr="00142B0C">
        <w:tc>
          <w:tcPr>
            <w:tcW w:w="1276" w:type="dxa"/>
            <w:vAlign w:val="center"/>
          </w:tcPr>
          <w:p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rsidR="00995683" w:rsidRPr="00273D2D" w:rsidRDefault="00995683" w:rsidP="008D379B">
            <w:pPr>
              <w:spacing w:line="360" w:lineRule="auto"/>
              <w:rPr>
                <w:rFonts w:ascii="Times New Roman" w:hAnsi="Times New Roman" w:cs="Times New Roman"/>
                <w:sz w:val="24"/>
                <w:szCs w:val="24"/>
                <w:lang w:val="fr-FR"/>
              </w:rPr>
            </w:pPr>
            <w:r w:rsidRPr="006F0E22">
              <w:rPr>
                <w:rFonts w:ascii="Times New Roman" w:hAnsi="Times New Roman" w:cs="Times New Roman"/>
                <w:sz w:val="24"/>
                <w:szCs w:val="24"/>
                <w:lang w:val="fr-FR"/>
              </w:rPr>
              <w:t>Decentralized</w:t>
            </w:r>
            <w:r>
              <w:rPr>
                <w:rFonts w:ascii="Times New Roman" w:hAnsi="Times New Roman" w:cs="Times New Roman"/>
                <w:sz w:val="24"/>
                <w:szCs w:val="24"/>
                <w:lang w:val="fr-FR"/>
              </w:rPr>
              <w:t xml:space="preserve"> Application ou application décentralisée</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HyperText Markup Language ou Langage de balises pour l'hypertexte</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6B3650">
              <w:rPr>
                <w:rFonts w:ascii="Times New Roman" w:hAnsi="Times New Roman" w:cs="Times New Roman"/>
                <w:sz w:val="24"/>
                <w:szCs w:val="24"/>
                <w:lang w:val="fr-FR"/>
              </w:rPr>
              <w:t>Hypertext Transfer Protocol ou Protocole de Transfert Hypertexte</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Integrated Development Environment</w:t>
            </w:r>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PoA</w:t>
            </w:r>
          </w:p>
        </w:tc>
        <w:tc>
          <w:tcPr>
            <w:tcW w:w="8120" w:type="dxa"/>
            <w:vAlign w:val="center"/>
          </w:tcPr>
          <w:p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roof of Autority ou Preuve d’Autorité</w:t>
            </w:r>
          </w:p>
        </w:tc>
      </w:tr>
      <w:tr w:rsidR="00995683" w:rsidRPr="005301AB"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rPr>
              <w:t>PoS</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Stake ou Preuve d’Enjeu</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oW</w:t>
            </w:r>
          </w:p>
        </w:tc>
        <w:tc>
          <w:tcPr>
            <w:tcW w:w="8120" w:type="dxa"/>
            <w:vAlign w:val="center"/>
          </w:tcPr>
          <w:p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C70E90" w:rsidTr="00142B0C">
        <w:tc>
          <w:tcPr>
            <w:tcW w:w="1276" w:type="dxa"/>
            <w:vAlign w:val="center"/>
          </w:tcPr>
          <w:p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rsidR="00995683" w:rsidRPr="006010A0" w:rsidRDefault="00995683" w:rsidP="00F60A41">
            <w:pPr>
              <w:spacing w:line="360" w:lineRule="auto"/>
              <w:rPr>
                <w:rFonts w:ascii="Times New Roman" w:hAnsi="Times New Roman" w:cs="Times New Roman"/>
                <w:sz w:val="24"/>
                <w:szCs w:val="24"/>
                <w:lang w:val="fr-FR"/>
              </w:rPr>
            </w:pPr>
            <w:r w:rsidRPr="006010A0">
              <w:rPr>
                <w:rFonts w:ascii="Times New Roman" w:hAnsi="Times New Roman" w:cs="Times New Roman"/>
                <w:sz w:val="24"/>
                <w:szCs w:val="24"/>
                <w:lang w:val="fr-FR"/>
              </w:rPr>
              <w:t>Remote Procedure Call ou Protocole d'appel de procédure distante</w:t>
            </w:r>
          </w:p>
        </w:tc>
      </w:tr>
      <w:tr w:rsidR="00995683" w:rsidRPr="00C70E90" w:rsidTr="00142B0C">
        <w:tc>
          <w:tcPr>
            <w:tcW w:w="1276" w:type="dxa"/>
            <w:vAlign w:val="center"/>
          </w:tcPr>
          <w:p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Secure Hash Algorithm (algorithme de hachage sécurisé) 256 bits</w:t>
            </w:r>
          </w:p>
        </w:tc>
      </w:tr>
    </w:tbl>
    <w:p w:rsidR="00AA7C25" w:rsidRPr="00450458" w:rsidRDefault="00AA7C25" w:rsidP="00AA7C25">
      <w:pPr>
        <w:jc w:val="both"/>
        <w:rPr>
          <w:rFonts w:ascii="Times New Roman" w:hAnsi="Times New Roman" w:cs="Times New Roman"/>
          <w:sz w:val="24"/>
          <w:szCs w:val="24"/>
          <w:lang w:val="fr-FR"/>
        </w:rPr>
      </w:pPr>
    </w:p>
    <w:p w:rsidR="006A4642" w:rsidRPr="00450458" w:rsidRDefault="006A4642" w:rsidP="00AA7C25">
      <w:pPr>
        <w:jc w:val="both"/>
        <w:rPr>
          <w:rFonts w:ascii="Times New Roman" w:hAnsi="Times New Roman" w:cs="Times New Roman"/>
          <w:sz w:val="24"/>
          <w:szCs w:val="24"/>
          <w:lang w:val="fr-FR"/>
        </w:rPr>
      </w:pPr>
    </w:p>
    <w:p w:rsidR="00AA7C25" w:rsidRPr="00450458" w:rsidRDefault="00AA7C25" w:rsidP="00AA7C25">
      <w:pPr>
        <w:jc w:val="both"/>
        <w:rPr>
          <w:rFonts w:ascii="Times New Roman" w:hAnsi="Times New Roman" w:cs="Times New Roman"/>
          <w:sz w:val="24"/>
          <w:szCs w:val="24"/>
          <w:lang w:val="fr-FR"/>
        </w:rPr>
      </w:pPr>
    </w:p>
    <w:p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rsidR="0009195F" w:rsidRPr="00450458" w:rsidRDefault="0009195F" w:rsidP="0009195F">
      <w:pPr>
        <w:spacing w:after="0" w:line="360" w:lineRule="auto"/>
        <w:jc w:val="both"/>
        <w:rPr>
          <w:rFonts w:ascii="Times New Roman" w:hAnsi="Times New Roman" w:cs="Times New Roman"/>
          <w:sz w:val="24"/>
          <w:szCs w:val="24"/>
          <w:lang w:val="fr-FR"/>
        </w:rPr>
      </w:pPr>
      <w:bookmarkStart w:id="12" w:name="_Toc184475248"/>
    </w:p>
    <w:p w:rsidR="0009195F" w:rsidRPr="00450458" w:rsidRDefault="0009195F"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09195F" w:rsidRPr="00450458" w:rsidRDefault="0009195F"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7234AD" w:rsidRPr="00450458" w:rsidRDefault="007234AD"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C81607" w:rsidRPr="00450458" w:rsidRDefault="00C81607" w:rsidP="0009195F">
      <w:pPr>
        <w:spacing w:after="0" w:line="360" w:lineRule="auto"/>
        <w:jc w:val="both"/>
        <w:rPr>
          <w:rFonts w:ascii="Times New Roman" w:hAnsi="Times New Roman" w:cs="Times New Roman"/>
          <w:sz w:val="24"/>
          <w:szCs w:val="24"/>
          <w:lang w:val="fr-FR"/>
        </w:rPr>
      </w:pPr>
    </w:p>
    <w:p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ENERALE</w:t>
      </w:r>
    </w:p>
    <w:p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02352A"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13" w:name="_Toc196954927"/>
      <w:r w:rsidRPr="0002352A">
        <w:rPr>
          <w:rFonts w:ascii="Times New Roman" w:eastAsiaTheme="majorEastAsia" w:hAnsi="Times New Roman" w:cs="Times New Roman"/>
          <w:b/>
          <w:sz w:val="24"/>
          <w:szCs w:val="24"/>
          <w:lang w:val="fr-FR"/>
        </w:rPr>
        <w:lastRenderedPageBreak/>
        <w:t>CHAPITRE 1 : INTRODUCTION GENERALE</w:t>
      </w:r>
      <w:bookmarkEnd w:id="12"/>
      <w:bookmarkEnd w:id="13"/>
    </w:p>
    <w:p w:rsidR="00F27936" w:rsidRDefault="00E0281E" w:rsidP="00B44383">
      <w:pPr>
        <w:spacing w:line="360" w:lineRule="auto"/>
        <w:ind w:firstLine="360"/>
        <w:jc w:val="both"/>
        <w:rPr>
          <w:rFonts w:ascii="Times New Roman" w:hAnsi="Times New Roman" w:cs="Times New Roman"/>
          <w:sz w:val="24"/>
          <w:szCs w:val="24"/>
          <w:lang w:val="fr-FR"/>
        </w:rPr>
      </w:pPr>
      <w:bookmarkStart w:id="14" w:name="_Toc184475249"/>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r ses propriétés de non-répudiation, de transparence, et de stockage décentralisée,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rsidR="00150DF2" w:rsidRP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5" w:name="_Toc196954928"/>
      <w:r w:rsidRPr="00FE775C">
        <w:rPr>
          <w:rFonts w:ascii="Times New Roman" w:eastAsiaTheme="majorEastAsia" w:hAnsi="Times New Roman" w:cs="Times New Roman"/>
          <w:b/>
          <w:sz w:val="24"/>
          <w:szCs w:val="24"/>
          <w:lang w:val="fr-FR"/>
        </w:rPr>
        <w:t>Contexte et justification</w:t>
      </w:r>
      <w:bookmarkEnd w:id="14"/>
      <w:bookmarkEnd w:id="15"/>
    </w:p>
    <w:p w:rsidR="00A66000" w:rsidRDefault="00196DDC" w:rsidP="0067325B">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La fiabilité de certains documents administratifs est de plus en plus controversée</w:t>
      </w:r>
      <w:r w:rsidR="00D921C9">
        <w:rPr>
          <w:rFonts w:ascii="Times New Roman" w:hAnsi="Times New Roman" w:cs="Times New Roman"/>
          <w:sz w:val="24"/>
          <w:szCs w:val="24"/>
          <w:lang w:val="fr-FR"/>
        </w:rPr>
        <w:t>s</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rsidR="00ED7349" w:rsidRPr="0071635C" w:rsidRDefault="00917A61" w:rsidP="000703BC">
      <w:pPr>
        <w:pStyle w:val="Paragraphedeliste"/>
        <w:numPr>
          <w:ilvl w:val="0"/>
          <w:numId w:val="17"/>
        </w:numPr>
        <w:shd w:val="clear" w:color="auto" w:fill="FFFFFF"/>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 xml:space="preserve">Des avis au public, faussement attribués au ministère de l'Economie et des Finances faisant état de l'ouverture de sessions d'investissement sur les cryptomonnaies sont diffusés sur les réseaux, aux fins de spoliation des citoyens. Le ministère de l'Economie et des Finances tient à rassurer l'opinion qu'il n'est nullement associé à cette initiative qui n'est autre que de l'arnaque et invite les </w:t>
      </w:r>
      <w:r w:rsidR="00ED7349" w:rsidRPr="00CA67C3">
        <w:rPr>
          <w:rFonts w:ascii="Times New Roman" w:hAnsi="Times New Roman" w:cs="Times New Roman"/>
          <w:i/>
          <w:sz w:val="24"/>
          <w:szCs w:val="24"/>
          <w:lang w:val="fr-FR"/>
        </w:rPr>
        <w:lastRenderedPageBreak/>
        <w:t>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38585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ojTbmKN9","properties":{"formattedCitation":"[1]","plainCitation":"[1]","noteIndex":0},"citationItems":[{"id":48,"uris":["http://zotero.org/users/local/3eTyEGwA/items/PNUPTLCN","http://zotero.org/users/16284513/items/PNUPTLCN"],"itemData":{"id":48,"type":"webpage","abstract":"</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𝐀𝐋𝐄𝐑𝐓𝐄</w:instrText>
      </w:r>
      <w:r w:rsidR="00CA770C">
        <w:rPr>
          <w:rFonts w:ascii="Times New Roman" w:hAnsi="Times New Roman" w:cs="Times New Roman"/>
          <w:sz w:val="24"/>
          <w:szCs w:val="24"/>
          <w:lang w:val="fr-FR"/>
        </w:rPr>
        <w:instrText xml:space="preserve"> </w:instrText>
      </w:r>
      <w:r w:rsidR="00CA770C">
        <w:rPr>
          <w:rFonts w:ascii="Cambria Math" w:hAnsi="Cambria Math" w:cs="Cambria Math"/>
          <w:sz w:val="24"/>
          <w:szCs w:val="24"/>
          <w:lang w:val="fr-FR"/>
        </w:rPr>
        <w:instrText>𝐕𝐈𝐆𝐈𝐋𝐀𝐍𝐂𝐄</w:instrText>
      </w:r>
      <w:r w:rsidR="00CA770C">
        <w:rPr>
          <w:rFonts w:ascii="Times New Roman" w:hAnsi="Times New Roman" w:cs="Times New Roman"/>
          <w:sz w:val="24"/>
          <w:szCs w:val="24"/>
          <w:lang w:val="fr-FR"/>
        </w:rPr>
        <w:instrText xml:space="preserve"> </w:instrText>
      </w:r>
      <w:r w:rsidR="00CA770C">
        <w:rPr>
          <w:rFonts w:ascii="Segoe UI Symbol" w:hAnsi="Segoe UI Symbol" w:cs="Segoe UI Symbol"/>
          <w:sz w:val="24"/>
          <w:szCs w:val="24"/>
          <w:lang w:val="fr-FR"/>
        </w:rPr>
        <w:instrText>⛔</w:instrText>
      </w:r>
      <w:r w:rsidR="00CA770C">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385859">
        <w:rPr>
          <w:rFonts w:ascii="Times New Roman" w:hAnsi="Times New Roman" w:cs="Times New Roman"/>
          <w:sz w:val="24"/>
          <w:szCs w:val="24"/>
          <w:lang w:val="fr-FR"/>
        </w:rPr>
        <w:fldChar w:fldCharType="separate"/>
      </w:r>
      <w:r w:rsidR="00385859" w:rsidRPr="00385859">
        <w:rPr>
          <w:rFonts w:ascii="Times New Roman" w:hAnsi="Times New Roman" w:cs="Times New Roman"/>
          <w:sz w:val="24"/>
        </w:rPr>
        <w:t>[1]</w:t>
      </w:r>
      <w:r w:rsidR="00385859">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rsidR="00146544" w:rsidRDefault="00A66000" w:rsidP="000703BC">
      <w:pPr>
        <w:pStyle w:val="Paragraphedeliste"/>
        <w:numPr>
          <w:ilvl w:val="0"/>
          <w:numId w:val="10"/>
        </w:numPr>
        <w:spacing w:after="0" w:line="360" w:lineRule="auto"/>
        <w:jc w:val="both"/>
        <w:rPr>
          <w:rFonts w:ascii="Times New Roman" w:hAnsi="Times New Roman" w:cs="Times New Roman"/>
          <w:sz w:val="24"/>
          <w:szCs w:val="24"/>
          <w:lang w:val="fr-FR"/>
        </w:rPr>
      </w:pPr>
      <w:r w:rsidRPr="00FD63DB">
        <w:rPr>
          <w:rFonts w:ascii="Times New Roman" w:hAnsi="Times New Roman" w:cs="Times New Roman"/>
          <w:sz w:val="24"/>
          <w:szCs w:val="24"/>
          <w:lang w:val="fr-FR"/>
        </w:rPr>
        <w:t xml:space="preserve">l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A125D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23ikKSh","properties":{"formattedCitation":"[2]","plainCitation":"[2]","noteIndex":0},"citationItems":[{"id":50,"uris":["http://zotero.org/users/local/3eTyEGwA/items/7RPZAZL6","http://zotero.org/users/16284513/items/7RPZAZL6"],"itemData":{"id":50,"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A125D9">
        <w:rPr>
          <w:rFonts w:ascii="Times New Roman" w:hAnsi="Times New Roman" w:cs="Times New Roman"/>
          <w:sz w:val="24"/>
          <w:szCs w:val="24"/>
          <w:lang w:val="fr-FR"/>
        </w:rPr>
        <w:fldChar w:fldCharType="separate"/>
      </w:r>
      <w:r w:rsidR="00A125D9" w:rsidRPr="00A125D9">
        <w:rPr>
          <w:rFonts w:ascii="Times New Roman" w:hAnsi="Times New Roman" w:cs="Times New Roman"/>
          <w:sz w:val="24"/>
          <w:lang w:val="fr-FR"/>
        </w:rPr>
        <w:t>[2]</w:t>
      </w:r>
      <w:r w:rsidR="00A125D9">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rsidR="007034D6" w:rsidRDefault="00CD1E3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EB551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ZT4UjaD","properties":{"formattedCitation":"[3]","plainCitation":"[3]","noteIndex":0},"citationItems":[{"id":52,"uris":["http://zotero.org/users/local/3eTyEGwA/items/QBJHKZKQ","http://zotero.org/users/16284513/items/QBJHKZKQ"],"itemData":{"id":5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EB5514">
        <w:rPr>
          <w:rFonts w:ascii="Times New Roman" w:hAnsi="Times New Roman" w:cs="Times New Roman"/>
          <w:sz w:val="24"/>
          <w:szCs w:val="24"/>
          <w:lang w:val="fr-FR"/>
        </w:rPr>
        <w:fldChar w:fldCharType="separate"/>
      </w:r>
      <w:r w:rsidR="00EB5514" w:rsidRPr="00EB5514">
        <w:rPr>
          <w:rFonts w:ascii="Times New Roman" w:hAnsi="Times New Roman" w:cs="Times New Roman"/>
          <w:sz w:val="24"/>
          <w:lang w:val="fr-FR"/>
        </w:rPr>
        <w:t>[3]</w:t>
      </w:r>
      <w:r w:rsidR="00EB5514">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rsidR="007034D6" w:rsidRDefault="00D8746D"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 xml:space="preserve">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tère des Affaires Etrangères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Depuis un certains temps un communiqué relatif à une bourse canadienne et impliquant le Ministère des Affaires Etrangères du Burkina Faso circule sur les réseaux sociaux. Le Ministère des Affaires Etrangères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D6707A">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jvKVyTW","properties":{"formattedCitation":"[4]","plainCitation":"[4]","noteIndex":0},"citationItems":[{"id":54,"uris":["http://zotero.org/users/local/3eTyEGwA/items/46UGYLHH","http://zotero.org/users/16284513/items/46UGYLHH"],"itemData":{"id":54,"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D6707A">
        <w:rPr>
          <w:rFonts w:ascii="Times New Roman" w:hAnsi="Times New Roman" w:cs="Times New Roman"/>
          <w:sz w:val="24"/>
          <w:szCs w:val="24"/>
          <w:lang w:val="fr-FR"/>
        </w:rPr>
        <w:fldChar w:fldCharType="separate"/>
      </w:r>
      <w:r w:rsidR="00D6707A" w:rsidRPr="00D6707A">
        <w:rPr>
          <w:rFonts w:ascii="Times New Roman" w:hAnsi="Times New Roman" w:cs="Times New Roman"/>
          <w:sz w:val="24"/>
        </w:rPr>
        <w:t>[4]</w:t>
      </w:r>
      <w:r w:rsidR="00D6707A">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rsidR="007E7730" w:rsidRDefault="0036152E" w:rsidP="000703BC">
      <w:pPr>
        <w:pStyle w:val="Paragraphedeliste"/>
        <w:numPr>
          <w:ilvl w:val="0"/>
          <w:numId w:val="1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6570C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uJCS42mD","properties":{"formattedCitation":"[5]","plainCitation":"[5]","noteIndex":0},"citationItems":[{"id":56,"uris":["http://zotero.org/users/local/3eTyEGwA/items/35FIZQY3","http://zotero.org/users/16284513/items/35FIZQY3"],"itemData":{"id":56,"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6570CB">
        <w:rPr>
          <w:rFonts w:ascii="Times New Roman" w:hAnsi="Times New Roman" w:cs="Times New Roman"/>
          <w:sz w:val="24"/>
          <w:szCs w:val="24"/>
          <w:lang w:val="fr-FR"/>
        </w:rPr>
        <w:fldChar w:fldCharType="separate"/>
      </w:r>
      <w:r w:rsidR="006570CB" w:rsidRPr="006570CB">
        <w:rPr>
          <w:rFonts w:ascii="Times New Roman" w:hAnsi="Times New Roman" w:cs="Times New Roman"/>
          <w:sz w:val="24"/>
          <w:lang w:val="fr-FR"/>
        </w:rPr>
        <w:t>[5]</w:t>
      </w:r>
      <w:r w:rsidR="006570CB">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 xml:space="preserve">eut être vu comme document administratif, tout acte produit ou reçu, dans le cadre de la mission de service public, par l’Etat,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466F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GS5BLMUM","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466FA4">
        <w:rPr>
          <w:rFonts w:ascii="Times New Roman" w:hAnsi="Times New Roman" w:cs="Times New Roman"/>
          <w:sz w:val="24"/>
          <w:szCs w:val="24"/>
          <w:lang w:val="fr-FR"/>
        </w:rPr>
        <w:fldChar w:fldCharType="separate"/>
      </w:r>
      <w:r w:rsidR="00466FA4" w:rsidRPr="00466FA4">
        <w:rPr>
          <w:rFonts w:ascii="Times New Roman" w:hAnsi="Times New Roman" w:cs="Times New Roman"/>
          <w:sz w:val="24"/>
          <w:lang w:val="fr-FR"/>
        </w:rPr>
        <w:t>[6]</w:t>
      </w:r>
      <w:r w:rsidR="00466FA4">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xml:space="preserve">, les citoyens, et même des acteurs de l’Administration posent de nombreuses </w:t>
      </w:r>
      <w:r w:rsidR="00196DDC" w:rsidRPr="00B93D2F">
        <w:rPr>
          <w:rFonts w:ascii="Times New Roman" w:hAnsi="Times New Roman" w:cs="Times New Roman"/>
          <w:sz w:val="24"/>
          <w:szCs w:val="24"/>
          <w:lang w:val="fr-FR"/>
        </w:rPr>
        <w:lastRenderedPageBreak/>
        <w:t>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rsidR="003B671A" w:rsidRPr="00457C81"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e</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rsidR="00457C81" w:rsidRPr="00FE775C"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6" w:name="_Toc184475250"/>
      <w:bookmarkStart w:id="17" w:name="_Toc196954929"/>
      <w:r w:rsidRPr="00FE775C">
        <w:rPr>
          <w:rFonts w:ascii="Times New Roman" w:eastAsiaTheme="majorEastAsia" w:hAnsi="Times New Roman" w:cs="Times New Roman"/>
          <w:b/>
          <w:sz w:val="24"/>
          <w:szCs w:val="24"/>
          <w:lang w:val="fr-FR"/>
        </w:rPr>
        <w:t>Problématique et hypothèses</w:t>
      </w:r>
      <w:bookmarkEnd w:id="16"/>
      <w:bookmarkEnd w:id="17"/>
    </w:p>
    <w:p w:rsidR="007616CD"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permettre à un service public destinataire d’un document administratif de savoir si oui ou non, il s’agit bien d’un document authentique ? </w:t>
      </w:r>
    </w:p>
    <w:p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lastRenderedPageBreak/>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rsidR="00392F9B" w:rsidRPr="00457C81"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rsidR="00457C81" w:rsidRPr="00707586"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18" w:name="_Toc184475251"/>
      <w:bookmarkStart w:id="19" w:name="_Toc196954930"/>
      <w:r w:rsidRPr="00707586">
        <w:rPr>
          <w:rFonts w:ascii="Times New Roman" w:eastAsiaTheme="majorEastAsia" w:hAnsi="Times New Roman" w:cs="Times New Roman"/>
          <w:b/>
          <w:sz w:val="24"/>
          <w:szCs w:val="24"/>
          <w:lang w:val="fr-FR"/>
        </w:rPr>
        <w:t xml:space="preserve">Objectif du </w:t>
      </w:r>
      <w:bookmarkEnd w:id="18"/>
      <w:r w:rsidR="00106E0C" w:rsidRPr="00707586">
        <w:rPr>
          <w:rFonts w:ascii="Times New Roman" w:eastAsiaTheme="majorEastAsia" w:hAnsi="Times New Roman" w:cs="Times New Roman"/>
          <w:b/>
          <w:sz w:val="24"/>
          <w:szCs w:val="24"/>
          <w:lang w:val="fr-FR"/>
        </w:rPr>
        <w:t>sujet</w:t>
      </w:r>
      <w:bookmarkEnd w:id="19"/>
    </w:p>
    <w:p w:rsidR="00CF0836" w:rsidRDefault="00B00E39" w:rsidP="00C5644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fair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rsidR="001B5827" w:rsidRDefault="00C56442" w:rsidP="000703BC">
      <w:pPr>
        <w:pStyle w:val="Paragraphedeliste"/>
        <w:numPr>
          <w:ilvl w:val="0"/>
          <w:numId w:val="7"/>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 xml:space="preserve">proposer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rsidR="00C56442" w:rsidRPr="0041067E" w:rsidRDefault="00C56442" w:rsidP="000703BC">
      <w:pPr>
        <w:pStyle w:val="Paragraphedeliste"/>
        <w:numPr>
          <w:ilvl w:val="0"/>
          <w:numId w:val="7"/>
        </w:numPr>
        <w:spacing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implémenter</w:t>
      </w:r>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rsidR="00457C81" w:rsidRPr="0069219D"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0" w:name="_Toc184475252"/>
      <w:bookmarkStart w:id="21" w:name="_Toc196954931"/>
      <w:r w:rsidRPr="0069219D">
        <w:rPr>
          <w:rFonts w:ascii="Times New Roman" w:eastAsiaTheme="majorEastAsia" w:hAnsi="Times New Roman" w:cs="Times New Roman"/>
          <w:b/>
          <w:sz w:val="24"/>
          <w:szCs w:val="24"/>
          <w:lang w:val="fr-FR"/>
        </w:rPr>
        <w:t>Résultats attendus</w:t>
      </w:r>
      <w:bookmarkEnd w:id="20"/>
      <w:bookmarkEnd w:id="21"/>
      <w:r w:rsidRPr="0069219D">
        <w:rPr>
          <w:rFonts w:ascii="Times New Roman" w:eastAsiaTheme="majorEastAsia" w:hAnsi="Times New Roman" w:cs="Times New Roman"/>
          <w:b/>
          <w:sz w:val="24"/>
          <w:szCs w:val="24"/>
          <w:lang w:val="fr-FR"/>
        </w:rPr>
        <w:t xml:space="preserve"> </w:t>
      </w:r>
    </w:p>
    <w:p w:rsidR="00B321B9" w:rsidRDefault="00FA0D78" w:rsidP="00473D82">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rsidR="00D326A2" w:rsidRDefault="00364A00"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FF2F56">
        <w:rPr>
          <w:rFonts w:ascii="Times New Roman" w:hAnsi="Times New Roman" w:cs="Times New Roman"/>
          <w:sz w:val="24"/>
          <w:szCs w:val="24"/>
          <w:lang w:val="fr-FR"/>
        </w:rPr>
        <w:t>un</w:t>
      </w:r>
      <w:r>
        <w:rPr>
          <w:rFonts w:ascii="Times New Roman" w:hAnsi="Times New Roman" w:cs="Times New Roman"/>
          <w:sz w:val="24"/>
          <w:szCs w:val="24"/>
          <w:lang w:val="fr-FR"/>
        </w:rPr>
        <w:t xml:space="preserve">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rsidR="00D326A2" w:rsidRDefault="00FA0D78" w:rsidP="000703BC">
      <w:pPr>
        <w:pStyle w:val="Paragraphedeliste"/>
        <w:numPr>
          <w:ilvl w:val="0"/>
          <w:numId w:val="8"/>
        </w:numPr>
        <w:spacing w:after="0" w:line="360" w:lineRule="auto"/>
        <w:jc w:val="both"/>
        <w:rPr>
          <w:rFonts w:ascii="Times New Roman" w:hAnsi="Times New Roman" w:cs="Times New Roman"/>
          <w:sz w:val="24"/>
          <w:szCs w:val="24"/>
          <w:lang w:val="fr-FR"/>
        </w:rPr>
      </w:pPr>
      <w:r w:rsidRPr="00B321B9">
        <w:rPr>
          <w:rFonts w:ascii="Times New Roman" w:hAnsi="Times New Roman" w:cs="Times New Roman"/>
          <w:sz w:val="24"/>
          <w:szCs w:val="24"/>
          <w:lang w:val="fr-FR"/>
        </w:rPr>
        <w:t xml:space="preserve">un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rsidR="00FA0D78" w:rsidRPr="00B321B9" w:rsidRDefault="007230FB" w:rsidP="000703BC">
      <w:pPr>
        <w:pStyle w:val="Paragraphedeliste"/>
        <w:numPr>
          <w:ilvl w:val="0"/>
          <w:numId w:val="8"/>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rsidR="00457C81" w:rsidRPr="0072410A" w:rsidRDefault="00457C81" w:rsidP="000703BC">
      <w:pPr>
        <w:keepNext/>
        <w:keepLines/>
        <w:numPr>
          <w:ilvl w:val="1"/>
          <w:numId w:val="2"/>
        </w:numPr>
        <w:spacing w:before="40" w:after="0"/>
        <w:outlineLvl w:val="1"/>
        <w:rPr>
          <w:rFonts w:ascii="Times New Roman" w:eastAsiaTheme="majorEastAsia" w:hAnsi="Times New Roman" w:cs="Times New Roman"/>
          <w:b/>
          <w:sz w:val="24"/>
          <w:szCs w:val="24"/>
          <w:lang w:val="fr-FR"/>
        </w:rPr>
      </w:pPr>
      <w:bookmarkStart w:id="22" w:name="_Toc184475253"/>
      <w:bookmarkStart w:id="23" w:name="_Toc196954932"/>
      <w:r w:rsidRPr="0072410A">
        <w:rPr>
          <w:rFonts w:ascii="Times New Roman" w:eastAsiaTheme="majorEastAsia" w:hAnsi="Times New Roman" w:cs="Times New Roman"/>
          <w:b/>
          <w:sz w:val="24"/>
          <w:szCs w:val="24"/>
          <w:lang w:val="fr-FR"/>
        </w:rPr>
        <w:lastRenderedPageBreak/>
        <w:t>Organisation du travail</w:t>
      </w:r>
      <w:bookmarkEnd w:id="22"/>
      <w:bookmarkEnd w:id="23"/>
    </w:p>
    <w:p w:rsidR="00561B0A" w:rsidRDefault="0096176D" w:rsidP="00216C5F">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A23481">
        <w:rPr>
          <w:rFonts w:ascii="Times New Roman" w:hAnsi="Times New Roman" w:cs="Times New Roman"/>
          <w:sz w:val="24"/>
          <w:szCs w:val="24"/>
          <w:highlight w:val="yellow"/>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7BA068C3" wp14:editId="53DFF3A1">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0">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rsidR="00A23481" w:rsidRPr="00F66D1F" w:rsidRDefault="003A563A" w:rsidP="003A563A">
      <w:pPr>
        <w:pStyle w:val="Lgende"/>
        <w:jc w:val="center"/>
        <w:rPr>
          <w:rFonts w:ascii="Times New Roman" w:hAnsi="Times New Roman" w:cs="Times New Roman"/>
          <w:color w:val="auto"/>
          <w:sz w:val="24"/>
          <w:szCs w:val="24"/>
          <w:lang w:val="fr-FR"/>
        </w:rPr>
      </w:pPr>
      <w:bookmarkStart w:id="24" w:name="_Toc196954634"/>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24"/>
    </w:p>
    <w:p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rsidR="00A2143A" w:rsidRPr="00A2143A" w:rsidRDefault="00162F73"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 xml:space="preserve"> 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rsidR="007245D7"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1586E" w:rsidRPr="002C05C6">
        <w:rPr>
          <w:rFonts w:ascii="Times New Roman" w:hAnsi="Times New Roman" w:cs="Times New Roman"/>
          <w:sz w:val="24"/>
          <w:szCs w:val="24"/>
          <w:lang w:val="fr-FR"/>
        </w:rPr>
        <w:t xml:space="preserve"> les étapes </w:t>
      </w:r>
      <w:r w:rsidR="00B1586E">
        <w:rPr>
          <w:rFonts w:ascii="Times New Roman" w:hAnsi="Times New Roman" w:cs="Times New Roman"/>
          <w:sz w:val="24"/>
          <w:szCs w:val="24"/>
          <w:lang w:val="fr-FR"/>
        </w:rPr>
        <w:t>à suivre</w:t>
      </w:r>
      <w:r w:rsidR="00B1586E" w:rsidRPr="002C05C6">
        <w:rPr>
          <w:rFonts w:ascii="Times New Roman" w:hAnsi="Times New Roman" w:cs="Times New Roman"/>
          <w:sz w:val="24"/>
          <w:szCs w:val="24"/>
          <w:lang w:val="fr-FR"/>
        </w:rPr>
        <w:t xml:space="preserve"> pour la </w:t>
      </w:r>
      <w:r w:rsidR="00E13242">
        <w:rPr>
          <w:rFonts w:ascii="Times New Roman" w:hAnsi="Times New Roman" w:cs="Times New Roman"/>
          <w:sz w:val="24"/>
          <w:szCs w:val="24"/>
          <w:lang w:val="fr-FR"/>
        </w:rPr>
        <w:t>mise en œuvre de notre solution</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Nous y fixons aussi</w:t>
      </w:r>
      <w:r w:rsidR="00B1586E">
        <w:rPr>
          <w:rFonts w:ascii="Times New Roman" w:hAnsi="Times New Roman" w:cs="Times New Roman"/>
          <w:sz w:val="24"/>
          <w:szCs w:val="24"/>
          <w:lang w:val="fr-FR"/>
        </w:rPr>
        <w:t xml:space="preserve"> le type de document administratif sur lequel nous travaillons</w:t>
      </w:r>
      <w:r w:rsidR="001D49F3">
        <w:rPr>
          <w:rFonts w:ascii="Times New Roman" w:hAnsi="Times New Roman" w:cs="Times New Roman"/>
          <w:sz w:val="24"/>
          <w:szCs w:val="24"/>
          <w:lang w:val="fr-FR"/>
        </w:rPr>
        <w:t>.</w:t>
      </w:r>
    </w:p>
    <w:p w:rsidR="00D21545" w:rsidRDefault="00F17909"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rsidR="00F36EA5" w:rsidRDefault="003B671A" w:rsidP="000703BC">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ebographiques</w:t>
      </w:r>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rsidR="00B6517C" w:rsidRDefault="00B6517C" w:rsidP="00DC3C08">
      <w:pPr>
        <w:spacing w:before="240" w:after="0" w:line="360" w:lineRule="auto"/>
        <w:jc w:val="both"/>
        <w:rPr>
          <w:rFonts w:ascii="Times New Roman" w:hAnsi="Times New Roman" w:cs="Times New Roman"/>
          <w:sz w:val="24"/>
          <w:szCs w:val="24"/>
          <w:lang w:val="fr-FR"/>
        </w:rPr>
      </w:pPr>
    </w:p>
    <w:p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13E27" w:rsidRPr="00913E27" w:rsidRDefault="00913E27" w:rsidP="00913E27">
      <w:pPr>
        <w:rPr>
          <w:rFonts w:ascii="Times New Roman" w:hAnsi="Times New Roman" w:cs="Times New Roman"/>
          <w:sz w:val="24"/>
          <w:szCs w:val="24"/>
          <w:lang w:val="fr-FR"/>
        </w:rPr>
      </w:pPr>
      <w:bookmarkStart w:id="25" w:name="_Toc184475254"/>
    </w:p>
    <w:p w:rsidR="00913E27" w:rsidRDefault="00913E27" w:rsidP="00913E27">
      <w:pPr>
        <w:rPr>
          <w:rFonts w:ascii="Times New Roman" w:hAnsi="Times New Roman" w:cs="Times New Roman"/>
          <w:sz w:val="24"/>
          <w:szCs w:val="24"/>
          <w:lang w:val="fr-FR"/>
        </w:rPr>
      </w:pPr>
    </w:p>
    <w:p w:rsidR="00913E27" w:rsidRDefault="00913E27"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7622AA" w:rsidRDefault="007622AA" w:rsidP="00913E27">
      <w:pPr>
        <w:rPr>
          <w:rFonts w:ascii="Times New Roman" w:hAnsi="Times New Roman" w:cs="Times New Roman"/>
          <w:sz w:val="24"/>
          <w:szCs w:val="24"/>
          <w:lang w:val="fr-FR"/>
        </w:rPr>
      </w:pPr>
    </w:p>
    <w:p w:rsidR="00D57834" w:rsidRDefault="00D57834" w:rsidP="00913E27">
      <w:pPr>
        <w:rPr>
          <w:rFonts w:ascii="Times New Roman" w:hAnsi="Times New Roman" w:cs="Times New Roman"/>
          <w:sz w:val="24"/>
          <w:szCs w:val="24"/>
          <w:lang w:val="fr-FR"/>
        </w:rPr>
      </w:pPr>
    </w:p>
    <w:p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6F3654" w:rsidRDefault="00457C81" w:rsidP="006F3654">
      <w:pPr>
        <w:keepNext/>
        <w:keepLines/>
        <w:spacing w:after="0" w:line="360" w:lineRule="auto"/>
        <w:jc w:val="both"/>
        <w:outlineLvl w:val="0"/>
        <w:rPr>
          <w:rFonts w:ascii="Times New Roman" w:eastAsiaTheme="majorEastAsia" w:hAnsi="Times New Roman" w:cs="Times New Roman"/>
          <w:b/>
          <w:sz w:val="24"/>
          <w:szCs w:val="24"/>
          <w:lang w:val="fr-FR"/>
        </w:rPr>
      </w:pPr>
      <w:bookmarkStart w:id="26" w:name="_Toc196954933"/>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25"/>
      <w:bookmarkEnd w:id="26"/>
    </w:p>
    <w:p w:rsidR="003D545A" w:rsidRDefault="003D545A"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ne peut parler de </w:t>
      </w:r>
      <w:r w:rsidRPr="00870072">
        <w:rPr>
          <w:rFonts w:ascii="Times New Roman" w:hAnsi="Times New Roman" w:cs="Times New Roman"/>
          <w:sz w:val="24"/>
          <w:szCs w:val="24"/>
          <w:lang w:val="fr-FR"/>
        </w:rPr>
        <w:t xml:space="preserve">Blockchain sans aborder la notion de transaction. </w:t>
      </w:r>
      <w:r w:rsidR="00AE58AA">
        <w:rPr>
          <w:rFonts w:ascii="Times New Roman" w:hAnsi="Times New Roman" w:cs="Times New Roman"/>
          <w:sz w:val="24"/>
          <w:szCs w:val="24"/>
          <w:lang w:val="fr-FR"/>
        </w:rPr>
        <w:t>En générale, l</w:t>
      </w:r>
      <w:r w:rsidRPr="00870072">
        <w:rPr>
          <w:rFonts w:ascii="Times New Roman" w:hAnsi="Times New Roman" w:cs="Times New Roman"/>
          <w:sz w:val="24"/>
          <w:szCs w:val="24"/>
          <w:lang w:val="fr-FR"/>
        </w:rPr>
        <w:t>a transaction est une opération d’échange</w:t>
      </w:r>
      <w:r w:rsidR="00534975">
        <w:rPr>
          <w:rFonts w:ascii="Times New Roman" w:hAnsi="Times New Roman" w:cs="Times New Roman"/>
          <w:sz w:val="24"/>
          <w:szCs w:val="24"/>
          <w:lang w:val="fr-FR"/>
        </w:rPr>
        <w:t>s</w:t>
      </w:r>
      <w:bookmarkStart w:id="27" w:name="_GoBack"/>
      <w:bookmarkEnd w:id="27"/>
      <w:r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90308E" w:rsidRPr="0087007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y8Keixr","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90308E" w:rsidRPr="00870072">
        <w:rPr>
          <w:rFonts w:ascii="Times New Roman" w:hAnsi="Times New Roman" w:cs="Times New Roman"/>
          <w:sz w:val="24"/>
          <w:szCs w:val="24"/>
          <w:lang w:val="fr-FR"/>
        </w:rPr>
        <w:fldChar w:fldCharType="separate"/>
      </w:r>
      <w:r w:rsidR="0090308E" w:rsidRPr="00870072">
        <w:rPr>
          <w:rFonts w:ascii="Times New Roman" w:hAnsi="Times New Roman" w:cs="Times New Roman"/>
          <w:sz w:val="24"/>
          <w:szCs w:val="24"/>
          <w:lang w:val="fr-FR"/>
        </w:rPr>
        <w:t>[7]</w:t>
      </w:r>
      <w:r w:rsidR="0090308E" w:rsidRPr="00870072">
        <w:rPr>
          <w:rFonts w:ascii="Times New Roman" w:hAnsi="Times New Roman" w:cs="Times New Roman"/>
          <w:sz w:val="24"/>
          <w:szCs w:val="24"/>
          <w:lang w:val="fr-FR"/>
        </w:rPr>
        <w:fldChar w:fldCharType="end"/>
      </w:r>
      <w:r w:rsidRPr="00870072">
        <w:rPr>
          <w:rFonts w:ascii="Times New Roman" w:hAnsi="Times New Roman" w:cs="Times New Roman"/>
          <w:sz w:val="24"/>
          <w:szCs w:val="24"/>
          <w:lang w:val="fr-FR"/>
        </w:rPr>
        <w:t>. Dans ce sens, l’opération peut être commerciale ou boursière, un contrat ou accord, etc. Parmi les parties impliquées dans une transaction, occupe en bonne position un tiers de confiance qui permet d’une part de sécuriser la transaction et d’autre part de certifier la validité</w:t>
      </w:r>
      <w:r>
        <w:rPr>
          <w:rFonts w:ascii="Times New Roman" w:hAnsi="Times New Roman" w:cs="Times New Roman"/>
          <w:sz w:val="24"/>
          <w:szCs w:val="24"/>
          <w:lang w:val="fr-FR"/>
        </w:rPr>
        <w:t xml:space="preserve"> de ladite transaction. En effet, le tiers de confiance est une entité neutre et indépendante telle qu’une institution financière ou un notaire.</w:t>
      </w:r>
    </w:p>
    <w:p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 physiques. Mais grâce à l’avènement et à l’évolution rapide de la Technologie, notamment dans les domaines du web et de la cryptographie, le principe du tiers de confiance disparait progressivement au profit de ce qu’il convient d’appeler « Blockchain ».</w:t>
      </w:r>
    </w:p>
    <w:p w:rsidR="0036186F" w:rsidRPr="00457C81"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parlons également</w:t>
      </w:r>
      <w:r w:rsidR="000325AF">
        <w:rPr>
          <w:rFonts w:ascii="Times New Roman" w:hAnsi="Times New Roman" w:cs="Times New Roman"/>
          <w:sz w:val="24"/>
          <w:szCs w:val="24"/>
          <w:lang w:val="fr-FR"/>
        </w:rPr>
        <w:t xml:space="preserve"> des différents mécanismes de consensus</w:t>
      </w:r>
      <w:r w:rsidR="004D35A0">
        <w:rPr>
          <w:rFonts w:ascii="Times New Roman" w:hAnsi="Times New Roman" w:cs="Times New Roman"/>
          <w:sz w:val="24"/>
          <w:szCs w:val="24"/>
          <w:lang w:val="fr-FR"/>
        </w:rPr>
        <w:t>, des contrats intelligent</w:t>
      </w:r>
      <w:r w:rsidR="00FF6514">
        <w:rPr>
          <w:rFonts w:ascii="Times New Roman" w:hAnsi="Times New Roman" w:cs="Times New Roman"/>
          <w:sz w:val="24"/>
          <w:szCs w:val="24"/>
          <w:lang w:val="fr-FR"/>
        </w:rPr>
        <w:t>s</w:t>
      </w:r>
      <w:r w:rsidR="000325AF">
        <w:rPr>
          <w:rFonts w:ascii="Times New Roman" w:hAnsi="Times New Roman" w:cs="Times New Roman"/>
          <w:sz w:val="24"/>
          <w:szCs w:val="24"/>
          <w:lang w:val="fr-FR"/>
        </w:rPr>
        <w:t xml:space="preserve"> et de la blockchain Ethereum en particulier.</w:t>
      </w:r>
    </w:p>
    <w:p w:rsidR="00AB3899" w:rsidRPr="008410DF"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28" w:name="_Toc184475255"/>
      <w:bookmarkStart w:id="29" w:name="_Toc196954934"/>
      <w:r w:rsidRPr="008410DF">
        <w:rPr>
          <w:rFonts w:ascii="Times New Roman" w:eastAsiaTheme="majorEastAsia" w:hAnsi="Times New Roman" w:cs="Times New Roman"/>
          <w:b/>
          <w:sz w:val="24"/>
          <w:szCs w:val="24"/>
          <w:lang w:val="fr-FR"/>
        </w:rPr>
        <w:t>Historique et définition</w:t>
      </w:r>
      <w:r w:rsidR="000338FA" w:rsidRPr="008410DF">
        <w:rPr>
          <w:rFonts w:ascii="Times New Roman" w:eastAsiaTheme="majorEastAsia" w:hAnsi="Times New Roman" w:cs="Times New Roman"/>
          <w:b/>
          <w:sz w:val="24"/>
          <w:szCs w:val="24"/>
          <w:lang w:val="fr-FR"/>
        </w:rPr>
        <w:t>s</w:t>
      </w:r>
      <w:r w:rsidR="007642BE" w:rsidRPr="008410DF">
        <w:rPr>
          <w:rFonts w:ascii="Times New Roman" w:eastAsiaTheme="majorEastAsia" w:hAnsi="Times New Roman" w:cs="Times New Roman"/>
          <w:b/>
          <w:sz w:val="24"/>
          <w:szCs w:val="24"/>
          <w:lang w:val="fr-FR"/>
        </w:rPr>
        <w:t xml:space="preserve"> de la blockchain</w:t>
      </w:r>
      <w:bookmarkEnd w:id="29"/>
    </w:p>
    <w:p w:rsidR="007642BE" w:rsidRPr="008410DF" w:rsidRDefault="00F823CF" w:rsidP="000703BC">
      <w:pPr>
        <w:pStyle w:val="Titre3"/>
        <w:numPr>
          <w:ilvl w:val="2"/>
          <w:numId w:val="15"/>
        </w:numPr>
        <w:rPr>
          <w:rFonts w:ascii="Times New Roman" w:hAnsi="Times New Roman" w:cs="Times New Roman"/>
          <w:b/>
          <w:color w:val="auto"/>
          <w:lang w:val="fr-FR"/>
        </w:rPr>
      </w:pPr>
      <w:bookmarkStart w:id="30" w:name="_Toc196954935"/>
      <w:r w:rsidRPr="008410DF">
        <w:rPr>
          <w:rFonts w:ascii="Times New Roman" w:hAnsi="Times New Roman" w:cs="Times New Roman"/>
          <w:b/>
          <w:color w:val="auto"/>
          <w:lang w:val="fr-FR"/>
        </w:rPr>
        <w:t>Historique</w:t>
      </w:r>
      <w:r w:rsidR="007642BE" w:rsidRPr="008410DF">
        <w:rPr>
          <w:rFonts w:ascii="Times New Roman" w:hAnsi="Times New Roman" w:cs="Times New Roman"/>
          <w:b/>
          <w:color w:val="auto"/>
          <w:lang w:val="fr-FR"/>
        </w:rPr>
        <w:t xml:space="preserve"> de la blockchain</w:t>
      </w:r>
      <w:bookmarkEnd w:id="30"/>
    </w:p>
    <w:p w:rsidR="007642BE" w:rsidRDefault="007642BE" w:rsidP="00D93222">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les année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324EA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4Q4xR0UY","properties":{"formattedCitation":"[8]","plainCitation":"[8]","noteIndex":0},"citationItems":[{"id":9,"uris":["http://zotero.org/users/local/3eTyEGwA/items/AI6BCPM8","http://zotero.org/users/16284513/items/AI6BCPM8"],"itemData":{"id":9,"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324EAF">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8]</w:t>
      </w:r>
      <w:r w:rsidR="00324EA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Stuart Haber et W. Scott Stornetta</w:t>
      </w:r>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ons sur entre autres le hachage, et les signatures numériques, les ont permis d’incorporer, en 1992, le concept d’arbre de Merkl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 système en permettant à plusieurs documents d’être regroupés en un seul bloc</w:t>
      </w:r>
      <w:r w:rsidR="00124B5E">
        <w:rPr>
          <w:rFonts w:ascii="Times New Roman" w:hAnsi="Times New Roman" w:cs="Times New Roman"/>
          <w:sz w:val="24"/>
          <w:szCs w:val="24"/>
          <w:lang w:val="fr-FR"/>
        </w:rPr>
        <w:t xml:space="preserve"> </w:t>
      </w:r>
      <w:r w:rsidR="00124B5E">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hOt6ylUJ","properties":{"formattedCitation":"[9]","plainCitation":"[9]","noteIndex":0},"citationItems":[{"id":11,"uris":["http://zotero.org/users/local/3eTyEGwA/items/SZMS2Y3E","http://zotero.org/users/16284513/items/SZMS2Y3E"],"itemData":{"id":11,"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124B5E">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9]</w:t>
      </w:r>
      <w:r w:rsidR="00124B5E">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7642BE" w:rsidRDefault="007642BE" w:rsidP="00F54246">
      <w:pPr>
        <w:pStyle w:val="NormalWeb"/>
        <w:spacing w:line="360" w:lineRule="auto"/>
        <w:jc w:val="both"/>
        <w:rPr>
          <w:lang w:val="fr-FR"/>
        </w:rPr>
      </w:pPr>
      <w:r w:rsidRPr="00067820">
        <w:lastRenderedPageBreak/>
        <w:t>Dans</w:t>
      </w:r>
      <w:r w:rsidR="009D53A6" w:rsidRPr="00067820">
        <w:t xml:space="preserve"> </w:t>
      </w:r>
      <w:r w:rsidR="009D53A6">
        <w:fldChar w:fldCharType="begin"/>
      </w:r>
      <w:r w:rsidR="00CA770C" w:rsidRPr="00067820">
        <w:instrText xml:space="preserve"> ADDIN ZOTERO_ITEM CSL_CITATION {"citationID":"S4mn7Tk2","properties":{"formattedCitation":"[10]","plainCitation":"[10]","noteIndex":0},"citationItems":[{"id":12,"uris":["http://zotero.org/users/local/3eTyEGwA/items/296YVCJH","http://zotero.org/users/16284513/items/296YVCJH"],"itemData":{"id":12,"type":"webpage","abstract":"Bien avant l’invention du bitcoin, le premier système de certification décentralisé utilisait chaque semaine la rubrique « annonces et objets trouvés » du « New York Times » pour fonctionner.","container-title":"Le Monde.fr","language":"fr","note":"section: Big Browser","title":"La première blockchain de l’histoire date de 1995, et elle est imprimée sur papier","URL":"https://www.lemonde.fr/big-browser/article/2018/09/01/la-premiere-blockchain-de-l-histoire-date-de-1995-et-elle-est-imprimee-sur-papier_5349082_4832693.html","accessed":{"date-parts":[["2024",9,17]]},"issued":{"date-parts":[["2018",9,1]]}}}],"schema":"https://github.com/citation-style-language/schema/raw/master/csl-citation.json"} </w:instrText>
      </w:r>
      <w:r w:rsidR="009D53A6">
        <w:fldChar w:fldCharType="separate"/>
      </w:r>
      <w:r w:rsidR="00442DB6" w:rsidRPr="00067820">
        <w:t>[10]</w:t>
      </w:r>
      <w:r w:rsidR="009D53A6">
        <w:fldChar w:fldCharType="end"/>
      </w:r>
      <w:r w:rsidRPr="00067820">
        <w:t xml:space="preserve">, le chercheur </w:t>
      </w:r>
      <w:r w:rsidRPr="00067820">
        <w:rPr>
          <w:i/>
        </w:rPr>
        <w:t>Ittai Abraham</w:t>
      </w:r>
      <w:r w:rsidRPr="00067820">
        <w:t xml:space="preserve"> a affirmé </w:t>
      </w:r>
      <w:r w:rsidR="00D81E5E" w:rsidRPr="00067820">
        <w:t xml:space="preserve">: </w:t>
      </w:r>
      <w:r w:rsidR="00067820" w:rsidRPr="00067820">
        <w:t>“</w:t>
      </w:r>
      <w:r w:rsidR="00067820" w:rsidRPr="00067820">
        <w:rPr>
          <w:rStyle w:val="Accentuation"/>
        </w:rPr>
        <w:t xml:space="preserve">The longest running blockchain started in 1995 and is still running strong today. </w:t>
      </w:r>
      <w:r w:rsidR="00067820" w:rsidRPr="00067820">
        <w:rPr>
          <w:rStyle w:val="Accentuation"/>
          <w:lang w:val="fr-FR"/>
        </w:rPr>
        <w:t>(…)</w:t>
      </w:r>
      <w:r w:rsidR="00067820" w:rsidRPr="00067820">
        <w:rPr>
          <w:lang w:val="fr-FR"/>
        </w:rPr>
        <w:t>”</w:t>
      </w:r>
      <w:r w:rsidR="00067820">
        <w:rPr>
          <w:lang w:val="fr-FR"/>
        </w:rPr>
        <w:t xml:space="preserve"> </w:t>
      </w:r>
      <w:r>
        <w:rPr>
          <w:lang w:val="fr-FR"/>
        </w:rPr>
        <w:t xml:space="preserve">; ceci pour indiquer que le premier système de certification décentralisé est celui de la société Surety, qui publie chaque semaine depuis 1995 un certificat cryptographique de sa base de données dans la rubrique « Annonces et objets trouvés » du « New York Times ». 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es sur internet. Dans ce sens, le bitcoin, une crypto-monnaie qui s'est rapidement imposée de manière non triviale, a été annoncé en 2008 par son mystérieux – mystérieux, car « Satoshi Nakamoto » est largement considéré comme un pseudonyme, et la véritable identité de l'inventeur du bitcoin reste un inconnue – développeur, </w:t>
      </w:r>
      <w:r w:rsidRPr="007426A4">
        <w:rPr>
          <w:b/>
          <w:lang w:val="fr-FR"/>
        </w:rPr>
        <w:t>Satoshi Nakamoto</w:t>
      </w:r>
      <w:r>
        <w:rPr>
          <w:lang w:val="fr-FR"/>
        </w:rPr>
        <w:t xml:space="preserve"> </w:t>
      </w:r>
      <w:r w:rsidR="00555740">
        <w:rPr>
          <w:lang w:val="fr-FR"/>
        </w:rPr>
        <w:fldChar w:fldCharType="begin"/>
      </w:r>
      <w:r w:rsidR="00CA770C">
        <w:rPr>
          <w:lang w:val="fr-FR"/>
        </w:rPr>
        <w:instrText xml:space="preserve"> ADDIN ZOTERO_ITEM CSL_CITATION {"citationID":"EUmCKskk","properties":{"formattedCitation":"[11]","plainCitation":"[11]","noteIndex":0},"citationItems":[{"id":13,"uris":["http://zotero.org/users/local/3eTyEGwA/items/AT895HPU","http://zotero.org/users/16284513/items/AT895HPU"],"itemData":{"id":13,"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555740">
        <w:rPr>
          <w:lang w:val="fr-FR"/>
        </w:rPr>
        <w:fldChar w:fldCharType="separate"/>
      </w:r>
      <w:r w:rsidR="00442DB6" w:rsidRPr="00442DB6">
        <w:rPr>
          <w:lang w:val="fr-FR"/>
        </w:rPr>
        <w:t>[11]</w:t>
      </w:r>
      <w:r w:rsidR="00555740">
        <w:rPr>
          <w:lang w:val="fr-FR"/>
        </w:rPr>
        <w:fldChar w:fldCharType="end"/>
      </w:r>
      <w:r w:rsidR="00BC5BD4">
        <w:rPr>
          <w:lang w:val="fr-FR"/>
        </w:rPr>
        <w:t>. Le B</w:t>
      </w:r>
      <w:r>
        <w:rPr>
          <w:lang w:val="fr-FR"/>
        </w:rPr>
        <w:t xml:space="preserve">itcoin, selon </w:t>
      </w:r>
      <w:r w:rsidRPr="007426A4">
        <w:rPr>
          <w:i/>
          <w:lang w:val="fr-FR"/>
        </w:rPr>
        <w:t>S. Nakamoto</w:t>
      </w:r>
      <w:r>
        <w:rPr>
          <w:lang w:val="fr-FR"/>
        </w:rPr>
        <w:t xml:space="preserve"> dans</w:t>
      </w:r>
      <w:r w:rsidR="00FF0E28">
        <w:rPr>
          <w:lang w:val="fr-FR"/>
        </w:rPr>
        <w:t xml:space="preserve"> </w:t>
      </w:r>
      <w:r w:rsidR="00FF0E28">
        <w:rPr>
          <w:lang w:val="fr-FR"/>
        </w:rPr>
        <w:fldChar w:fldCharType="begin"/>
      </w:r>
      <w:r w:rsidR="00CA770C">
        <w:rPr>
          <w:lang w:val="fr-FR"/>
        </w:rPr>
        <w:instrText xml:space="preserve"> ADDIN ZOTERO_ITEM CSL_CITATION {"citationID":"UOSJXNTR","properties":{"formattedCitation":"[12]","plainCitation":"[12]","noteIndex":0},"citationItems":[{"id":17,"uris":["http://zotero.org/users/local/3eTyEGwA/items/5KTEWIKX","http://zotero.org/users/16284513/items/5KTEWIKX"],"itemData":{"id":17,"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FF0E28">
        <w:rPr>
          <w:lang w:val="fr-FR"/>
        </w:rPr>
        <w:fldChar w:fldCharType="separate"/>
      </w:r>
      <w:r w:rsidR="00442DB6" w:rsidRPr="00442DB6">
        <w:rPr>
          <w:lang w:val="fr-FR"/>
        </w:rPr>
        <w:t>[12]</w:t>
      </w:r>
      <w:r w:rsidR="00FF0E28">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8D7CCA">
        <w:rPr>
          <w:lang w:val="fr-FR"/>
        </w:rPr>
        <w:fldChar w:fldCharType="begin"/>
      </w:r>
      <w:r w:rsidR="00CA770C">
        <w:rPr>
          <w:lang w:val="fr-FR"/>
        </w:rPr>
        <w:instrText xml:space="preserve"> ADDIN ZOTERO_ITEM CSL_CITATION {"citationID":"Zw3ZHezo","properties":{"formattedCitation":"[13]","plainCitation":"[13]","noteIndex":0},"citationItems":[{"id":6,"uris":["http://zotero.org/users/local/3eTyEGwA/items/FIENWFVS","http://zotero.org/users/16284513/items/FIENWFVS"],"itemData":{"id":6,"type":"article-journal","container-title":"EM Lyon Business School","language":"fr","page":"50","source":"Google Scholar","title":"Principes clés d’une application Blockchain","author":[{"family":"Godebarge","given":"FERRéOL"},{"family":"Rossat","given":"ROMAIN"}],"issued":{"date-parts":[["2016",12,15]]}}}],"schema":"https://github.com/citation-style-language/schema/raw/master/csl-citation.json"} </w:instrText>
      </w:r>
      <w:r w:rsidR="008D7CCA">
        <w:rPr>
          <w:lang w:val="fr-FR"/>
        </w:rPr>
        <w:fldChar w:fldCharType="separate"/>
      </w:r>
      <w:r w:rsidR="00442DB6" w:rsidRPr="00442DB6">
        <w:rPr>
          <w:lang w:val="fr-FR"/>
        </w:rPr>
        <w:t>[13]</w:t>
      </w:r>
      <w:r w:rsidR="008D7CCA">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rsidR="00B21C8F" w:rsidRPr="00A3549B" w:rsidRDefault="00B21C8F" w:rsidP="000703BC">
      <w:pPr>
        <w:pStyle w:val="Titre3"/>
        <w:numPr>
          <w:ilvl w:val="2"/>
          <w:numId w:val="15"/>
        </w:numPr>
        <w:rPr>
          <w:rFonts w:ascii="Times New Roman" w:hAnsi="Times New Roman" w:cs="Times New Roman"/>
          <w:b/>
          <w:color w:val="auto"/>
          <w:lang w:val="fr-FR"/>
        </w:rPr>
      </w:pPr>
      <w:bookmarkStart w:id="31" w:name="_Toc196954936"/>
      <w:r w:rsidRPr="00A3549B">
        <w:rPr>
          <w:rFonts w:ascii="Times New Roman" w:hAnsi="Times New Roman" w:cs="Times New Roman"/>
          <w:b/>
          <w:color w:val="auto"/>
          <w:lang w:val="fr-FR"/>
        </w:rPr>
        <w:t>Définition</w:t>
      </w:r>
      <w:r w:rsidR="000338FA" w:rsidRPr="00A3549B">
        <w:rPr>
          <w:rFonts w:ascii="Times New Roman" w:hAnsi="Times New Roman" w:cs="Times New Roman"/>
          <w:b/>
          <w:color w:val="auto"/>
          <w:lang w:val="fr-FR"/>
        </w:rPr>
        <w:t>s</w:t>
      </w:r>
      <w:r w:rsidRPr="00A3549B">
        <w:rPr>
          <w:rFonts w:ascii="Times New Roman" w:hAnsi="Times New Roman" w:cs="Times New Roman"/>
          <w:b/>
          <w:color w:val="auto"/>
          <w:lang w:val="fr-FR"/>
        </w:rPr>
        <w:t xml:space="preserve"> de la blockchain</w:t>
      </w:r>
      <w:bookmarkEnd w:id="31"/>
    </w:p>
    <w:p w:rsidR="00B21C8F" w:rsidRDefault="00B21C8F" w:rsidP="00B21C8F">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rsidR="00B21C8F" w:rsidRPr="004D62E5"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C200B1">
        <w:rPr>
          <w:rFonts w:ascii="Times New Roman" w:hAnsi="Times New Roman" w:cs="Times New Roman"/>
          <w:sz w:val="24"/>
          <w:szCs w:val="24"/>
          <w:lang w:val="fr-FR"/>
        </w:rPr>
        <w:t>dans le cas de b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w:t>
      </w:r>
      <w:r w:rsidR="008F19AB">
        <w:rPr>
          <w:rFonts w:ascii="Times New Roman" w:hAnsi="Times New Roman" w:cs="Times New Roman"/>
          <w:sz w:val="24"/>
          <w:szCs w:val="24"/>
          <w:lang w:val="fr-FR"/>
        </w:rPr>
        <w:lastRenderedPageBreak/>
        <w:t xml:space="preserve">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et sécurisé de toutes les transactions effectuées depuis la création de la transaction initiale</w:t>
      </w:r>
      <w:r w:rsidR="006A1386">
        <w:rPr>
          <w:rFonts w:ascii="Times New Roman" w:hAnsi="Times New Roman" w:cs="Times New Roman"/>
          <w:sz w:val="24"/>
          <w:szCs w:val="24"/>
          <w:lang w:val="fr-FR"/>
        </w:rPr>
        <w:t xml:space="preserve"> </w:t>
      </w:r>
      <w:r w:rsidR="006A1386">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i5w4zbJ","properties":{"formattedCitation":"[14]","plainCitation":"[14]","noteIndex":0},"citationItems":[{"id":18,"uris":["http://zotero.org/users/local/3eTyEGwA/items/ZEBRKYT5","http://zotero.org/users/16284513/items/ZEBRKYT5"],"itemData":{"id":18,"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6A1386">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4]</w:t>
      </w:r>
      <w:r w:rsidR="006A1386">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p>
    <w:p w:rsidR="00B21C8F" w:rsidRPr="005155C4"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n peut donc comprendre que cette technologie est basée sur le concept de grand livre distribué ou de base de données partagée</w:t>
      </w:r>
      <w:r w:rsidR="00692BEC">
        <w:rPr>
          <w:rFonts w:ascii="Times New Roman" w:hAnsi="Times New Roman" w:cs="Times New Roman"/>
          <w:sz w:val="24"/>
          <w:szCs w:val="24"/>
          <w:lang w:val="fr-FR"/>
        </w:rPr>
        <w:t>s</w:t>
      </w:r>
      <w:r>
        <w:rPr>
          <w:rFonts w:ascii="Times New Roman" w:hAnsi="Times New Roman" w:cs="Times New Roman"/>
          <w:sz w:val="24"/>
          <w:szCs w:val="24"/>
          <w:lang w:val="fr-FR"/>
        </w:rPr>
        <w:t>. Cela implique que dans le réseau blockchain, chaqu</w:t>
      </w:r>
      <w:r w:rsidR="004C7549">
        <w:rPr>
          <w:rFonts w:ascii="Times New Roman" w:hAnsi="Times New Roman" w:cs="Times New Roman"/>
          <w:sz w:val="24"/>
          <w:szCs w:val="24"/>
          <w:lang w:val="fr-FR"/>
        </w:rPr>
        <w:t>e participant (nœud) au réseau possède</w:t>
      </w:r>
      <w:r>
        <w:rPr>
          <w:rFonts w:ascii="Times New Roman" w:hAnsi="Times New Roman" w:cs="Times New Roman"/>
          <w:sz w:val="24"/>
          <w:szCs w:val="24"/>
          <w:lang w:val="fr-FR"/>
        </w:rPr>
        <w:t xml:space="preserve"> sa propre copie 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utilisé. En effet,</w:t>
      </w:r>
      <w:r w:rsidR="00D35142">
        <w:rPr>
          <w:rFonts w:ascii="Times New Roman" w:hAnsi="Times New Roman" w:cs="Times New Roman"/>
          <w:sz w:val="24"/>
          <w:szCs w:val="24"/>
          <w:lang w:val="fr-FR"/>
        </w:rPr>
        <w:t xml:space="preserve"> l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essentiellement caractérisé par : </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rsidR="00B21C8F" w:rsidRPr="005155C4"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rsidR="00B21C8F" w:rsidRPr="00901107" w:rsidRDefault="00B21C8F" w:rsidP="000703BC">
      <w:pPr>
        <w:pStyle w:val="Paragraphedeliste"/>
        <w:numPr>
          <w:ilvl w:val="0"/>
          <w:numId w:val="3"/>
        </w:numPr>
        <w:spacing w:line="360" w:lineRule="auto"/>
        <w:jc w:val="both"/>
        <w:rPr>
          <w:rFonts w:ascii="Times New Roman" w:hAnsi="Times New Roman" w:cs="Times New Roman"/>
          <w:sz w:val="24"/>
          <w:szCs w:val="24"/>
          <w:lang w:val="fr-FR"/>
        </w:rPr>
      </w:pPr>
      <w:r w:rsidRPr="005155C4">
        <w:rPr>
          <w:rFonts w:ascii="Times New Roman" w:hAnsi="Times New Roman" w:cs="Times New Roman"/>
          <w:b/>
          <w:sz w:val="24"/>
          <w:szCs w:val="24"/>
          <w:lang w:val="fr-FR"/>
        </w:rPr>
        <w:t>un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 qui rendent toute tentative de modification ultérieure des données pratiquement impossible. En effet, dans une chaîne de blocs, les transactions sont horodatées en permanence. Cette sorte d'archivage empêche la suppression ou l'inversion des transactions une fois ajoutées à la ch</w:t>
      </w:r>
      <w:r w:rsidR="005D7C6D" w:rsidRPr="005155C4">
        <w:rPr>
          <w:rFonts w:ascii="Times New Roman" w:hAnsi="Times New Roman" w:cs="Times New Roman"/>
          <w:sz w:val="24"/>
          <w:szCs w:val="24"/>
          <w:lang w:val="fr-FR"/>
        </w:rPr>
        <w:t>aîne de bloc</w:t>
      </w:r>
      <w:r w:rsidRPr="005155C4">
        <w:rPr>
          <w:rFonts w:ascii="Times New Roman" w:hAnsi="Times New Roman" w:cs="Times New Roman"/>
          <w:sz w:val="24"/>
          <w:szCs w:val="24"/>
          <w:lang w:val="fr-FR"/>
        </w:rPr>
        <w:t>s, et dès que d'autres blocs ont été ajoutés à la suite.</w:t>
      </w:r>
    </w:p>
    <w:p w:rsidR="008F1A26" w:rsidRDefault="00B21C8F"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t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Pr>
          <w:rFonts w:ascii="Times New Roman" w:hAnsi="Times New Roman" w:cs="Times New Roman"/>
          <w:sz w:val="24"/>
          <w:szCs w:val="24"/>
          <w:lang w:val="fr-FR"/>
        </w:rPr>
        <w:t xml:space="preserve">On parle précisément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645019">
        <w:rPr>
          <w:rFonts w:ascii="Times New Roman" w:hAnsi="Times New Roman" w:cs="Times New Roman"/>
          <w:sz w:val="24"/>
          <w:szCs w:val="24"/>
          <w:lang w:val="fr-FR"/>
        </w:rPr>
        <w:t xml:space="preserve"> </w:t>
      </w:r>
      <w:r w:rsidR="0064501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lJ7s2Owi","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64501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645019">
        <w:rPr>
          <w:rFonts w:ascii="Times New Roman" w:hAnsi="Times New Roman" w:cs="Times New Roman"/>
          <w:sz w:val="24"/>
          <w:szCs w:val="24"/>
          <w:lang w:val="fr-FR"/>
        </w:rPr>
        <w:fldChar w:fldCharType="end"/>
      </w:r>
      <w:r w:rsidRPr="0001310D">
        <w:rPr>
          <w:rFonts w:ascii="Times New Roman" w:hAnsi="Times New Roman" w:cs="Times New Roman"/>
          <w:sz w:val="24"/>
          <w:szCs w:val="24"/>
          <w:lang w:val="fr-FR"/>
        </w:rPr>
        <w:t>.</w:t>
      </w:r>
    </w:p>
    <w:p w:rsidR="007642BE" w:rsidRPr="009E15D9" w:rsidRDefault="0086427C" w:rsidP="009E15D9">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rsidR="00AB3899" w:rsidRPr="000974F5"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2" w:name="_Toc196954937"/>
      <w:r w:rsidRPr="000974F5">
        <w:rPr>
          <w:rFonts w:ascii="Times New Roman" w:eastAsiaTheme="majorEastAsia" w:hAnsi="Times New Roman" w:cs="Times New Roman"/>
          <w:b/>
          <w:sz w:val="24"/>
          <w:szCs w:val="24"/>
          <w:lang w:val="fr-FR"/>
        </w:rPr>
        <w:t>Types de blockchain</w:t>
      </w:r>
      <w:bookmarkEnd w:id="32"/>
    </w:p>
    <w:p w:rsidR="0014459C" w:rsidRPr="004F3D9F" w:rsidRDefault="0014459C" w:rsidP="0014459C">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6A1DCD" w:rsidRPr="004F3D9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snJ7aCX","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6A1DCD" w:rsidRPr="004F3D9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6A1DCD" w:rsidRPr="004F3D9F">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lastRenderedPageBreak/>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rsidR="0014459C" w:rsidRDefault="0014459C" w:rsidP="000703BC">
      <w:pPr>
        <w:pStyle w:val="Paragraphedeliste"/>
        <w:numPr>
          <w:ilvl w:val="0"/>
          <w:numId w:val="4"/>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général open source. Ethereum et Bitcoin</w:t>
      </w:r>
      <w:r w:rsidRPr="00BD044D">
        <w:rPr>
          <w:rStyle w:val="Appelnotedebasdep"/>
        </w:rPr>
        <w:footnoteReference w:id="1"/>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A71383">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kbxiQph","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A71383">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A71383">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w:t>
      </w:r>
      <w:r>
        <w:rPr>
          <w:rFonts w:ascii="Times New Roman" w:hAnsi="Times New Roman" w:cs="Times New Roman"/>
          <w:sz w:val="24"/>
          <w:szCs w:val="24"/>
          <w:lang w:val="fr-FR"/>
        </w:rPr>
        <w:lastRenderedPageBreak/>
        <w:t xml:space="preserve">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Aussi appelées blockchains permissionnées ou blockchains à autorisation, Hyperledger et Ripple sont des exemples de blockchain privée fréquemment cités</w:t>
      </w:r>
      <w:r w:rsidR="007452FF">
        <w:rPr>
          <w:rFonts w:ascii="Times New Roman" w:hAnsi="Times New Roman" w:cs="Times New Roman"/>
          <w:sz w:val="24"/>
          <w:szCs w:val="24"/>
          <w:lang w:val="fr-FR"/>
        </w:rPr>
        <w:t xml:space="preserve"> </w:t>
      </w:r>
      <w:r w:rsidR="007452FF">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taQEEwsn","properties":{"formattedCitation":"[17]","plainCitation":"[17]","noteIndex":0},"citationItems":[{"id":22,"uris":["http://zotero.org/users/local/3eTyEGwA/items/MKRXMCCP","http://zotero.org/users/16284513/items/MKRXMCCP"],"itemData":{"id":22,"type":"webpag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7452FF">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7]</w:t>
      </w:r>
      <w:r w:rsidR="007452FF">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Le fait d’avoir des droits de lecture pouvant être publics ou limités aux participants permet de préserver la confidentialité des données, comme dans les blockchains privées. BigchainDB, EEA et R3 sont des exemples de blockchain de consortium</w:t>
      </w:r>
      <w:r w:rsidR="002B4665">
        <w:rPr>
          <w:rFonts w:ascii="Times New Roman" w:hAnsi="Times New Roman" w:cs="Times New Roman"/>
          <w:sz w:val="24"/>
          <w:szCs w:val="24"/>
          <w:lang w:val="fr-FR"/>
        </w:rPr>
        <w:t xml:space="preserve"> </w:t>
      </w:r>
      <w:r w:rsidR="002B4665">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AarK67JR","properties":{"formattedCitation":"[18]","plainCitation":"[18]","noteIndex":0},"citationItems":[{"id":24,"uris":["http://zotero.org/users/local/3eTyEGwA/items/MP39SAG5","http://zotero.org/users/16284513/items/MP39SAG5"],"itemData":{"id":24,"type":"webpag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2B4665">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8]</w:t>
      </w:r>
      <w:r w:rsidR="002B4665">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14459C" w:rsidRDefault="0014459C" w:rsidP="0014459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Outre ces trois (03) principaux types de blockchain selon les attributs réseau, il existe des blockchains dérivées telles que les sidechains (chaines secondaires ou chaîne de transactions gérée par une sous-communauté)</w:t>
      </w:r>
      <w:r w:rsidR="00173C50">
        <w:rPr>
          <w:rFonts w:ascii="Times New Roman" w:hAnsi="Times New Roman" w:cs="Times New Roman"/>
          <w:sz w:val="24"/>
          <w:szCs w:val="24"/>
          <w:lang w:val="fr-FR"/>
        </w:rPr>
        <w:t xml:space="preserve"> </w:t>
      </w:r>
      <w:r w:rsidR="0045498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74l9uneu","properties":{"formattedCitation":"[7]","plainCitation":"[7]","noteIndex":0},"citationItems":[{"id":27,"uris":["http://zotero.org/users/local/3eTyEGwA/items/AIUEV92Q","http://zotero.org/users/16284513/items/AIUEV92Q"],"itemData":{"id":27,"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454981">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7]</w:t>
      </w:r>
      <w:r w:rsidR="00454981">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794851">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qRvXJE50","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794851">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6]</w:t>
      </w:r>
      <w:r w:rsidR="00794851">
        <w:rPr>
          <w:rFonts w:ascii="Times New Roman" w:hAnsi="Times New Roman" w:cs="Times New Roman"/>
          <w:sz w:val="24"/>
          <w:szCs w:val="24"/>
          <w:lang w:val="fr-FR"/>
        </w:rPr>
        <w:fldChar w:fldCharType="end"/>
      </w:r>
      <w:r>
        <w:rPr>
          <w:rFonts w:ascii="Times New Roman" w:hAnsi="Times New Roman" w:cs="Times New Roman"/>
          <w:sz w:val="24"/>
          <w:szCs w:val="24"/>
          <w:lang w:val="fr-FR"/>
        </w:rPr>
        <w:t>. Nous nous intéressons aux grands livres autorisés et aux blockchains entièrement privées et propriétaires.</w:t>
      </w:r>
    </w:p>
    <w:p w:rsidR="0014459C" w:rsidRDefault="0014459C" w:rsidP="0014459C">
      <w:pPr>
        <w:spacing w:line="360" w:lineRule="auto"/>
        <w:jc w:val="both"/>
        <w:rPr>
          <w:rFonts w:ascii="Times New Roman" w:hAnsi="Times New Roman" w:cs="Times New Roman"/>
          <w:sz w:val="24"/>
          <w:szCs w:val="24"/>
          <w:lang w:val="fr-FR"/>
        </w:rPr>
      </w:pPr>
      <w:r w:rsidRPr="00287AEE">
        <w:rPr>
          <w:rFonts w:ascii="Times New Roman" w:hAnsi="Times New Roman" w:cs="Times New Roman"/>
          <w:b/>
          <w:sz w:val="24"/>
          <w:szCs w:val="24"/>
          <w:lang w:val="fr-FR"/>
        </w:rPr>
        <w:t>Un grand livre autorisé</w:t>
      </w:r>
      <w:r>
        <w:rPr>
          <w:rFonts w:ascii="Times New Roman" w:hAnsi="Times New Roman" w:cs="Times New Roman"/>
          <w:sz w:val="24"/>
          <w:szCs w:val="24"/>
          <w:lang w:val="fr-FR"/>
        </w:rPr>
        <w:t xml:space="preserve"> est une blockchain dans laquelle l’utilisation d’un mécanisme de consensus distribué n’est pas nécessaire</w:t>
      </w:r>
      <w:r w:rsidR="00E876BB">
        <w:rPr>
          <w:rFonts w:ascii="Times New Roman" w:hAnsi="Times New Roman" w:cs="Times New Roman"/>
          <w:sz w:val="24"/>
          <w:szCs w:val="24"/>
          <w:lang w:val="fr-FR"/>
        </w:rPr>
        <w:t>,</w:t>
      </w:r>
      <w:r>
        <w:rPr>
          <w:rFonts w:ascii="Times New Roman" w:hAnsi="Times New Roman" w:cs="Times New Roman"/>
          <w:sz w:val="24"/>
          <w:szCs w:val="24"/>
          <w:lang w:val="fr-FR"/>
        </w:rPr>
        <w:t xml:space="preserve"> car les utilisateurs sont connus et se font confiance. Les participants au réseau du grand livre autorisé peuvent utiliser un protocole d’accord pour maintenir une version partagée de la vérité sur l'état des enregistrements dans la blockchain. Dans ce cas, il n'est pas nécessaire que le grand livre autorisé soit privée, car elle peut être publique avec un </w:t>
      </w:r>
      <w:r>
        <w:rPr>
          <w:rFonts w:ascii="Times New Roman" w:hAnsi="Times New Roman" w:cs="Times New Roman"/>
          <w:sz w:val="24"/>
          <w:szCs w:val="24"/>
          <w:lang w:val="fr-FR"/>
        </w:rPr>
        <w:lastRenderedPageBreak/>
        <w:t>contrôle d'accès réglementé. Les grands livres autorisés sont aussi appelés blockchains ou registres avec permission.</w:t>
      </w:r>
    </w:p>
    <w:p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leur nom l’indique, les </w:t>
      </w:r>
      <w:r w:rsidRPr="00287AEE">
        <w:rPr>
          <w:rFonts w:ascii="Times New Roman" w:hAnsi="Times New Roman" w:cs="Times New Roman"/>
          <w:b/>
          <w:sz w:val="24"/>
          <w:szCs w:val="24"/>
          <w:lang w:val="fr-FR"/>
        </w:rPr>
        <w:t>blockchains entièrement privées et propriétaires</w:t>
      </w:r>
      <w:r>
        <w:rPr>
          <w:rFonts w:ascii="Times New Roman" w:hAnsi="Times New Roman" w:cs="Times New Roman"/>
          <w:sz w:val="24"/>
          <w:szCs w:val="24"/>
          <w:lang w:val="fr-FR"/>
        </w:rPr>
        <w:t xml:space="preserve"> ne sont pas ouverte</w:t>
      </w:r>
      <w:r w:rsidR="00557B66">
        <w:rPr>
          <w:rFonts w:ascii="Times New Roman" w:hAnsi="Times New Roman" w:cs="Times New Roman"/>
          <w:sz w:val="24"/>
          <w:szCs w:val="24"/>
          <w:lang w:val="fr-FR"/>
        </w:rPr>
        <w:t>s</w:t>
      </w:r>
      <w:r>
        <w:rPr>
          <w:rFonts w:ascii="Times New Roman" w:hAnsi="Times New Roman" w:cs="Times New Roman"/>
          <w:sz w:val="24"/>
          <w:szCs w:val="24"/>
          <w:lang w:val="fr-FR"/>
        </w:rPr>
        <w:t xml:space="preserve"> au grand public. Mais, dans des contextes privés spécifiques au sein d'une organisation, il pourrait être nécessaire de partager des données et de fournir un certain niveau de garantie quant à l'authenticité des données. Ces blockchains pourraient être utiles, par exemple, pour la collaboration et le partage de données entre différents départements gouvernementaux</w:t>
      </w:r>
      <w:r w:rsidR="000E5680">
        <w:rPr>
          <w:rFonts w:ascii="Times New Roman" w:hAnsi="Times New Roman" w:cs="Times New Roman"/>
          <w:sz w:val="24"/>
          <w:szCs w:val="24"/>
          <w:lang w:val="fr-FR"/>
        </w:rPr>
        <w:t xml:space="preserve"> </w:t>
      </w:r>
      <w:r w:rsidR="000E568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Cy45w8G","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0E5680">
        <w:rPr>
          <w:rFonts w:ascii="Times New Roman" w:hAnsi="Times New Roman" w:cs="Times New Roman"/>
          <w:sz w:val="24"/>
          <w:szCs w:val="24"/>
          <w:lang w:val="fr-FR"/>
        </w:rPr>
        <w:fldChar w:fldCharType="separate"/>
      </w:r>
      <w:r w:rsidR="008D0A34" w:rsidRPr="00B13B8E">
        <w:rPr>
          <w:rFonts w:ascii="Times New Roman" w:hAnsi="Times New Roman" w:cs="Times New Roman"/>
          <w:sz w:val="24"/>
          <w:lang w:val="fr-FR"/>
        </w:rPr>
        <w:t>[16]</w:t>
      </w:r>
      <w:r w:rsidR="000E568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EC14B2" w:rsidRPr="00305160"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les même.</w:t>
      </w:r>
    </w:p>
    <w:p w:rsidR="00AB3899" w:rsidRPr="00261174" w:rsidRDefault="00AB3899"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33" w:name="_Ref190430022"/>
      <w:bookmarkStart w:id="34" w:name="_Toc196954938"/>
      <w:r w:rsidRPr="00261174">
        <w:rPr>
          <w:rFonts w:ascii="Times New Roman" w:eastAsiaTheme="majorEastAsia" w:hAnsi="Times New Roman" w:cs="Times New Roman"/>
          <w:b/>
          <w:sz w:val="24"/>
          <w:szCs w:val="24"/>
          <w:lang w:val="fr-FR"/>
        </w:rPr>
        <w:t>Architecture de la blockchain</w:t>
      </w:r>
      <w:bookmarkEnd w:id="33"/>
      <w:bookmarkEnd w:id="34"/>
    </w:p>
    <w:p w:rsidR="00CB1881" w:rsidRPr="00B23007" w:rsidRDefault="00CB1881" w:rsidP="00E00A46">
      <w:pPr>
        <w:spacing w:line="360" w:lineRule="auto"/>
        <w:ind w:firstLine="360"/>
        <w:jc w:val="both"/>
        <w:rPr>
          <w:rFonts w:ascii="Times New Roman" w:hAnsi="Times New Roman" w:cs="Times New Roman"/>
          <w:sz w:val="24"/>
          <w:szCs w:val="24"/>
          <w:lang w:val="fr-FR"/>
        </w:rPr>
      </w:pPr>
      <w:r w:rsidRPr="00B23007">
        <w:rPr>
          <w:rFonts w:ascii="Times New Roman" w:hAnsi="Times New Roman" w:cs="Times New Roman"/>
          <w:sz w:val="24"/>
          <w:szCs w:val="24"/>
          <w:lang w:val="fr-FR"/>
        </w:rPr>
        <w:t xml:space="preserve">Pour une meilleure compréhension de cette section, il semble indispensable de revenir sur 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arbre/racine de Merkle</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rsidR="00703639" w:rsidRDefault="00703639" w:rsidP="00CB1881">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Un hash</w:t>
      </w:r>
      <w:r w:rsidRPr="00B23007">
        <w:rPr>
          <w:rFonts w:ascii="Times New Roman" w:hAnsi="Times New Roman" w:cs="Times New Roman"/>
          <w:sz w:val="24"/>
          <w:szCs w:val="24"/>
          <w:lang w:val="fr-FR"/>
        </w:rPr>
        <w:t xml:space="preserve"> est le résultat d’une fonction mathématique</w:t>
      </w:r>
      <w:r w:rsidR="001858CD">
        <w:rPr>
          <w:rFonts w:ascii="Times New Roman" w:hAnsi="Times New Roman" w:cs="Times New Roman"/>
          <w:sz w:val="24"/>
          <w:szCs w:val="24"/>
          <w:lang w:val="fr-FR"/>
        </w:rPr>
        <w:t xml:space="preserve"> (SHA-256, Ethash, MD5, etc.)</w:t>
      </w:r>
      <w:r w:rsidRPr="00B23007">
        <w:rPr>
          <w:rFonts w:ascii="Times New Roman" w:hAnsi="Times New Roman" w:cs="Times New Roman"/>
          <w:sz w:val="24"/>
          <w:szCs w:val="24"/>
          <w:lang w:val="fr-FR"/>
        </w:rPr>
        <w:t xml:space="preserve"> qui permet d’obtenir une empreinte numérique unique de taille fixe </w:t>
      </w:r>
      <w:r w:rsidR="00624302">
        <w:rPr>
          <w:rFonts w:ascii="Times New Roman" w:hAnsi="Times New Roman" w:cs="Times New Roman"/>
          <w:sz w:val="24"/>
          <w:szCs w:val="24"/>
          <w:lang w:val="fr-FR"/>
        </w:rPr>
        <w:t>à partir d’une</w:t>
      </w:r>
      <w:r w:rsidRPr="00B23007">
        <w:rPr>
          <w:rFonts w:ascii="Times New Roman" w:hAnsi="Times New Roman" w:cs="Times New Roman"/>
          <w:sz w:val="24"/>
          <w:szCs w:val="24"/>
          <w:lang w:val="fr-FR"/>
        </w:rPr>
        <w:t xml:space="preserve"> donnée d’entrée (fichier, texte, …) de taille non bornée. Par exemple, l’algorithme SHA-256 (32 octets) produit toujours une valeur de sortie hexadécimale de 64 caractères.</w:t>
      </w:r>
      <w:r w:rsidR="00C83A90">
        <w:rPr>
          <w:rFonts w:ascii="Times New Roman" w:hAnsi="Times New Roman" w:cs="Times New Roman"/>
          <w:sz w:val="24"/>
          <w:szCs w:val="24"/>
          <w:lang w:val="fr-FR"/>
        </w:rPr>
        <w:t xml:space="preserve"> </w:t>
      </w:r>
      <w:r w:rsidR="0097541F">
        <w:rPr>
          <w:rFonts w:ascii="Times New Roman" w:hAnsi="Times New Roman" w:cs="Times New Roman"/>
          <w:sz w:val="24"/>
          <w:szCs w:val="24"/>
          <w:lang w:val="fr-FR"/>
        </w:rPr>
        <w:t>En cryptographie, l’</w:t>
      </w:r>
      <w:r w:rsidR="00C83A90" w:rsidRPr="00B23007">
        <w:rPr>
          <w:rFonts w:ascii="Times New Roman" w:hAnsi="Times New Roman" w:cs="Times New Roman"/>
          <w:sz w:val="24"/>
          <w:szCs w:val="24"/>
          <w:lang w:val="fr-FR"/>
        </w:rPr>
        <w:t>empreinte numérique</w:t>
      </w:r>
      <w:r w:rsidR="0097541F">
        <w:rPr>
          <w:rFonts w:ascii="Times New Roman" w:hAnsi="Times New Roman" w:cs="Times New Roman"/>
          <w:sz w:val="24"/>
          <w:szCs w:val="24"/>
          <w:lang w:val="fr-FR"/>
        </w:rPr>
        <w:t xml:space="preserve"> générée</w:t>
      </w:r>
      <w:r w:rsidR="00C83A90" w:rsidRPr="00B23007">
        <w:rPr>
          <w:rFonts w:ascii="Times New Roman" w:hAnsi="Times New Roman" w:cs="Times New Roman"/>
          <w:sz w:val="24"/>
          <w:szCs w:val="24"/>
          <w:lang w:val="fr-FR"/>
        </w:rPr>
        <w:t xml:space="preserve"> est difficilement (voir</w:t>
      </w:r>
      <w:r w:rsidR="00C83A90">
        <w:rPr>
          <w:rFonts w:ascii="Times New Roman" w:hAnsi="Times New Roman" w:cs="Times New Roman"/>
          <w:sz w:val="24"/>
          <w:szCs w:val="24"/>
          <w:lang w:val="fr-FR"/>
        </w:rPr>
        <w:t>e</w:t>
      </w:r>
      <w:r w:rsidR="00C83A90" w:rsidRPr="00B23007">
        <w:rPr>
          <w:rFonts w:ascii="Times New Roman" w:hAnsi="Times New Roman" w:cs="Times New Roman"/>
          <w:sz w:val="24"/>
          <w:szCs w:val="24"/>
          <w:lang w:val="fr-FR"/>
        </w:rPr>
        <w:t xml:space="preserve"> impossible) devinable par un humain</w:t>
      </w:r>
      <w:r w:rsidR="0097541F">
        <w:rPr>
          <w:rFonts w:ascii="Times New Roman" w:hAnsi="Times New Roman" w:cs="Times New Roman"/>
          <w:sz w:val="24"/>
          <w:szCs w:val="24"/>
          <w:lang w:val="fr-FR"/>
        </w:rPr>
        <w:t xml:space="preserve">. </w:t>
      </w:r>
      <w:r w:rsidR="007E0109">
        <w:rPr>
          <w:rFonts w:ascii="Times New Roman" w:hAnsi="Times New Roman" w:cs="Times New Roman"/>
          <w:sz w:val="24"/>
          <w:szCs w:val="24"/>
          <w:lang w:val="fr-FR"/>
        </w:rPr>
        <w:t>De plus, l</w:t>
      </w:r>
      <w:r w:rsidR="0097541F">
        <w:rPr>
          <w:rFonts w:ascii="Times New Roman" w:hAnsi="Times New Roman" w:cs="Times New Roman"/>
          <w:sz w:val="24"/>
          <w:szCs w:val="24"/>
          <w:lang w:val="fr-FR"/>
        </w:rPr>
        <w:t>a fonction de hachage est irréversible en ce sens qu’on ne peut pas retrouver la donnée d’origine à partir du hash.</w:t>
      </w:r>
    </w:p>
    <w:p w:rsidR="00CB1881" w:rsidRPr="00B23007" w:rsidRDefault="00CB1881" w:rsidP="00F64C4E">
      <w:pPr>
        <w:spacing w:line="360" w:lineRule="auto"/>
        <w:jc w:val="both"/>
        <w:rPr>
          <w:rFonts w:ascii="Times New Roman" w:hAnsi="Times New Roman" w:cs="Times New Roman"/>
          <w:sz w:val="24"/>
          <w:szCs w:val="24"/>
          <w:lang w:val="fr-FR"/>
        </w:rPr>
      </w:pPr>
      <w:r w:rsidRPr="009F2367">
        <w:rPr>
          <w:rFonts w:ascii="Times New Roman" w:hAnsi="Times New Roman" w:cs="Times New Roman"/>
          <w:b/>
          <w:sz w:val="24"/>
          <w:szCs w:val="24"/>
          <w:lang w:val="fr-FR"/>
        </w:rPr>
        <w:t>L’arbre de Merkle ou arbre de Hash (ou hachage)</w:t>
      </w:r>
      <w:r w:rsidRPr="00B23007">
        <w:rPr>
          <w:rFonts w:ascii="Times New Roman" w:hAnsi="Times New Roman" w:cs="Times New Roman"/>
          <w:sz w:val="24"/>
          <w:szCs w:val="24"/>
          <w:lang w:val="fr-FR"/>
        </w:rPr>
        <w:t xml:space="preserve"> </w:t>
      </w:r>
      <w:r w:rsidR="00FA2BE9">
        <w:rPr>
          <w:rFonts w:ascii="Times New Roman" w:hAnsi="Times New Roman" w:cs="Times New Roman"/>
          <w:sz w:val="24"/>
          <w:szCs w:val="24"/>
          <w:lang w:val="fr-FR"/>
        </w:rPr>
        <w:t xml:space="preserve">a été </w:t>
      </w:r>
      <w:r w:rsidR="00462C1B">
        <w:rPr>
          <w:rFonts w:ascii="Times New Roman" w:hAnsi="Times New Roman" w:cs="Times New Roman"/>
          <w:sz w:val="24"/>
          <w:szCs w:val="24"/>
          <w:lang w:val="fr-FR"/>
        </w:rPr>
        <w:t>c</w:t>
      </w:r>
      <w:r w:rsidR="00462C1B" w:rsidRPr="00B23007">
        <w:rPr>
          <w:rFonts w:ascii="Times New Roman" w:hAnsi="Times New Roman" w:cs="Times New Roman"/>
          <w:sz w:val="24"/>
          <w:szCs w:val="24"/>
          <w:lang w:val="fr-FR"/>
        </w:rPr>
        <w:t>réé</w:t>
      </w:r>
      <w:r w:rsidR="00FA2BE9" w:rsidRPr="00B23007">
        <w:rPr>
          <w:rFonts w:ascii="Times New Roman" w:hAnsi="Times New Roman" w:cs="Times New Roman"/>
          <w:sz w:val="24"/>
          <w:szCs w:val="24"/>
          <w:lang w:val="fr-FR"/>
        </w:rPr>
        <w:t xml:space="preserve"> en 1979 par le cryptographe informaticien Ralph Merkle</w:t>
      </w:r>
      <w:r w:rsidR="00826D49">
        <w:rPr>
          <w:rFonts w:ascii="Times New Roman" w:hAnsi="Times New Roman" w:cs="Times New Roman"/>
          <w:sz w:val="24"/>
          <w:szCs w:val="24"/>
          <w:lang w:val="fr-FR"/>
        </w:rPr>
        <w:t>. I</w:t>
      </w:r>
      <w:r w:rsidR="00FA2BE9" w:rsidRPr="00B23007">
        <w:rPr>
          <w:rFonts w:ascii="Times New Roman" w:hAnsi="Times New Roman" w:cs="Times New Roman"/>
          <w:sz w:val="24"/>
          <w:szCs w:val="24"/>
          <w:lang w:val="fr-FR"/>
        </w:rPr>
        <w:t xml:space="preserve">l est </w:t>
      </w:r>
      <w:r w:rsidR="00025074">
        <w:rPr>
          <w:rFonts w:ascii="Times New Roman" w:hAnsi="Times New Roman" w:cs="Times New Roman"/>
          <w:sz w:val="24"/>
          <w:szCs w:val="24"/>
          <w:lang w:val="fr-FR"/>
        </w:rPr>
        <w:t xml:space="preserve">beaucoup </w:t>
      </w:r>
      <w:r w:rsidR="00FA2BE9" w:rsidRPr="00B23007">
        <w:rPr>
          <w:rFonts w:ascii="Times New Roman" w:hAnsi="Times New Roman" w:cs="Times New Roman"/>
          <w:sz w:val="24"/>
          <w:szCs w:val="24"/>
          <w:lang w:val="fr-FR"/>
        </w:rPr>
        <w:t xml:space="preserve">utilisé dans la blockchain et la cryptographie </w:t>
      </w:r>
      <w:r w:rsidR="00FA2BE9" w:rsidRPr="00B23007">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nUZVD5Vq","properties":{"formattedCitation":"[19]","plainCitation":"[19]","noteIndex":0},"citationItems":[{"id":40,"uris":["http://zotero.org/users/local/3eTyEGwA/items/HEYVVJR2","http://zotero.org/users/16284513/items/HEYVVJR2"],"itemData":{"id":40,"type":"webpag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00FA2BE9" w:rsidRPr="00B23007">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19]</w:t>
      </w:r>
      <w:r w:rsidR="00FA2BE9" w:rsidRPr="00B23007">
        <w:rPr>
          <w:rFonts w:ascii="Times New Roman" w:hAnsi="Times New Roman" w:cs="Times New Roman"/>
          <w:sz w:val="24"/>
          <w:szCs w:val="24"/>
          <w:lang w:val="fr-FR"/>
        </w:rPr>
        <w:fldChar w:fldCharType="end"/>
      </w:r>
      <w:r w:rsidR="00FA2BE9" w:rsidRPr="00B23007">
        <w:rPr>
          <w:rFonts w:ascii="Times New Roman" w:hAnsi="Times New Roman" w:cs="Times New Roman"/>
          <w:sz w:val="24"/>
          <w:szCs w:val="24"/>
          <w:lang w:val="fr-FR"/>
        </w:rPr>
        <w:t>.</w:t>
      </w:r>
      <w:r w:rsidR="00462C1B">
        <w:rPr>
          <w:rFonts w:ascii="Times New Roman" w:hAnsi="Times New Roman" w:cs="Times New Roman"/>
          <w:sz w:val="24"/>
          <w:szCs w:val="24"/>
          <w:lang w:val="fr-FR"/>
        </w:rPr>
        <w:t xml:space="preserve"> </w:t>
      </w:r>
      <w:r w:rsidR="001C38EA">
        <w:rPr>
          <w:rFonts w:ascii="Times New Roman" w:hAnsi="Times New Roman" w:cs="Times New Roman"/>
          <w:sz w:val="24"/>
          <w:szCs w:val="24"/>
          <w:lang w:val="fr-FR"/>
        </w:rPr>
        <w:t>C’</w:t>
      </w:r>
      <w:r w:rsidRPr="00B23007">
        <w:rPr>
          <w:rFonts w:ascii="Times New Roman" w:hAnsi="Times New Roman" w:cs="Times New Roman"/>
          <w:sz w:val="24"/>
          <w:szCs w:val="24"/>
          <w:lang w:val="fr-FR"/>
        </w:rPr>
        <w:t xml:space="preserve">est une structure </w:t>
      </w:r>
      <w:r w:rsidR="001C71D2">
        <w:rPr>
          <w:rFonts w:ascii="Times New Roman" w:hAnsi="Times New Roman" w:cs="Times New Roman"/>
          <w:sz w:val="24"/>
          <w:szCs w:val="24"/>
          <w:lang w:val="fr-FR"/>
        </w:rPr>
        <w:t xml:space="preserve">de stockage de données sous forme </w:t>
      </w:r>
      <w:r w:rsidRPr="00B23007">
        <w:rPr>
          <w:rFonts w:ascii="Times New Roman" w:hAnsi="Times New Roman" w:cs="Times New Roman"/>
          <w:sz w:val="24"/>
          <w:szCs w:val="24"/>
          <w:lang w:val="fr-FR"/>
        </w:rPr>
        <w:t xml:space="preserve">d’arbre binaire où chaque nœud de l’arbre est </w:t>
      </w:r>
      <w:r w:rsidR="003A06F9">
        <w:rPr>
          <w:rFonts w:ascii="Times New Roman" w:hAnsi="Times New Roman" w:cs="Times New Roman"/>
          <w:sz w:val="24"/>
          <w:szCs w:val="24"/>
          <w:lang w:val="fr-FR"/>
        </w:rPr>
        <w:t xml:space="preserve">identifié par un hash. En effet, </w:t>
      </w:r>
      <w:r w:rsidR="001F02CD">
        <w:rPr>
          <w:rFonts w:ascii="Times New Roman" w:hAnsi="Times New Roman" w:cs="Times New Roman"/>
          <w:sz w:val="24"/>
          <w:szCs w:val="24"/>
          <w:lang w:val="fr-FR"/>
        </w:rPr>
        <w:t>l</w:t>
      </w:r>
      <w:r w:rsidRPr="00B23007">
        <w:rPr>
          <w:rFonts w:ascii="Times New Roman" w:hAnsi="Times New Roman" w:cs="Times New Roman"/>
          <w:sz w:val="24"/>
          <w:szCs w:val="24"/>
          <w:lang w:val="fr-FR"/>
        </w:rPr>
        <w:t xml:space="preserve">es nœuds initiaux (nœuds enfants ou </w:t>
      </w:r>
      <w:r w:rsidR="00E858C9">
        <w:rPr>
          <w:rFonts w:ascii="Times New Roman" w:hAnsi="Times New Roman" w:cs="Times New Roman"/>
          <w:sz w:val="24"/>
          <w:szCs w:val="24"/>
          <w:lang w:val="fr-FR"/>
        </w:rPr>
        <w:t>feuilles)</w:t>
      </w:r>
      <w:r w:rsidRPr="00B23007">
        <w:rPr>
          <w:rFonts w:ascii="Times New Roman" w:hAnsi="Times New Roman" w:cs="Times New Roman"/>
          <w:sz w:val="24"/>
          <w:szCs w:val="24"/>
          <w:lang w:val="fr-FR"/>
        </w:rPr>
        <w:t xml:space="preserve"> sont associés à un nœud supérieur appelé nœud parent. </w:t>
      </w:r>
      <w:r w:rsidR="00C50737">
        <w:rPr>
          <w:rFonts w:ascii="Times New Roman" w:hAnsi="Times New Roman" w:cs="Times New Roman"/>
          <w:sz w:val="24"/>
          <w:szCs w:val="24"/>
          <w:lang w:val="fr-FR"/>
        </w:rPr>
        <w:t xml:space="preserve">Ainsi, </w:t>
      </w:r>
      <w:r w:rsidR="00AE49E5">
        <w:rPr>
          <w:rFonts w:ascii="Times New Roman" w:hAnsi="Times New Roman" w:cs="Times New Roman"/>
          <w:sz w:val="24"/>
          <w:szCs w:val="24"/>
          <w:lang w:val="fr-FR"/>
        </w:rPr>
        <w:t>un</w:t>
      </w:r>
      <w:r w:rsidRPr="00B23007">
        <w:rPr>
          <w:rFonts w:ascii="Times New Roman" w:hAnsi="Times New Roman" w:cs="Times New Roman"/>
          <w:sz w:val="24"/>
          <w:szCs w:val="24"/>
          <w:lang w:val="fr-FR"/>
        </w:rPr>
        <w:t xml:space="preserve"> nœud parent </w:t>
      </w:r>
      <w:r w:rsidR="00C50737">
        <w:rPr>
          <w:rFonts w:ascii="Times New Roman" w:hAnsi="Times New Roman" w:cs="Times New Roman"/>
          <w:sz w:val="24"/>
          <w:szCs w:val="24"/>
          <w:lang w:val="fr-FR"/>
        </w:rPr>
        <w:t>a</w:t>
      </w:r>
      <w:r w:rsidRPr="00B23007">
        <w:rPr>
          <w:rFonts w:ascii="Times New Roman" w:hAnsi="Times New Roman" w:cs="Times New Roman"/>
          <w:sz w:val="24"/>
          <w:szCs w:val="24"/>
          <w:lang w:val="fr-FR"/>
        </w:rPr>
        <w:t xml:space="preserve"> un identifiant unique résultant du hachage de ses </w:t>
      </w:r>
      <w:r w:rsidR="00DD0430">
        <w:rPr>
          <w:rFonts w:ascii="Times New Roman" w:hAnsi="Times New Roman" w:cs="Times New Roman"/>
          <w:sz w:val="24"/>
          <w:szCs w:val="24"/>
          <w:lang w:val="fr-FR"/>
        </w:rPr>
        <w:t xml:space="preserve">deux (02) </w:t>
      </w:r>
      <w:r w:rsidRPr="00B23007">
        <w:rPr>
          <w:rFonts w:ascii="Times New Roman" w:hAnsi="Times New Roman" w:cs="Times New Roman"/>
          <w:sz w:val="24"/>
          <w:szCs w:val="24"/>
          <w:lang w:val="fr-FR"/>
        </w:rPr>
        <w:t>nœuds enfants. Cette structure est répétée jusqu'au nœud racine ou racine Merkle (Merkle</w:t>
      </w:r>
      <w:r w:rsidR="005907AD">
        <w:rPr>
          <w:rFonts w:ascii="Times New Roman" w:hAnsi="Times New Roman" w:cs="Times New Roman"/>
          <w:sz w:val="24"/>
          <w:szCs w:val="24"/>
          <w:lang w:val="fr-FR"/>
        </w:rPr>
        <w:t xml:space="preserve"> root</w:t>
      </w:r>
      <w:r w:rsidRPr="00B23007">
        <w:rPr>
          <w:rFonts w:ascii="Times New Roman" w:hAnsi="Times New Roman" w:cs="Times New Roman"/>
          <w:sz w:val="24"/>
          <w:szCs w:val="24"/>
          <w:lang w:val="fr-FR"/>
        </w:rPr>
        <w:t>), dont l'empreinte est associée à tous les nœuds de l'arbre</w:t>
      </w:r>
      <w:r w:rsidR="00EB66B6">
        <w:rPr>
          <w:rFonts w:ascii="Times New Roman" w:hAnsi="Times New Roman" w:cs="Times New Roman"/>
          <w:sz w:val="24"/>
          <w:szCs w:val="24"/>
          <w:lang w:val="fr-FR"/>
        </w:rPr>
        <w:t xml:space="preserve">. Cela permet de rechercher efficacement des transactions dans la </w:t>
      </w:r>
      <w:r w:rsidR="008D0A34">
        <w:rPr>
          <w:rFonts w:ascii="Times New Roman" w:hAnsi="Times New Roman" w:cs="Times New Roman"/>
          <w:sz w:val="24"/>
          <w:szCs w:val="24"/>
          <w:lang w:val="fr-FR"/>
        </w:rPr>
        <w:t>chaîne</w:t>
      </w:r>
      <w:r w:rsidR="00EB66B6">
        <w:rPr>
          <w:rFonts w:ascii="Times New Roman" w:hAnsi="Times New Roman" w:cs="Times New Roman"/>
          <w:sz w:val="24"/>
          <w:szCs w:val="24"/>
          <w:lang w:val="fr-FR"/>
        </w:rPr>
        <w:t xml:space="preserve"> de bloc et d’</w:t>
      </w:r>
      <w:r w:rsidR="008D0A34">
        <w:rPr>
          <w:rFonts w:ascii="Times New Roman" w:hAnsi="Times New Roman" w:cs="Times New Roman"/>
          <w:sz w:val="24"/>
          <w:szCs w:val="24"/>
          <w:lang w:val="fr-FR"/>
        </w:rPr>
        <w:t>empêcher</w:t>
      </w:r>
      <w:r w:rsidR="00EB66B6">
        <w:rPr>
          <w:rFonts w:ascii="Times New Roman" w:hAnsi="Times New Roman" w:cs="Times New Roman"/>
          <w:sz w:val="24"/>
          <w:szCs w:val="24"/>
          <w:lang w:val="fr-FR"/>
        </w:rPr>
        <w:t xml:space="preserve"> les falsifications</w:t>
      </w:r>
      <w:r w:rsidR="008D0A34">
        <w:rPr>
          <w:rFonts w:ascii="Times New Roman" w:hAnsi="Times New Roman" w:cs="Times New Roman"/>
          <w:sz w:val="24"/>
          <w:szCs w:val="24"/>
          <w:lang w:val="fr-FR"/>
        </w:rPr>
        <w:t xml:space="preserve"> </w:t>
      </w:r>
      <w:r w:rsidR="008D0A3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PeiCLU0X","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D0A3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8D0A34">
        <w:rPr>
          <w:rFonts w:ascii="Times New Roman" w:hAnsi="Times New Roman" w:cs="Times New Roman"/>
          <w:sz w:val="24"/>
          <w:szCs w:val="24"/>
          <w:lang w:val="fr-FR"/>
        </w:rPr>
        <w:fldChar w:fldCharType="end"/>
      </w:r>
      <w:r w:rsidRPr="00B23007">
        <w:rPr>
          <w:rFonts w:ascii="Times New Roman" w:hAnsi="Times New Roman" w:cs="Times New Roman"/>
          <w:sz w:val="24"/>
          <w:szCs w:val="24"/>
          <w:lang w:val="fr-FR"/>
        </w:rPr>
        <w:t xml:space="preserve">. </w:t>
      </w:r>
      <w:r w:rsidRPr="00F44B07">
        <w:rPr>
          <w:rFonts w:ascii="Times New Roman" w:hAnsi="Times New Roman" w:cs="Times New Roman"/>
          <w:sz w:val="24"/>
          <w:szCs w:val="24"/>
          <w:highlight w:val="yellow"/>
          <w:lang w:val="fr-FR"/>
        </w:rPr>
        <w:t>L’annexe 1</w:t>
      </w:r>
      <w:r w:rsidRPr="00B23007">
        <w:rPr>
          <w:rFonts w:ascii="Times New Roman" w:hAnsi="Times New Roman" w:cs="Times New Roman"/>
          <w:sz w:val="24"/>
          <w:szCs w:val="24"/>
          <w:lang w:val="fr-FR"/>
        </w:rPr>
        <w:t xml:space="preserve"> présente une illustration de l’arbre de Merkle où les hash sont nécessairement </w:t>
      </w:r>
      <w:r w:rsidRPr="00B23007">
        <w:rPr>
          <w:rFonts w:ascii="Times New Roman" w:hAnsi="Times New Roman" w:cs="Times New Roman"/>
          <w:sz w:val="24"/>
          <w:szCs w:val="24"/>
          <w:lang w:val="fr-FR"/>
        </w:rPr>
        <w:lastRenderedPageBreak/>
        <w:t>couplés par paire de nœud – le nœud EF y étant seul et différent de la racine, a été dupliqué et couplé avec lui-même.</w:t>
      </w:r>
    </w:p>
    <w:p w:rsidR="00CB1881" w:rsidRPr="003D6076" w:rsidRDefault="00CB1881" w:rsidP="001613DA">
      <w:pPr>
        <w:pStyle w:val="NormalWeb"/>
        <w:spacing w:line="360" w:lineRule="auto"/>
        <w:jc w:val="both"/>
        <w:divId w:val="549877699"/>
        <w:rPr>
          <w:lang w:val="fr-FR"/>
        </w:rPr>
      </w:pPr>
      <w:r w:rsidRPr="00535E5D">
        <w:rPr>
          <w:b/>
          <w:lang w:val="fr-FR"/>
        </w:rPr>
        <w:t>Un mineur</w:t>
      </w:r>
      <w:r w:rsidRPr="00B23007">
        <w:rPr>
          <w:lang w:val="fr-FR"/>
        </w:rPr>
        <w:t xml:space="preserve"> </w:t>
      </w:r>
      <w:r w:rsidR="00DD4065">
        <w:rPr>
          <w:lang w:val="fr-FR"/>
        </w:rPr>
        <w:t xml:space="preserve">ou validateur </w:t>
      </w:r>
      <w:r w:rsidRPr="00B23007">
        <w:rPr>
          <w:lang w:val="fr-FR"/>
        </w:rPr>
        <w:t xml:space="preserve">est un </w:t>
      </w:r>
      <w:r w:rsidR="009C1DB5">
        <w:rPr>
          <w:lang w:val="fr-FR"/>
        </w:rPr>
        <w:t xml:space="preserve">nœud (ordinateur </w:t>
      </w:r>
      <w:r w:rsidR="006A4E57">
        <w:rPr>
          <w:lang w:val="fr-FR"/>
        </w:rPr>
        <w:t>doté de grande puissance de calcul</w:t>
      </w:r>
      <w:r w:rsidRPr="00B23007">
        <w:rPr>
          <w:lang w:val="fr-FR"/>
        </w:rPr>
        <w:t>) ac</w:t>
      </w:r>
      <w:r w:rsidR="0097655C">
        <w:rPr>
          <w:lang w:val="fr-FR"/>
        </w:rPr>
        <w:t>tif</w:t>
      </w:r>
      <w:r w:rsidRPr="00B23007">
        <w:rPr>
          <w:lang w:val="fr-FR"/>
        </w:rPr>
        <w:t xml:space="preserve"> du réseau de blockchain qui sélectionne des transactions</w:t>
      </w:r>
      <w:r w:rsidR="00994DC9">
        <w:rPr>
          <w:lang w:val="fr-FR"/>
        </w:rPr>
        <w:t>, les vérifie</w:t>
      </w:r>
      <w:r w:rsidRPr="00B23007">
        <w:rPr>
          <w:lang w:val="fr-FR"/>
        </w:rPr>
        <w:t xml:space="preserve"> et participe à leur validatio</w:t>
      </w:r>
      <w:r w:rsidRPr="00596812">
        <w:rPr>
          <w:lang w:val="fr-FR"/>
        </w:rPr>
        <w:t>n.</w:t>
      </w:r>
      <w:r w:rsidR="005D62FA">
        <w:rPr>
          <w:lang w:val="fr-FR"/>
        </w:rPr>
        <w:t xml:space="preserve"> </w:t>
      </w:r>
      <w:r w:rsidR="00B62D81">
        <w:rPr>
          <w:lang w:val="fr-FR"/>
        </w:rPr>
        <w:t xml:space="preserve">Il se distingue des autres </w:t>
      </w:r>
      <w:r w:rsidR="008C19BA">
        <w:rPr>
          <w:lang w:val="fr-FR"/>
        </w:rPr>
        <w:t xml:space="preserve">nœuds </w:t>
      </w:r>
      <w:r w:rsidR="00F64C4E">
        <w:rPr>
          <w:lang w:val="fr-FR"/>
        </w:rPr>
        <w:t>du</w:t>
      </w:r>
      <w:r w:rsidR="00B62D81">
        <w:rPr>
          <w:lang w:val="fr-FR"/>
        </w:rPr>
        <w:t xml:space="preserve"> réseau tels que </w:t>
      </w:r>
      <w:r w:rsidR="00F64C4E" w:rsidRPr="00F64C4E">
        <w:rPr>
          <w:rFonts w:eastAsiaTheme="minorHAnsi"/>
          <w:lang w:val="fr-FR"/>
        </w:rPr>
        <w:t>les clients SPV (Simple Paiement Verification) et les clients Web</w:t>
      </w:r>
      <w:r w:rsidR="00802DFD">
        <w:rPr>
          <w:lang w:val="fr-FR"/>
        </w:rPr>
        <w:t xml:space="preserve"> </w:t>
      </w:r>
      <w:r w:rsidR="00802DFD">
        <w:rPr>
          <w:lang w:val="fr-FR"/>
        </w:rPr>
        <w:fldChar w:fldCharType="begin"/>
      </w:r>
      <w:r w:rsidR="00CA770C">
        <w:rPr>
          <w:lang w:val="fr-FR"/>
        </w:rPr>
        <w:instrText xml:space="preserve"> ADDIN ZOTERO_ITEM CSL_CITATION {"citationID":"Jh8BlsNf","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802DFD">
        <w:rPr>
          <w:lang w:val="fr-FR"/>
        </w:rPr>
        <w:fldChar w:fldCharType="separate"/>
      </w:r>
      <w:r w:rsidR="00802DFD" w:rsidRPr="00802DFD">
        <w:rPr>
          <w:lang w:val="fr-FR"/>
        </w:rPr>
        <w:t>[20]</w:t>
      </w:r>
      <w:r w:rsidR="00802DFD">
        <w:rPr>
          <w:lang w:val="fr-FR"/>
        </w:rPr>
        <w:fldChar w:fldCharType="end"/>
      </w:r>
      <w:r w:rsidR="007927B7">
        <w:rPr>
          <w:lang w:val="fr-FR"/>
        </w:rPr>
        <w:t>.</w:t>
      </w:r>
      <w:r w:rsidR="00F64C4E">
        <w:rPr>
          <w:lang w:val="fr-FR"/>
        </w:rPr>
        <w:t xml:space="preserve"> </w:t>
      </w:r>
      <w:r w:rsidR="00F14CAD">
        <w:rPr>
          <w:lang w:val="fr-FR"/>
        </w:rPr>
        <w:t>Aussi,</w:t>
      </w:r>
      <w:r w:rsidR="000A359A">
        <w:rPr>
          <w:lang w:val="fr-FR"/>
        </w:rPr>
        <w:t xml:space="preserve"> il convient de rappeler</w:t>
      </w:r>
      <w:r w:rsidR="00072672">
        <w:rPr>
          <w:lang w:val="fr-FR"/>
        </w:rPr>
        <w:t xml:space="preserve"> </w:t>
      </w:r>
      <w:r w:rsidR="003D6076">
        <w:rPr>
          <w:lang w:val="fr-FR"/>
        </w:rPr>
        <w:t xml:space="preserve">que </w:t>
      </w:r>
      <w:r w:rsidR="007003F4" w:rsidRPr="007003F4">
        <w:rPr>
          <w:rStyle w:val="Accentuation"/>
          <w:lang w:val="fr-FR"/>
        </w:rPr>
        <w:t xml:space="preserve">“Tous les mineurs sont des nœuds, mais tous les nœuds ne sont pas nécessairement des mineurs.” </w:t>
      </w:r>
      <w:r w:rsidR="007003F4" w:rsidRPr="003D6076">
        <w:rPr>
          <w:rStyle w:val="Accentuation"/>
          <w:lang w:val="fr-FR"/>
        </w:rPr>
        <w:t>P.73</w:t>
      </w:r>
      <w:r w:rsidR="0094155E" w:rsidRPr="003D6076">
        <w:rPr>
          <w:rStyle w:val="Accentuation"/>
          <w:lang w:val="fr-FR"/>
        </w:rPr>
        <w:t xml:space="preserve"> </w:t>
      </w:r>
      <w:r w:rsidR="007003F4">
        <w:rPr>
          <w:rStyle w:val="Accentuation"/>
        </w:rPr>
        <w:fldChar w:fldCharType="begin"/>
      </w:r>
      <w:r w:rsidR="00CA770C">
        <w:rPr>
          <w:rStyle w:val="Accentuation"/>
          <w:lang w:val="fr-FR"/>
        </w:rPr>
        <w:instrText xml:space="preserve"> ADDIN ZOTERO_ITEM CSL_CITATION {"citationID":"oJuda3ip","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7003F4">
        <w:rPr>
          <w:rStyle w:val="Accentuation"/>
        </w:rPr>
        <w:fldChar w:fldCharType="separate"/>
      </w:r>
      <w:r w:rsidR="007003F4" w:rsidRPr="003D6076">
        <w:rPr>
          <w:lang w:val="fr-FR"/>
        </w:rPr>
        <w:t>[20]</w:t>
      </w:r>
      <w:r w:rsidR="007003F4">
        <w:rPr>
          <w:rStyle w:val="Accentuation"/>
        </w:rPr>
        <w:fldChar w:fldCharType="end"/>
      </w:r>
      <w:r w:rsidR="007003F4" w:rsidRPr="003D6076">
        <w:rPr>
          <w:rStyle w:val="Accentuation"/>
          <w:i w:val="0"/>
          <w:lang w:val="fr-FR"/>
        </w:rPr>
        <w:t>.</w:t>
      </w:r>
    </w:p>
    <w:p w:rsidR="005E45CC" w:rsidRPr="0009412B" w:rsidRDefault="00EB702C" w:rsidP="000703BC">
      <w:pPr>
        <w:pStyle w:val="Titre3"/>
        <w:numPr>
          <w:ilvl w:val="2"/>
          <w:numId w:val="16"/>
        </w:numPr>
        <w:rPr>
          <w:rFonts w:ascii="Times New Roman" w:hAnsi="Times New Roman" w:cs="Times New Roman"/>
          <w:b/>
          <w:color w:val="auto"/>
          <w:lang w:val="fr-FR"/>
        </w:rPr>
      </w:pPr>
      <w:bookmarkStart w:id="35" w:name="_Toc196954939"/>
      <w:r w:rsidRPr="0009412B">
        <w:rPr>
          <w:rFonts w:ascii="Times New Roman" w:hAnsi="Times New Roman" w:cs="Times New Roman"/>
          <w:b/>
          <w:color w:val="auto"/>
          <w:lang w:val="fr-FR"/>
        </w:rPr>
        <w:t>Stru</w:t>
      </w:r>
      <w:r w:rsidR="00B56DF6" w:rsidRPr="0009412B">
        <w:rPr>
          <w:rFonts w:ascii="Times New Roman" w:hAnsi="Times New Roman" w:cs="Times New Roman"/>
          <w:b/>
          <w:color w:val="auto"/>
          <w:lang w:val="fr-FR"/>
        </w:rPr>
        <w:t>cture de la blockchain</w:t>
      </w:r>
      <w:bookmarkEnd w:id="35"/>
    </w:p>
    <w:p w:rsidR="00D60B7C" w:rsidRPr="00204A5C" w:rsidRDefault="00D60B7C" w:rsidP="00D60B7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comme son nom l’indique, est une chai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un ensemble d’ordinateurs appelés nœuds qui partagent les informations ou fichiers entre eux de manière directe, rapide et abordable. Ces nœuds contiennent </w:t>
      </w:r>
      <w:r w:rsidR="001E54EC">
        <w:rPr>
          <w:rFonts w:ascii="Times New Roman" w:hAnsi="Times New Roman" w:cs="Times New Roman"/>
          <w:sz w:val="24"/>
          <w:szCs w:val="24"/>
          <w:lang w:val="fr-FR"/>
        </w:rPr>
        <w:t>chacun,</w:t>
      </w:r>
      <w:r>
        <w:rPr>
          <w:rFonts w:ascii="Times New Roman" w:hAnsi="Times New Roman" w:cs="Times New Roman"/>
          <w:sz w:val="24"/>
          <w:szCs w:val="24"/>
          <w:lang w:val="fr-FR"/>
        </w:rPr>
        <w:t xml:space="preserve"> une copie de la blockchain et fournissent un consensus sur l’état de celle-ci à tout moment. La </w:t>
      </w:r>
      <w:r>
        <w:rPr>
          <w:rFonts w:ascii="Times New Roman" w:hAnsi="Times New Roman" w:cs="Times New Roman"/>
          <w:sz w:val="24"/>
          <w:szCs w:val="24"/>
          <w:highlight w:val="yellow"/>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51924BD1" wp14:editId="74737314">
            <wp:extent cx="3188677" cy="1597051"/>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1">
                      <a:extLst>
                        <a:ext uri="{28A0092B-C50C-407E-A947-70E740481C1C}">
                          <a14:useLocalDpi xmlns:a14="http://schemas.microsoft.com/office/drawing/2010/main" val="0"/>
                        </a:ext>
                      </a:extLst>
                    </a:blip>
                    <a:stretch>
                      <a:fillRect/>
                    </a:stretch>
                  </pic:blipFill>
                  <pic:spPr>
                    <a:xfrm>
                      <a:off x="0" y="0"/>
                      <a:ext cx="3227059" cy="1616275"/>
                    </a:xfrm>
                    <a:prstGeom prst="rect">
                      <a:avLst/>
                    </a:prstGeom>
                  </pic:spPr>
                </pic:pic>
              </a:graphicData>
            </a:graphic>
          </wp:inline>
        </w:drawing>
      </w:r>
    </w:p>
    <w:p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36" w:name="_Toc196954635"/>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36"/>
    </w:p>
    <w:p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2" w:history="1">
        <w:r>
          <w:rPr>
            <w:rStyle w:val="Lienhypertexte"/>
            <w:rFonts w:ascii="Times New Roman" w:hAnsi="Times New Roman" w:cs="Times New Roman"/>
            <w:i/>
            <w:sz w:val="18"/>
            <w:lang w:val="fr-FR"/>
          </w:rPr>
          <w:t>https://www.researchgate.net/figure/Reseau-base-sur-les-Serveurs-vs-Reseau-P2P_fig5_335174496</w:t>
        </w:r>
      </w:hyperlink>
    </w:p>
    <w:p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facts) du bloc.</w:t>
      </w:r>
    </w:p>
    <w:p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2D49B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0ggK4iY","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2D49B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2D49B2">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version</w:t>
      </w:r>
      <w:r>
        <w:rPr>
          <w:rFonts w:ascii="Times New Roman" w:hAnsi="Times New Roman" w:cs="Times New Roman"/>
          <w:sz w:val="24"/>
          <w:szCs w:val="24"/>
          <w:lang w:val="fr-FR"/>
        </w:rPr>
        <w:t xml:space="preserve"> qui indique le protocole de validation des règles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u bloc précédent</w:t>
      </w:r>
      <w:r>
        <w:rPr>
          <w:rFonts w:ascii="Times New Roman" w:hAnsi="Times New Roman" w:cs="Times New Roman"/>
          <w:sz w:val="24"/>
          <w:szCs w:val="24"/>
          <w:lang w:val="fr-FR"/>
        </w:rPr>
        <w:t xml:space="preserve"> qui assure liaison entre les blocs afin de constituer la chain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hash de la racine de Merkle</w:t>
      </w:r>
      <w:r>
        <w:rPr>
          <w:rFonts w:ascii="Times New Roman" w:hAnsi="Times New Roman" w:cs="Times New Roman"/>
          <w:sz w:val="24"/>
          <w:szCs w:val="24"/>
          <w:lang w:val="fr-FR"/>
        </w:rPr>
        <w:t xml:space="preserve"> qui synthétise les informations que renferment toutes les transactions du bloc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timestamp (date et heure de création)</w:t>
      </w:r>
      <w:r>
        <w:rPr>
          <w:rFonts w:ascii="Times New Roman" w:hAnsi="Times New Roman" w:cs="Times New Roman"/>
          <w:sz w:val="24"/>
          <w:szCs w:val="24"/>
          <w:lang w:val="fr-FR"/>
        </w:rPr>
        <w:t xml:space="preserve"> pour l’horodatage du bloc qui précise le temps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s bits</w:t>
      </w:r>
      <w:r>
        <w:rPr>
          <w:rFonts w:ascii="Times New Roman" w:hAnsi="Times New Roman" w:cs="Times New Roman"/>
          <w:sz w:val="24"/>
          <w:szCs w:val="24"/>
          <w:lang w:val="fr-FR"/>
        </w:rPr>
        <w:t xml:space="preserve"> qui indique la valeur actuelle de la difficulté de minage ;</w:t>
      </w:r>
    </w:p>
    <w:p w:rsidR="00D60B7C" w:rsidRDefault="00D60B7C" w:rsidP="000703BC">
      <w:pPr>
        <w:pStyle w:val="Paragraphedeliste"/>
        <w:numPr>
          <w:ilvl w:val="0"/>
          <w:numId w:val="5"/>
        </w:numPr>
        <w:spacing w:line="256"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le nonce</w:t>
      </w:r>
      <w:r>
        <w:rPr>
          <w:rFonts w:ascii="Times New Roman" w:hAnsi="Times New Roman" w:cs="Times New Roman"/>
          <w:sz w:val="24"/>
          <w:szCs w:val="24"/>
          <w:lang w:val="fr-FR"/>
        </w:rPr>
        <w:t xml:space="preserve"> qui est un numéro aléatoire utilisé lors du minage pour trouver un hash valide.</w:t>
      </w:r>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e entête d’un bloc peut ressembler au contenu de la </w:t>
      </w:r>
      <w:r>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xml:space="preserve"> ci-dessous.</w:t>
      </w:r>
    </w:p>
    <w:p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C12C486" wp14:editId="4709FEB4">
            <wp:extent cx="3391194" cy="1432684"/>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3">
                      <a:extLst>
                        <a:ext uri="{28A0092B-C50C-407E-A947-70E740481C1C}">
                          <a14:useLocalDpi xmlns:a14="http://schemas.microsoft.com/office/drawing/2010/main" val="0"/>
                        </a:ext>
                      </a:extLst>
                    </a:blip>
                    <a:stretch>
                      <a:fillRect/>
                    </a:stretch>
                  </pic:blipFill>
                  <pic:spPr>
                    <a:xfrm>
                      <a:off x="0" y="0"/>
                      <a:ext cx="3391194" cy="1432684"/>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7" w:name="_Toc196954636"/>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37"/>
    </w:p>
    <w:p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contient les transactions qui doivent être stockés dans les bases de données. Ces transactions sont appelées « facts » ou « faits ». La transaction est l’élément de base de la blockchain Bitcoin (primitive des autres blockchains). La </w:t>
      </w:r>
      <w:r>
        <w:rPr>
          <w:rFonts w:ascii="Times New Roman" w:hAnsi="Times New Roman" w:cs="Times New Roman"/>
          <w:sz w:val="24"/>
          <w:szCs w:val="24"/>
          <w:highlight w:val="yellow"/>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657D17CE" wp14:editId="0B072091">
            <wp:extent cx="5972810" cy="2310130"/>
            <wp:effectExtent l="0" t="0" r="889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4">
                      <a:extLst>
                        <a:ext uri="{28A0092B-C50C-407E-A947-70E740481C1C}">
                          <a14:useLocalDpi xmlns:a14="http://schemas.microsoft.com/office/drawing/2010/main" val="0"/>
                        </a:ext>
                      </a:extLst>
                    </a:blip>
                    <a:stretch>
                      <a:fillRect/>
                    </a:stretch>
                  </pic:blipFill>
                  <pic:spPr>
                    <a:xfrm>
                      <a:off x="0" y="0"/>
                      <a:ext cx="5972810" cy="2310130"/>
                    </a:xfrm>
                    <a:prstGeom prst="rect">
                      <a:avLst/>
                    </a:prstGeom>
                  </pic:spPr>
                </pic:pic>
              </a:graphicData>
            </a:graphic>
          </wp:inline>
        </w:drawing>
      </w:r>
    </w:p>
    <w:p w:rsidR="00D60B7C" w:rsidRPr="00F66D1F" w:rsidRDefault="00D60B7C" w:rsidP="00D60B7C">
      <w:pPr>
        <w:pStyle w:val="Lgende"/>
        <w:jc w:val="center"/>
        <w:rPr>
          <w:rFonts w:ascii="Times New Roman" w:hAnsi="Times New Roman" w:cs="Times New Roman"/>
          <w:color w:val="auto"/>
          <w:sz w:val="24"/>
          <w:szCs w:val="24"/>
          <w:lang w:val="fr-FR"/>
        </w:rPr>
      </w:pPr>
      <w:bookmarkStart w:id="38" w:name="_Toc196954637"/>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38"/>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r>
        <w:rPr>
          <w:rFonts w:ascii="Times New Roman" w:hAnsi="Times New Roman" w:cs="Times New Roman"/>
          <w:b/>
          <w:i/>
          <w:sz w:val="24"/>
          <w:szCs w:val="24"/>
          <w:lang w:val="fr-FR"/>
        </w:rPr>
        <w:t>bloc_m.previous_hash = bloc_n.hash</w:t>
      </w:r>
      <w:r w:rsidR="00AD283C">
        <w:rPr>
          <w:rFonts w:ascii="Times New Roman" w:hAnsi="Times New Roman" w:cs="Times New Roman"/>
          <w:i/>
          <w:sz w:val="24"/>
          <w:szCs w:val="24"/>
          <w:lang w:val="fr-FR"/>
        </w:rPr>
        <w:t xml:space="preserve"> et </w:t>
      </w:r>
      <w:r>
        <w:rPr>
          <w:rFonts w:ascii="Times New Roman" w:hAnsi="Times New Roman" w:cs="Times New Roman"/>
          <w:b/>
          <w:i/>
          <w:sz w:val="24"/>
          <w:szCs w:val="24"/>
          <w:lang w:val="fr-FR"/>
        </w:rPr>
        <w:t>bloc_k.previous_hash = bloc_m.hash</w:t>
      </w:r>
      <w:r>
        <w:rPr>
          <w:rFonts w:ascii="Times New Roman" w:hAnsi="Times New Roman" w:cs="Times New Roman"/>
          <w:i/>
          <w:sz w:val="24"/>
          <w:szCs w:val="24"/>
          <w:lang w:val="fr-FR"/>
        </w:rPr>
        <w:t xml:space="preserve"> </w:t>
      </w:r>
      <w:r>
        <w:rPr>
          <w:rFonts w:ascii="Times New Roman" w:hAnsi="Times New Roman" w:cs="Times New Roman"/>
          <w:sz w:val="24"/>
          <w:szCs w:val="24"/>
          <w:lang w:val="fr-FR"/>
        </w:rPr>
        <w:t xml:space="preserve">; ce qui justifie la notion de blocs chaînés « en retour ». </w:t>
      </w:r>
      <w:r w:rsidR="00592BE8">
        <w:rPr>
          <w:rFonts w:ascii="Times New Roman" w:hAnsi="Times New Roman" w:cs="Times New Roman"/>
          <w:sz w:val="24"/>
          <w:szCs w:val="24"/>
          <w:lang w:val="fr-FR"/>
        </w:rPr>
        <w:t>Cependant,</w:t>
      </w:r>
      <w:r>
        <w:rPr>
          <w:rFonts w:ascii="Times New Roman" w:hAnsi="Times New Roman" w:cs="Times New Roman"/>
          <w:sz w:val="24"/>
          <w:szCs w:val="24"/>
          <w:lang w:val="fr-FR"/>
        </w:rPr>
        <w:t xml:space="preserve"> il peut arriver qu’il y ait des chaînes de blocs orphelines (chaînes secondaires). Dans </w:t>
      </w:r>
      <w:r>
        <w:rPr>
          <w:rFonts w:ascii="Times New Roman" w:hAnsi="Times New Roman" w:cs="Times New Roman"/>
          <w:sz w:val="24"/>
          <w:szCs w:val="24"/>
          <w:lang w:val="fr-FR"/>
        </w:rPr>
        <w:lastRenderedPageBreak/>
        <w:t>ce cas, la chaîne principale est composée de la plus longue suite de blocs après le bloc initial (ou bloc de genès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es facts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F24E2">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YxppSLW","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F24E2">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CF24E2">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Pr>
          <w:rFonts w:ascii="Times New Roman" w:hAnsi="Times New Roman" w:cs="Times New Roman"/>
          <w:sz w:val="24"/>
          <w:szCs w:val="24"/>
          <w:highlight w:val="yellow"/>
          <w:lang w:val="fr-FR"/>
        </w:rPr>
        <w:t xml:space="preserve">figure 4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supposé bloc de genès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Ethash</w:t>
      </w:r>
      <w:r w:rsidR="002F5C3E">
        <w:rPr>
          <w:rFonts w:ascii="Times New Roman" w:hAnsi="Times New Roman" w:cs="Times New Roman"/>
          <w:sz w:val="24"/>
          <w:szCs w:val="24"/>
          <w:lang w:val="fr-FR"/>
        </w:rPr>
        <w:t xml:space="preserve"> (pour Ethereum), etc. </w:t>
      </w:r>
      <w:r w:rsidR="00D60B7C">
        <w:rPr>
          <w:rFonts w:ascii="Times New Roman" w:hAnsi="Times New Roman" w:cs="Times New Roman"/>
          <w:sz w:val="24"/>
          <w:szCs w:val="24"/>
          <w:lang w:val="fr-FR"/>
        </w:rPr>
        <w:t xml:space="preserve">Par exemple, la donnée (ou le text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c fait référence au bloc précéda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est référencé (ou inscrit comme previous_hash)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previous_hash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347120">
        <w:rPr>
          <w:rFonts w:ascii="Times New Roman" w:hAnsi="Times New Roman" w:cs="Times New Roman"/>
          <w:sz w:val="24"/>
          <w:szCs w:val="24"/>
          <w:lang w:val="fr-FR"/>
        </w:rPr>
        <w:fldChar w:fldCharType="begin"/>
      </w:r>
      <w:r w:rsidR="00525CE6">
        <w:rPr>
          <w:rFonts w:ascii="Times New Roman" w:hAnsi="Times New Roman" w:cs="Times New Roman"/>
          <w:sz w:val="24"/>
          <w:szCs w:val="24"/>
          <w:lang w:val="fr-FR"/>
        </w:rPr>
        <w:instrText xml:space="preserve"> ADDIN ZOTERO_ITEM CSL_CITATION {"citationID":"Nj3g9NKB","properties":{"formattedCitation":"[22]","plainCitation":"[22]","noteIndex":0},"citationItems":[{"id":44,"uris":["http://zotero.org/users/local/3eTyEGwA/items/GKQNISVQ","http://zotero.org/users/16284513/items/GKQNISVQ"],"itemData":{"id":44,"type":"webpage","title":"Blockchain Demo","URL":"https://andersbrownworth.com/blockchain/hash","author":[{"family":"Anders","given":"Brownworth"}],"accessed":{"date-parts":[["2025",1,23]]}}}],"schema":"https://github.com/citation-style-language/schema/raw/master/csl-citation.json"} </w:instrText>
      </w:r>
      <w:r w:rsidR="00347120">
        <w:rPr>
          <w:rFonts w:ascii="Times New Roman" w:hAnsi="Times New Roman" w:cs="Times New Roman"/>
          <w:sz w:val="24"/>
          <w:szCs w:val="24"/>
          <w:lang w:val="fr-FR"/>
        </w:rPr>
        <w:fldChar w:fldCharType="separate"/>
      </w:r>
      <w:r w:rsidR="00347120" w:rsidRPr="00442DB6">
        <w:rPr>
          <w:rFonts w:ascii="Times New Roman" w:hAnsi="Times New Roman" w:cs="Times New Roman"/>
          <w:sz w:val="24"/>
          <w:lang w:val="fr-FR"/>
        </w:rPr>
        <w:t>[22]</w:t>
      </w:r>
      <w:r w:rsidR="00347120">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sus de cette structuration, comment fonctionne la technologie blockchain ?</w:t>
      </w:r>
    </w:p>
    <w:p w:rsidR="00562D6E" w:rsidRPr="0092196C" w:rsidRDefault="00562D6E" w:rsidP="000703BC">
      <w:pPr>
        <w:pStyle w:val="Titre3"/>
        <w:numPr>
          <w:ilvl w:val="2"/>
          <w:numId w:val="16"/>
        </w:numPr>
        <w:rPr>
          <w:rFonts w:ascii="Times New Roman" w:hAnsi="Times New Roman" w:cs="Times New Roman"/>
          <w:b/>
          <w:color w:val="auto"/>
          <w:lang w:val="fr-FR"/>
        </w:rPr>
      </w:pPr>
      <w:bookmarkStart w:id="39" w:name="_Toc196954940"/>
      <w:r w:rsidRPr="0092196C">
        <w:rPr>
          <w:rFonts w:ascii="Times New Roman" w:hAnsi="Times New Roman" w:cs="Times New Roman"/>
          <w:b/>
          <w:color w:val="auto"/>
          <w:lang w:val="fr-FR"/>
        </w:rPr>
        <w:t>Fonctionnement de la blockchain</w:t>
      </w:r>
      <w:bookmarkEnd w:id="39"/>
    </w:p>
    <w:p w:rsidR="00D60B7C" w:rsidRDefault="00D60B7C" w:rsidP="00D60B7C">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mécanisme global de fonctionnement de la blockchain passe par l’initiation d’une transaction, la validation de bloc via un consensus, et l’ajout du bloc validé à la chaîne précédente. </w:t>
      </w:r>
      <w:r>
        <w:rPr>
          <w:rFonts w:ascii="Times New Roman" w:hAnsi="Times New Roman" w:cs="Times New Roman"/>
          <w:sz w:val="24"/>
          <w:szCs w:val="24"/>
          <w:lang w:val="fr-FR"/>
        </w:rPr>
        <w:lastRenderedPageBreak/>
        <w:t>Dans</w:t>
      </w:r>
      <w:r w:rsidR="005F3FDB">
        <w:rPr>
          <w:rFonts w:ascii="Times New Roman" w:hAnsi="Times New Roman" w:cs="Times New Roman"/>
          <w:sz w:val="24"/>
          <w:szCs w:val="24"/>
          <w:lang w:val="fr-FR"/>
        </w:rPr>
        <w:t xml:space="preserve"> </w:t>
      </w:r>
      <w:r w:rsidR="005F3FDB">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3gHadkc0","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5F3FDB">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0]</w:t>
      </w:r>
      <w:r w:rsidR="005F3FD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Pr>
          <w:rFonts w:ascii="Times New Roman" w:hAnsi="Times New Roman" w:cs="Times New Roman"/>
          <w:i/>
          <w:sz w:val="24"/>
          <w:szCs w:val="24"/>
          <w:lang w:val="fr-FR"/>
        </w:rPr>
        <w:t>Oussama</w:t>
      </w:r>
      <w:r>
        <w:rPr>
          <w:rFonts w:ascii="Times New Roman" w:hAnsi="Times New Roman" w:cs="Times New Roman"/>
          <w:sz w:val="24"/>
          <w:szCs w:val="24"/>
          <w:lang w:val="fr-FR"/>
        </w:rPr>
        <w:t xml:space="preserve"> fait une présentation de ce mécanisme sur laquelle nous nous appuyons ici à travers la </w:t>
      </w:r>
      <w:r>
        <w:rPr>
          <w:rFonts w:ascii="Times New Roman" w:hAnsi="Times New Roman" w:cs="Times New Roman"/>
          <w:sz w:val="24"/>
          <w:szCs w:val="24"/>
          <w:highlight w:val="yellow"/>
          <w:lang w:val="fr-FR"/>
        </w:rPr>
        <w:t>figure 5</w:t>
      </w:r>
      <w:r>
        <w:rPr>
          <w:rFonts w:ascii="Times New Roman" w:hAnsi="Times New Roman" w:cs="Times New Roman"/>
          <w:sz w:val="24"/>
          <w:szCs w:val="24"/>
          <w:lang w:val="fr-FR"/>
        </w:rPr>
        <w:t xml:space="preserve"> ci-dessous. </w:t>
      </w:r>
    </w:p>
    <w:p w:rsidR="00D60B7C" w:rsidRDefault="00D60B7C" w:rsidP="00D60B7C">
      <w:pPr>
        <w:keepNext/>
        <w:spacing w:line="360" w:lineRule="auto"/>
        <w:jc w:val="center"/>
      </w:pPr>
      <w:r>
        <w:rPr>
          <w:rFonts w:ascii="Times New Roman" w:hAnsi="Times New Roman" w:cs="Times New Roman"/>
          <w:noProof/>
          <w:sz w:val="24"/>
          <w:szCs w:val="24"/>
        </w:rPr>
        <w:drawing>
          <wp:inline distT="0" distB="0" distL="0" distR="0" wp14:anchorId="2B790F47" wp14:editId="5E4BDDE6">
            <wp:extent cx="5972810" cy="2733040"/>
            <wp:effectExtent l="0" t="0" r="889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nsensusMechanismApplied.PNG"/>
                    <pic:cNvPicPr/>
                  </pic:nvPicPr>
                  <pic:blipFill>
                    <a:blip r:embed="rId15">
                      <a:extLst>
                        <a:ext uri="{28A0092B-C50C-407E-A947-70E740481C1C}">
                          <a14:useLocalDpi xmlns:a14="http://schemas.microsoft.com/office/drawing/2010/main" val="0"/>
                        </a:ext>
                      </a:extLst>
                    </a:blip>
                    <a:stretch>
                      <a:fillRect/>
                    </a:stretch>
                  </pic:blipFill>
                  <pic:spPr>
                    <a:xfrm>
                      <a:off x="0" y="0"/>
                      <a:ext cx="5972810" cy="2733040"/>
                    </a:xfrm>
                    <a:prstGeom prst="rect">
                      <a:avLst/>
                    </a:prstGeom>
                  </pic:spPr>
                </pic:pic>
              </a:graphicData>
            </a:graphic>
          </wp:inline>
        </w:drawing>
      </w:r>
    </w:p>
    <w:p w:rsidR="00D60B7C" w:rsidRPr="00A51FDE" w:rsidRDefault="00D60B7C" w:rsidP="00D60B7C">
      <w:pPr>
        <w:pStyle w:val="Lgende"/>
        <w:jc w:val="center"/>
        <w:rPr>
          <w:rFonts w:ascii="Times New Roman" w:hAnsi="Times New Roman" w:cs="Times New Roman"/>
          <w:b/>
          <w:color w:val="auto"/>
          <w:sz w:val="24"/>
          <w:lang w:val="fr-FR"/>
        </w:rPr>
      </w:pPr>
      <w:bookmarkStart w:id="40" w:name="_Toc196954638"/>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A0210E">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Mécanisme de fonctionnement global de la blockchain</w:t>
      </w:r>
      <w:r w:rsidR="00D41D08" w:rsidRPr="00391AEE">
        <w:rPr>
          <w:rFonts w:ascii="Times New Roman" w:hAnsi="Times New Roman" w:cs="Times New Roman"/>
          <w:color w:val="auto"/>
          <w:sz w:val="24"/>
          <w:lang w:val="fr-FR"/>
        </w:rPr>
        <w:t xml:space="preserve"> </w:t>
      </w:r>
      <w:r w:rsidR="00D41D08" w:rsidRPr="00391AEE">
        <w:rPr>
          <w:rFonts w:ascii="Times New Roman" w:hAnsi="Times New Roman" w:cs="Times New Roman"/>
          <w:color w:val="auto"/>
          <w:sz w:val="24"/>
          <w:lang w:val="fr-FR"/>
        </w:rPr>
        <w:fldChar w:fldCharType="begin"/>
      </w:r>
      <w:r w:rsidR="00CA770C">
        <w:rPr>
          <w:rFonts w:ascii="Times New Roman" w:hAnsi="Times New Roman" w:cs="Times New Roman"/>
          <w:color w:val="auto"/>
          <w:sz w:val="24"/>
          <w:lang w:val="fr-FR"/>
        </w:rPr>
        <w:instrText xml:space="preserve"> ADDIN ZOTERO_ITEM CSL_CITATION {"citationID":"mq4j0NBE","properties":{"formattedCitation":"[20]","plainCitation":"[20]","noteIndex":0},"citationItems":[{"id":30,"uris":["http://zotero.org/users/local/3eTyEGwA/items/P5W5EILT","http://zotero.org/users/16284513/items/P5W5EILT"],"itemData":{"id":30,"type":"webpage","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D41D08" w:rsidRPr="00391AEE">
        <w:rPr>
          <w:rFonts w:ascii="Times New Roman" w:hAnsi="Times New Roman" w:cs="Times New Roman"/>
          <w:color w:val="auto"/>
          <w:sz w:val="24"/>
          <w:lang w:val="fr-FR"/>
        </w:rPr>
        <w:fldChar w:fldCharType="separate"/>
      </w:r>
      <w:r w:rsidR="008D0A34" w:rsidRPr="008D0A34">
        <w:rPr>
          <w:rFonts w:ascii="Times New Roman" w:hAnsi="Times New Roman" w:cs="Times New Roman"/>
          <w:sz w:val="24"/>
          <w:lang w:val="fr-FR"/>
        </w:rPr>
        <w:t>[20]</w:t>
      </w:r>
      <w:bookmarkEnd w:id="40"/>
      <w:r w:rsidR="00D41D08" w:rsidRPr="00391AEE">
        <w:rPr>
          <w:rFonts w:ascii="Times New Roman" w:hAnsi="Times New Roman" w:cs="Times New Roman"/>
          <w:color w:val="auto"/>
          <w:sz w:val="24"/>
          <w:lang w:val="fr-FR"/>
        </w:rPr>
        <w:fldChar w:fldCharType="end"/>
      </w:r>
    </w:p>
    <w:p w:rsidR="00D60B7C" w:rsidRDefault="00D60B7C" w:rsidP="00D60B7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le mécanisme de fonctionnement est résumé en six (6) étapes à savoir :</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Un utilisateur de la bl</w:t>
      </w:r>
      <w:r w:rsidR="004A27F0">
        <w:rPr>
          <w:rFonts w:ascii="Times New Roman" w:hAnsi="Times New Roman" w:cs="Times New Roman"/>
          <w:sz w:val="24"/>
          <w:szCs w:val="24"/>
          <w:lang w:val="fr-FR"/>
        </w:rPr>
        <w:t xml:space="preserve">ockchain initie une transaction </w:t>
      </w:r>
      <w:r>
        <w:rPr>
          <w:rFonts w:ascii="Times New Roman" w:hAnsi="Times New Roman" w:cs="Times New Roman"/>
          <w:b/>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publiée (ou diffusée) sur le réseau de blockchain.</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et valident </w:t>
      </w:r>
      <w:r>
        <w:rPr>
          <w:rFonts w:ascii="Times New Roman" w:hAnsi="Times New Roman" w:cs="Times New Roman"/>
          <w:i/>
          <w:sz w:val="24"/>
          <w:szCs w:val="24"/>
          <w:lang w:val="fr-FR"/>
        </w:rPr>
        <w:t>Tx</w:t>
      </w:r>
      <w:r>
        <w:rPr>
          <w:rFonts w:ascii="Times New Roman" w:hAnsi="Times New Roman" w:cs="Times New Roman"/>
          <w:sz w:val="24"/>
          <w:szCs w:val="24"/>
          <w:lang w:val="fr-FR"/>
        </w:rPr>
        <w:t>. Dans</w:t>
      </w:r>
      <w:r w:rsidR="00E65664">
        <w:rPr>
          <w:rFonts w:ascii="Times New Roman" w:hAnsi="Times New Roman" w:cs="Times New Roman"/>
          <w:sz w:val="24"/>
          <w:szCs w:val="24"/>
          <w:lang w:val="fr-FR"/>
        </w:rPr>
        <w:t xml:space="preserve"> ce cas, une empreinte digitale (hash)</w:t>
      </w:r>
      <w:r>
        <w:rPr>
          <w:rFonts w:ascii="Times New Roman" w:hAnsi="Times New Roman" w:cs="Times New Roman"/>
          <w:sz w:val="24"/>
          <w:szCs w:val="24"/>
          <w:lang w:val="fr-FR"/>
        </w:rPr>
        <w:t xml:space="preserve"> est générée </w:t>
      </w:r>
      <w:r w:rsidR="00490F9F">
        <w:rPr>
          <w:rFonts w:ascii="Times New Roman" w:hAnsi="Times New Roman" w:cs="Times New Roman"/>
          <w:sz w:val="24"/>
          <w:szCs w:val="24"/>
          <w:lang w:val="fr-FR"/>
        </w:rPr>
        <w:t xml:space="preserve">et associée à </w:t>
      </w:r>
      <w:r w:rsidR="00490F9F" w:rsidRPr="00490F9F">
        <w:rPr>
          <w:rFonts w:ascii="Times New Roman" w:hAnsi="Times New Roman" w:cs="Times New Roman"/>
          <w:i/>
          <w:sz w:val="24"/>
          <w:szCs w:val="24"/>
          <w:lang w:val="fr-FR"/>
        </w:rPr>
        <w:t>Tx</w:t>
      </w:r>
      <w:r>
        <w:rPr>
          <w:rFonts w:ascii="Times New Roman" w:hAnsi="Times New Roman" w:cs="Times New Roman"/>
          <w:sz w:val="24"/>
          <w:szCs w:val="24"/>
          <w:lang w:val="fr-FR"/>
        </w:rPr>
        <w:t>.</w:t>
      </w:r>
    </w:p>
    <w:p w:rsidR="00D60B7C"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r>
        <w:rPr>
          <w:rFonts w:ascii="Times New Roman" w:hAnsi="Times New Roman" w:cs="Times New Roman"/>
          <w:i/>
          <w:sz w:val="24"/>
          <w:szCs w:val="24"/>
          <w:lang w:val="fr-FR"/>
        </w:rPr>
        <w:t>Tx</w:t>
      </w:r>
      <w:r>
        <w:rPr>
          <w:rFonts w:ascii="Times New Roman" w:hAnsi="Times New Roman" w:cs="Times New Roman"/>
          <w:sz w:val="24"/>
          <w:szCs w:val="24"/>
          <w:lang w:val="fr-FR"/>
        </w:rPr>
        <w:t xml:space="preserve"> est </w:t>
      </w:r>
      <w:r w:rsidR="00F87F02">
        <w:rPr>
          <w:rFonts w:ascii="Times New Roman" w:hAnsi="Times New Roman" w:cs="Times New Roman"/>
          <w:sz w:val="24"/>
          <w:szCs w:val="24"/>
          <w:lang w:val="fr-FR"/>
        </w:rPr>
        <w:t xml:space="preserve">vérifiée et </w:t>
      </w:r>
      <w:r>
        <w:rPr>
          <w:rFonts w:ascii="Times New Roman" w:hAnsi="Times New Roman" w:cs="Times New Roman"/>
          <w:sz w:val="24"/>
          <w:szCs w:val="24"/>
          <w:lang w:val="fr-FR"/>
        </w:rPr>
        <w:t xml:space="preserve">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sidR="000D5C5D">
        <w:rPr>
          <w:rFonts w:ascii="Times New Roman" w:hAnsi="Times New Roman" w:cs="Times New Roman"/>
          <w:sz w:val="24"/>
          <w:szCs w:val="24"/>
          <w:lang w:val="fr-FR"/>
        </w:rPr>
        <w:t>.</w:t>
      </w:r>
    </w:p>
    <w:p w:rsidR="00D60B7C" w:rsidRPr="006A3761"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PoW) </w:t>
      </w:r>
      <w:r w:rsidR="00005B88">
        <w:rPr>
          <w:rFonts w:ascii="Times New Roman" w:hAnsi="Times New Roman" w:cs="Times New Roman"/>
          <w:sz w:val="24"/>
          <w:szCs w:val="24"/>
          <w:lang w:val="fr-FR"/>
        </w:rPr>
        <w:t>et</w:t>
      </w:r>
      <w:r>
        <w:rPr>
          <w:rFonts w:ascii="Times New Roman" w:hAnsi="Times New Roman" w:cs="Times New Roman"/>
          <w:sz w:val="24"/>
          <w:szCs w:val="24"/>
          <w:lang w:val="fr-FR"/>
        </w:rPr>
        <w:t xml:space="preserve"> le Proof of Stake (PoS)</w:t>
      </w:r>
      <w:r w:rsidR="004A27F0">
        <w:rPr>
          <w:rFonts w:ascii="Times New Roman" w:hAnsi="Times New Roman" w:cs="Times New Roman"/>
          <w:sz w:val="24"/>
          <w:szCs w:val="24"/>
          <w:lang w:val="fr-FR"/>
        </w:rPr>
        <w:t xml:space="preserve"> </w:t>
      </w:r>
      <w:r w:rsidR="00524AA4">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McDLAzYs","properties":{"formattedCitation":"[21]","plainCitation":"[21]","noteIndex":0},"citationItems":[{"id":28,"uris":["http://zotero.org/users/local/3eTyEGwA/items/2H6YCRWL","http://zotero.org/users/16284513/items/2H6YCRWL"],"itemData":{"id":28,"type":"webpag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524AA4">
        <w:rPr>
          <w:rFonts w:ascii="Times New Roman" w:hAnsi="Times New Roman" w:cs="Times New Roman"/>
          <w:sz w:val="24"/>
          <w:szCs w:val="24"/>
          <w:lang w:val="fr-FR"/>
        </w:rPr>
        <w:fldChar w:fldCharType="separate"/>
      </w:r>
      <w:r w:rsidR="008D0A34" w:rsidRPr="008D0A34">
        <w:rPr>
          <w:rFonts w:ascii="Times New Roman" w:hAnsi="Times New Roman" w:cs="Times New Roman"/>
          <w:sz w:val="24"/>
          <w:lang w:val="fr-FR"/>
        </w:rPr>
        <w:t>[21]</w:t>
      </w:r>
      <w:r w:rsidR="00524AA4">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rsidR="00D60B7C" w:rsidRPr="00C23A8F" w:rsidRDefault="00D60B7C" w:rsidP="000703BC">
      <w:pPr>
        <w:pStyle w:val="Paragraphedeliste"/>
        <w:numPr>
          <w:ilvl w:val="0"/>
          <w:numId w:val="6"/>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r w:rsidRPr="006A3761">
        <w:rPr>
          <w:rFonts w:ascii="Times New Roman" w:hAnsi="Times New Roman" w:cs="Times New Roman"/>
          <w:i/>
          <w:sz w:val="24"/>
          <w:szCs w:val="24"/>
          <w:lang w:val="fr-FR"/>
        </w:rPr>
        <w:t>Tx</w:t>
      </w:r>
      <w:r w:rsidRPr="006A3761">
        <w:rPr>
          <w:rFonts w:ascii="Times New Roman" w:hAnsi="Times New Roman" w:cs="Times New Roman"/>
          <w:sz w:val="24"/>
          <w:szCs w:val="24"/>
          <w:lang w:val="fr-FR"/>
        </w:rPr>
        <w:t xml:space="preserve"> est confirmée et considérée comme effectuée avec succès.</w:t>
      </w:r>
    </w:p>
    <w:p w:rsidR="00C12693" w:rsidRDefault="00D60B7C" w:rsidP="00D60B7C">
      <w:pPr>
        <w:spacing w:line="360" w:lineRule="auto"/>
        <w:jc w:val="both"/>
        <w:rPr>
          <w:rFonts w:ascii="Times New Roman" w:hAnsi="Times New Roman" w:cs="Times New Roman"/>
          <w:sz w:val="24"/>
          <w:szCs w:val="24"/>
          <w:lang w:val="fr-FR"/>
        </w:rPr>
      </w:pPr>
      <w:r w:rsidRPr="0032364A">
        <w:rPr>
          <w:rFonts w:ascii="Times New Roman" w:hAnsi="Times New Roman" w:cs="Times New Roman"/>
          <w:sz w:val="24"/>
          <w:szCs w:val="24"/>
          <w:lang w:val="fr-FR"/>
        </w:rPr>
        <w:lastRenderedPageBreak/>
        <w:t>La figure</w:t>
      </w:r>
      <w:r w:rsidRPr="00B50C01">
        <w:rPr>
          <w:rFonts w:ascii="Times New Roman" w:hAnsi="Times New Roman" w:cs="Times New Roman"/>
          <w:sz w:val="24"/>
          <w:szCs w:val="24"/>
          <w:lang w:val="fr-FR"/>
        </w:rPr>
        <w:t xml:space="preserve"> </w:t>
      </w:r>
      <w:r>
        <w:rPr>
          <w:rFonts w:ascii="Times New Roman" w:hAnsi="Times New Roman" w:cs="Times New Roman"/>
          <w:sz w:val="24"/>
          <w:szCs w:val="24"/>
          <w:lang w:val="fr-FR"/>
        </w:rPr>
        <w:t>présentée dans</w:t>
      </w:r>
      <w:r w:rsidRPr="00B50C01">
        <w:rPr>
          <w:rFonts w:ascii="Times New Roman" w:hAnsi="Times New Roman" w:cs="Times New Roman"/>
          <w:sz w:val="24"/>
          <w:szCs w:val="24"/>
          <w:lang w:val="fr-FR"/>
        </w:rPr>
        <w:t xml:space="preserve"> la section « </w:t>
      </w:r>
      <w:r w:rsidRPr="0039745D">
        <w:rPr>
          <w:rFonts w:ascii="Times New Roman" w:hAnsi="Times New Roman" w:cs="Times New Roman"/>
          <w:sz w:val="24"/>
          <w:szCs w:val="24"/>
          <w:highlight w:val="yellow"/>
          <w:lang w:val="fr-FR"/>
        </w:rPr>
        <w:t>ANNEXE 2</w:t>
      </w:r>
      <w:r>
        <w:rPr>
          <w:rFonts w:ascii="Times New Roman" w:hAnsi="Times New Roman" w:cs="Times New Roman"/>
          <w:sz w:val="24"/>
          <w:szCs w:val="24"/>
          <w:lang w:val="fr-FR"/>
        </w:rPr>
        <w:t> », permet de suivre l’itinéraire d’une transaction initiée dans un réseau de blockchain.</w:t>
      </w:r>
    </w:p>
    <w:p w:rsidR="00B56DF6" w:rsidRPr="005E45CC" w:rsidRDefault="00C91CB2" w:rsidP="005E45C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Pr>
          <w:rFonts w:ascii="Times New Roman" w:hAnsi="Times New Roman" w:cs="Times New Roman"/>
          <w:sz w:val="24"/>
          <w:szCs w:val="24"/>
          <w:lang w:val="fr-FR"/>
        </w:rPr>
        <w:t xml:space="preserve">e. </w:t>
      </w:r>
      <w:r w:rsidR="00C73F3F">
        <w:rPr>
          <w:rFonts w:ascii="Times New Roman" w:hAnsi="Times New Roman" w:cs="Times New Roman"/>
          <w:sz w:val="24"/>
          <w:szCs w:val="24"/>
          <w:lang w:val="fr-FR"/>
        </w:rPr>
        <w:t>Qu</w:t>
      </w:r>
      <w:r>
        <w:rPr>
          <w:rFonts w:ascii="Times New Roman" w:hAnsi="Times New Roman" w:cs="Times New Roman"/>
          <w:sz w:val="24"/>
          <w:szCs w:val="24"/>
          <w:lang w:val="fr-FR"/>
        </w:rPr>
        <w:t>’en est-il exactement</w:t>
      </w:r>
      <w:r w:rsidR="00C73F3F">
        <w:rPr>
          <w:rFonts w:ascii="Times New Roman" w:hAnsi="Times New Roman" w:cs="Times New Roman"/>
          <w:sz w:val="24"/>
          <w:szCs w:val="24"/>
          <w:lang w:val="fr-FR"/>
        </w:rPr>
        <w:t> ?</w:t>
      </w:r>
    </w:p>
    <w:p w:rsidR="00AB3899" w:rsidRPr="001440E4"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1" w:name="_Toc196954941"/>
      <w:r w:rsidRPr="001440E4">
        <w:rPr>
          <w:rFonts w:ascii="Times New Roman" w:eastAsiaTheme="majorEastAsia" w:hAnsi="Times New Roman" w:cs="Times New Roman"/>
          <w:b/>
          <w:sz w:val="24"/>
          <w:szCs w:val="24"/>
          <w:lang w:val="fr-FR"/>
        </w:rPr>
        <w:t>Protocoles de consensus</w:t>
      </w:r>
      <w:bookmarkEnd w:id="41"/>
      <w:r w:rsidRPr="001440E4">
        <w:rPr>
          <w:rFonts w:ascii="Times New Roman" w:eastAsiaTheme="majorEastAsia" w:hAnsi="Times New Roman" w:cs="Times New Roman"/>
          <w:b/>
          <w:sz w:val="24"/>
          <w:szCs w:val="24"/>
          <w:lang w:val="fr-FR"/>
        </w:rPr>
        <w:t xml:space="preserve"> </w:t>
      </w:r>
    </w:p>
    <w:p w:rsidR="00FB1462" w:rsidRDefault="0001528D" w:rsidP="0001528D">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rsidR="00FB1462" w:rsidRDefault="002D238E"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c</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Cs668VJX","properties":{"formattedCitation":"[23]","plainCitation":"[23]","noteIndex":0},"citationItems":[{"id":36,"uris":["http://zotero.org/users/local/3eTyEGwA/items/9F9UTAIE","http://zotero.org/users/16284513/items/9F9UTAIE"],"itemData":{"id":36,"type":"webpage","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923C0A">
        <w:rPr>
          <w:rFonts w:ascii="Times New Roman" w:hAnsi="Times New Roman" w:cs="Times New Roman"/>
          <w:sz w:val="24"/>
          <w:lang w:val="fr-FR"/>
        </w:rPr>
        <w:t>[23]</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01528D">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jPzmlxZT","properties":{"formattedCitation":"[24]","plainCitation":"[24]","noteIndex":0},"citationItems":[{"id":42,"uris":["http://zotero.org/users/local/3eTyEGwA/items/HJNACSG5","http://zotero.org/users/16284513/items/HJNACSG5"],"itemData":{"id":42,"type":"webpage","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01528D">
        <w:rPr>
          <w:rFonts w:ascii="Times New Roman" w:hAnsi="Times New Roman" w:cs="Times New Roman"/>
          <w:sz w:val="24"/>
          <w:szCs w:val="24"/>
          <w:lang w:val="fr-FR"/>
        </w:rPr>
        <w:fldChar w:fldCharType="separate"/>
      </w:r>
      <w:r w:rsidR="0001528D" w:rsidRPr="0021239C">
        <w:rPr>
          <w:rFonts w:ascii="Times New Roman" w:hAnsi="Times New Roman" w:cs="Times New Roman"/>
          <w:sz w:val="24"/>
          <w:lang w:val="fr-FR"/>
        </w:rPr>
        <w:t>[24]</w:t>
      </w:r>
      <w:r w:rsidR="0001528D">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9E1FEE">
        <w:rPr>
          <w:rFonts w:ascii="Times New Roman" w:hAnsi="Times New Roman" w:cs="Times New Roman"/>
          <w:sz w:val="24"/>
          <w:szCs w:val="24"/>
          <w:lang w:val="fr-FR"/>
        </w:rPr>
        <w:t xml:space="preserve">tout du moins à la majorité. Il </w:t>
      </w:r>
      <w:r w:rsidR="0001528D" w:rsidRPr="007C4F10">
        <w:rPr>
          <w:rFonts w:ascii="Times New Roman" w:hAnsi="Times New Roman" w:cs="Times New Roman"/>
          <w:sz w:val="24"/>
          <w:szCs w:val="24"/>
          <w:lang w:val="fr-FR"/>
        </w:rPr>
        <w:t>e</w:t>
      </w:r>
      <w:r w:rsidR="0001528D">
        <w:rPr>
          <w:rFonts w:ascii="Times New Roman" w:hAnsi="Times New Roman" w:cs="Times New Roman"/>
          <w:sz w:val="24"/>
          <w:szCs w:val="24"/>
          <w:lang w:val="fr-FR"/>
        </w:rPr>
        <w:t>st indissociable du mot voisin « consentement »</w:t>
      </w:r>
      <w:r w:rsidR="0001528D" w:rsidRPr="007C4F10">
        <w:rPr>
          <w:rFonts w:ascii="Times New Roman" w:hAnsi="Times New Roman" w:cs="Times New Roman"/>
          <w:sz w:val="24"/>
          <w:szCs w:val="24"/>
          <w:lang w:val="fr-FR"/>
        </w:rPr>
        <w:t xml:space="preserve"> : il ne revêt pas un caractère irréfutable, il s'agit de quelque chose que l'on admet, sur laquelle on s'accorde, et que l'on accepte comme une vérité ou comme une solution, en réponse à une q</w:t>
      </w:r>
      <w:r w:rsidR="006C4530">
        <w:rPr>
          <w:rFonts w:ascii="Times New Roman" w:hAnsi="Times New Roman" w:cs="Times New Roman"/>
          <w:sz w:val="24"/>
          <w:szCs w:val="24"/>
          <w:lang w:val="fr-FR"/>
        </w:rPr>
        <w:t>uestion ou à un problème donné.</w:t>
      </w:r>
    </w:p>
    <w:p w:rsidR="00BE4154"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SWpt3jm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Pr>
          <w:rFonts w:ascii="Times New Roman" w:hAnsi="Times New Roman" w:cs="Times New Roman"/>
          <w:sz w:val="24"/>
          <w:szCs w:val="24"/>
          <w:lang w:val="fr-FR"/>
        </w:rPr>
        <w:fldChar w:fldCharType="separate"/>
      </w:r>
      <w:r w:rsidRPr="000C6C3A">
        <w:rPr>
          <w:rFonts w:ascii="Times New Roman" w:hAnsi="Times New Roman" w:cs="Times New Roman"/>
          <w:sz w:val="24"/>
          <w:szCs w:val="24"/>
          <w:lang w:val="fr-FR"/>
        </w:rPr>
        <w:t>[25]</w:t>
      </w:r>
      <w:r>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certes</w:t>
      </w:r>
      <w:r w:rsidR="00CA5BA5">
        <w:rPr>
          <w:rFonts w:ascii="Times New Roman" w:hAnsi="Times New Roman" w:cs="Times New Roman"/>
          <w:sz w:val="24"/>
          <w:szCs w:val="24"/>
          <w:lang w:val="fr-FR"/>
        </w:rPr>
        <w:t xml:space="preserve"> varier</w:t>
      </w:r>
      <w:r w:rsidR="00594E2D">
        <w:rPr>
          <w:rFonts w:ascii="Times New Roman" w:hAnsi="Times New Roman" w:cs="Times New Roman"/>
          <w:sz w:val="24"/>
          <w:szCs w:val="24"/>
          <w:lang w:val="fr-FR"/>
        </w:rPr>
        <w:t>, m</w:t>
      </w:r>
      <w:r w:rsidR="00424C13">
        <w:rPr>
          <w:rFonts w:ascii="Times New Roman" w:hAnsi="Times New Roman" w:cs="Times New Roman"/>
          <w:sz w:val="24"/>
          <w:szCs w:val="24"/>
          <w:lang w:val="fr-FR"/>
        </w:rPr>
        <w:t>ais c</w:t>
      </w:r>
      <w:r w:rsidR="003224EB">
        <w:rPr>
          <w:rFonts w:ascii="Times New Roman" w:hAnsi="Times New Roman" w:cs="Times New Roman"/>
          <w:sz w:val="24"/>
          <w:szCs w:val="24"/>
          <w:lang w:val="fr-FR"/>
        </w:rPr>
        <w:t xml:space="preserve">omment </w:t>
      </w:r>
      <w:r w:rsidR="00135CAF">
        <w:rPr>
          <w:rFonts w:ascii="Times New Roman" w:hAnsi="Times New Roman" w:cs="Times New Roman"/>
          <w:sz w:val="24"/>
          <w:szCs w:val="24"/>
          <w:lang w:val="fr-FR"/>
        </w:rPr>
        <w:t xml:space="preserve">parvenir à </w:t>
      </w:r>
      <w:r w:rsidR="003224EB">
        <w:rPr>
          <w:rFonts w:ascii="Times New Roman" w:hAnsi="Times New Roman" w:cs="Times New Roman"/>
          <w:sz w:val="24"/>
          <w:szCs w:val="24"/>
          <w:lang w:val="fr-FR"/>
        </w:rPr>
        <w:t>se mettre d’accord sur la blockchain ?</w:t>
      </w:r>
    </w:p>
    <w:p w:rsidR="005774E1" w:rsidRPr="005774E1" w:rsidRDefault="005B3B6F" w:rsidP="005774E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Wv1vULF4","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Pr>
          <w:rFonts w:ascii="Times New Roman" w:hAnsi="Times New Roman" w:cs="Times New Roman"/>
          <w:sz w:val="24"/>
          <w:szCs w:val="24"/>
          <w:lang w:val="fr-FR"/>
        </w:rPr>
        <w:fldChar w:fldCharType="separate"/>
      </w:r>
      <w:r w:rsidRPr="005B3B6F">
        <w:rPr>
          <w:rFonts w:ascii="Times New Roman" w:hAnsi="Times New Roman" w:cs="Times New Roman"/>
          <w:sz w:val="24"/>
          <w:lang w:val="fr-FR"/>
        </w:rPr>
        <w:t>[26]</w:t>
      </w:r>
      <w:r>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xml:space="preserve"> </w:t>
      </w:r>
      <w:r w:rsidR="005774E1" w:rsidRPr="00033956">
        <w:rPr>
          <w:rFonts w:ascii="Times New Roman" w:hAnsi="Times New Roman" w:cs="Times New Roman"/>
          <w:i/>
          <w:sz w:val="24"/>
          <w:szCs w:val="24"/>
          <w:lang w:val="fr-FR"/>
        </w:rPr>
        <w:t>Satoshi Nakamoto</w:t>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er consensus blockchain appelé « consensus de Nakamoto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Nakamoto</w:t>
      </w:r>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2"/>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r w:rsidR="005774E1" w:rsidRPr="005774E1">
        <w:rPr>
          <w:rFonts w:ascii="Times New Roman" w:hAnsi="Times New Roman" w:cs="Times New Roman"/>
          <w:sz w:val="24"/>
          <w:szCs w:val="24"/>
          <w:lang w:val="fr-FR"/>
        </w:rPr>
        <w:t xml:space="preserve"> ou preuve de travail) </w:t>
      </w:r>
      <w:r w:rsidR="005774E1" w:rsidRPr="005774E1">
        <w:rPr>
          <w:rFonts w:ascii="Times New Roman" w:hAnsi="Times New Roman" w:cs="Times New Roman"/>
          <w:sz w:val="24"/>
          <w:szCs w:val="24"/>
          <w:lang w:val="fr-FR"/>
        </w:rPr>
        <w:lastRenderedPageBreak/>
        <w:t xml:space="preserve">afin de dissuader les acteurs malveillants du réseau. Par la suite, le consensus de Nakamoto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 </w:t>
      </w:r>
      <w:r w:rsidR="000461DD">
        <w:rPr>
          <w:rFonts w:ascii="Times New Roman" w:hAnsi="Times New Roman" w:cs="Times New Roman"/>
          <w:sz w:val="24"/>
          <w:szCs w:val="24"/>
          <w:lang w:val="fr-FR"/>
        </w:rPr>
        <w:t>En effet</w:t>
      </w:r>
      <w:r w:rsidR="005774E1" w:rsidRPr="005774E1">
        <w:rPr>
          <w:rFonts w:ascii="Times New Roman" w:hAnsi="Times New Roman" w:cs="Times New Roman"/>
          <w:sz w:val="24"/>
          <w:szCs w:val="24"/>
          <w:lang w:val="fr-FR"/>
        </w:rPr>
        <w:t>, toute Po</w:t>
      </w:r>
      <w:r w:rsidR="005774E1" w:rsidRPr="00060324">
        <w:rPr>
          <w:rFonts w:ascii="Times New Roman" w:hAnsi="Times New Roman" w:cs="Times New Roman"/>
          <w:b/>
          <w:sz w:val="24"/>
          <w:szCs w:val="24"/>
          <w:lang w:val="fr-FR"/>
        </w:rPr>
        <w:t>X</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en générale</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E46805">
        <w:rPr>
          <w:rFonts w:ascii="Times New Roman" w:hAnsi="Times New Roman" w:cs="Times New Roman"/>
          <w:sz w:val="24"/>
          <w:szCs w:val="24"/>
          <w:lang w:val="fr-FR"/>
        </w:rPr>
        <w:t>la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 dans un délai régulier</w:t>
      </w:r>
      <w:r w:rsidR="00EE3803">
        <w:rPr>
          <w:rFonts w:ascii="Times New Roman" w:hAnsi="Times New Roman" w:cs="Times New Roman"/>
          <w:sz w:val="24"/>
          <w:szCs w:val="24"/>
          <w:lang w:val="fr-FR"/>
        </w:rPr>
        <w:t> ;</w:t>
      </w:r>
    </w:p>
    <w:p w:rsid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un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rsidR="00420EE6" w:rsidRPr="006258CB" w:rsidRDefault="005774E1" w:rsidP="000703BC">
      <w:pPr>
        <w:pStyle w:val="Paragraphedeliste"/>
        <w:numPr>
          <w:ilvl w:val="0"/>
          <w:numId w:val="18"/>
        </w:numPr>
        <w:spacing w:line="360" w:lineRule="auto"/>
        <w:jc w:val="both"/>
        <w:rPr>
          <w:rFonts w:ascii="Times New Roman" w:hAnsi="Times New Roman" w:cs="Times New Roman"/>
          <w:sz w:val="24"/>
          <w:szCs w:val="24"/>
          <w:lang w:val="fr-FR"/>
        </w:rPr>
      </w:pPr>
      <w:r w:rsidRPr="006258CB">
        <w:rPr>
          <w:rFonts w:ascii="Times New Roman" w:hAnsi="Times New Roman" w:cs="Times New Roman"/>
          <w:sz w:val="24"/>
          <w:szCs w:val="24"/>
          <w:lang w:val="fr-FR"/>
        </w:rPr>
        <w:t xml:space="preserve">la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existe plusieurs types de protocoles de consensus </w:t>
      </w:r>
      <w:r w:rsidR="00917B7B">
        <w:rPr>
          <w:rFonts w:ascii="Times New Roman" w:hAnsi="Times New Roman" w:cs="Times New Roman"/>
          <w:sz w:val="24"/>
          <w:szCs w:val="24"/>
        </w:rPr>
        <w:t xml:space="preserve">PoX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PoS), le Proof of Autority (PoA), le Proof of Activity (PoA), le Proof of History (PoH),</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PoI), le Proof of Alepsed Time (PoET), le Delegated Proof of Stake (D</w:t>
      </w:r>
      <w:r w:rsidR="00DB2C70">
        <w:rPr>
          <w:rFonts w:ascii="Times New Roman" w:hAnsi="Times New Roman" w:cs="Times New Roman"/>
          <w:sz w:val="24"/>
          <w:szCs w:val="24"/>
        </w:rPr>
        <w:t>PoS)</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 xml:space="preserve">of of Space (PoC/PoSpac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PoB)</w:t>
      </w:r>
      <w:r w:rsidR="0001528D">
        <w:rPr>
          <w:rFonts w:ascii="Times New Roman" w:hAnsi="Times New Roman" w:cs="Times New Roman"/>
          <w:sz w:val="24"/>
          <w:szCs w:val="24"/>
        </w:rPr>
        <w:t xml:space="preserve"> </w:t>
      </w:r>
      <w:r w:rsidR="0001528D">
        <w:rPr>
          <w:rFonts w:ascii="Times New Roman" w:hAnsi="Times New Roman" w:cs="Times New Roman"/>
          <w:sz w:val="24"/>
          <w:szCs w:val="24"/>
        </w:rPr>
        <w:fldChar w:fldCharType="begin"/>
      </w:r>
      <w:r w:rsidR="00CA770C">
        <w:rPr>
          <w:rFonts w:ascii="Times New Roman" w:hAnsi="Times New Roman" w:cs="Times New Roman"/>
          <w:sz w:val="24"/>
          <w:szCs w:val="24"/>
        </w:rPr>
        <w:instrText xml:space="preserve"> ADDIN ZOTERO_ITEM CSL_CITATION {"citationID":"SdN7U4qb","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01528D">
        <w:rPr>
          <w:rFonts w:ascii="Times New Roman" w:hAnsi="Times New Roman" w:cs="Times New Roman"/>
          <w:sz w:val="24"/>
          <w:szCs w:val="24"/>
        </w:rPr>
        <w:fldChar w:fldCharType="separate"/>
      </w:r>
      <w:r w:rsidR="0001528D" w:rsidRPr="00B27A17">
        <w:rPr>
          <w:rFonts w:ascii="Times New Roman" w:hAnsi="Times New Roman" w:cs="Times New Roman"/>
          <w:sz w:val="24"/>
        </w:rPr>
        <w:t>[25]</w:t>
      </w:r>
      <w:r w:rsidR="0001528D">
        <w:rPr>
          <w:rFonts w:ascii="Times New Roman" w:hAnsi="Times New Roman" w:cs="Times New Roman"/>
          <w:sz w:val="24"/>
          <w:szCs w:val="24"/>
        </w:rPr>
        <w:fldChar w:fldCharType="end"/>
      </w:r>
      <w:r w:rsidR="00520391">
        <w:rPr>
          <w:rFonts w:ascii="Times New Roman" w:hAnsi="Times New Roman" w:cs="Times New Roman"/>
          <w:sz w:val="24"/>
          <w:szCs w:val="24"/>
        </w:rPr>
        <w:t>.</w:t>
      </w:r>
    </w:p>
    <w:p w:rsidR="00520391" w:rsidRDefault="00520391" w:rsidP="00FB1462">
      <w:pPr>
        <w:spacing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PoX,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pratique aux pannes byzantines (pBFT),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 xml:space="preserve">Tolérance aux pannes byzantines déléguée (dBFT),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DB2768">
        <w:rPr>
          <w:rFonts w:ascii="Times New Roman" w:hAnsi="Times New Roman" w:cs="Times New Roman"/>
          <w:sz w:val="24"/>
          <w:szCs w:val="24"/>
          <w:lang w:val="fr-FR"/>
        </w:rPr>
        <w:fldChar w:fldCharType="begin"/>
      </w:r>
      <w:r w:rsidR="00DB2768">
        <w:rPr>
          <w:rFonts w:ascii="Times New Roman" w:hAnsi="Times New Roman" w:cs="Times New Roman"/>
          <w:sz w:val="24"/>
          <w:szCs w:val="24"/>
          <w:lang w:val="fr-FR"/>
        </w:rPr>
        <w:instrText xml:space="preserve"> ADDIN ZOTERO_ITEM CSL_CITATION {"citationID":"hubc1hsn","properties":{"formattedCitation":"[26]","plainCitation":"[26]","noteIndex":0},"citationItems":[{"id":63,"uris":["http://zotero.org/users/16284513/items/7KV9K7HE"],"itemData":{"id":6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DB2768">
        <w:rPr>
          <w:rFonts w:ascii="Times New Roman" w:hAnsi="Times New Roman" w:cs="Times New Roman"/>
          <w:sz w:val="24"/>
          <w:szCs w:val="24"/>
          <w:lang w:val="fr-FR"/>
        </w:rPr>
        <w:fldChar w:fldCharType="separate"/>
      </w:r>
      <w:r w:rsidR="00DB2768" w:rsidRPr="00DB2768">
        <w:rPr>
          <w:rFonts w:ascii="Times New Roman" w:hAnsi="Times New Roman" w:cs="Times New Roman"/>
          <w:sz w:val="24"/>
          <w:lang w:val="fr-FR"/>
        </w:rPr>
        <w:t>[26]</w:t>
      </w:r>
      <w:r w:rsidR="00DB2768">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PoX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r w:rsidR="00311E74">
        <w:rPr>
          <w:rFonts w:ascii="Times New Roman" w:hAnsi="Times New Roman" w:cs="Times New Roman"/>
          <w:sz w:val="24"/>
          <w:szCs w:val="24"/>
          <w:lang w:val="fr-FR"/>
        </w:rPr>
        <w:t xml:space="preserve">PoW, PoS, et </w:t>
      </w:r>
      <w:r w:rsidR="0076341C">
        <w:rPr>
          <w:rFonts w:ascii="Times New Roman" w:hAnsi="Times New Roman" w:cs="Times New Roman"/>
          <w:sz w:val="24"/>
          <w:szCs w:val="24"/>
          <w:lang w:val="fr-FR"/>
        </w:rPr>
        <w:t>PoA</w:t>
      </w:r>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 travail</w:t>
      </w:r>
      <w:r w:rsidRPr="00293C27">
        <w:rPr>
          <w:rFonts w:ascii="Times New Roman" w:hAnsi="Times New Roman" w:cs="Times New Roman"/>
          <w:sz w:val="24"/>
          <w:szCs w:val="24"/>
          <w:lang w:val="fr-FR"/>
        </w:rPr>
        <w:t xml:space="preserve"> (Proof of Work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W) </w:t>
      </w:r>
      <w:r w:rsidR="004B3A42">
        <w:rPr>
          <w:rFonts w:ascii="Times New Roman" w:hAnsi="Times New Roman" w:cs="Times New Roman"/>
          <w:sz w:val="24"/>
          <w:szCs w:val="24"/>
          <w:lang w:val="fr-FR"/>
        </w:rPr>
        <w:fldChar w:fldCharType="begin"/>
      </w:r>
      <w:r w:rsidR="004B3A42">
        <w:rPr>
          <w:rFonts w:ascii="Times New Roman" w:hAnsi="Times New Roman" w:cs="Times New Roman"/>
          <w:sz w:val="24"/>
          <w:szCs w:val="24"/>
          <w:lang w:val="fr-FR"/>
        </w:rPr>
        <w:instrText xml:space="preserve"> ADDIN ZOTERO_ITEM CSL_CITATION {"citationID":"PP1YpWJc","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B3A42">
        <w:rPr>
          <w:rFonts w:ascii="Times New Roman" w:hAnsi="Times New Roman" w:cs="Times New Roman"/>
          <w:sz w:val="24"/>
          <w:szCs w:val="24"/>
          <w:lang w:val="fr-FR"/>
        </w:rPr>
        <w:fldChar w:fldCharType="separate"/>
      </w:r>
      <w:r w:rsidR="004B3A42" w:rsidRPr="00A2377B">
        <w:rPr>
          <w:rFonts w:ascii="Times New Roman" w:hAnsi="Times New Roman" w:cs="Times New Roman"/>
          <w:sz w:val="24"/>
          <w:lang w:val="fr-FR"/>
        </w:rPr>
        <w:t>[25]</w:t>
      </w:r>
      <w:r w:rsidR="004B3A42">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coinbas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Pr="00293C27">
        <w:rPr>
          <w:rFonts w:ascii="Times New Roman" w:hAnsi="Times New Roman" w:cs="Times New Roman"/>
          <w:sz w:val="24"/>
          <w:szCs w:val="24"/>
          <w:lang w:val="fr-FR"/>
        </w:rPr>
        <w:t xml:space="preserve">La PoW est efficace en terme de sécurité. Mais </w:t>
      </w:r>
      <w:r w:rsidR="008E37FE">
        <w:rPr>
          <w:rFonts w:ascii="Times New Roman" w:hAnsi="Times New Roman" w:cs="Times New Roman"/>
          <w:sz w:val="24"/>
          <w:szCs w:val="24"/>
          <w:lang w:val="fr-FR"/>
        </w:rPr>
        <w:t>son</w:t>
      </w:r>
      <w:r>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Pr="00293C27">
        <w:rPr>
          <w:rFonts w:ascii="Times New Roman" w:hAnsi="Times New Roman" w:cs="Times New Roman"/>
          <w:sz w:val="24"/>
          <w:szCs w:val="24"/>
          <w:lang w:val="fr-FR"/>
        </w:rPr>
        <w:t xml:space="preserve"> est le fait qu'elle exige une quantité importante d'électricité et de ressources matérielles (Application-Specific Integrated Circui</w:t>
      </w:r>
      <w:r w:rsidR="00BB379B">
        <w:rPr>
          <w:rFonts w:ascii="Times New Roman" w:hAnsi="Times New Roman" w:cs="Times New Roman"/>
          <w:sz w:val="24"/>
          <w:szCs w:val="24"/>
          <w:lang w:val="fr-FR"/>
        </w:rPr>
        <w:t>ts, Graphics Processing Units, serveurs puissants, é</w:t>
      </w:r>
      <w:r w:rsidRPr="00293C27">
        <w:rPr>
          <w:rFonts w:ascii="Times New Roman" w:hAnsi="Times New Roman" w:cs="Times New Roman"/>
          <w:sz w:val="24"/>
          <w:szCs w:val="24"/>
          <w:lang w:val="fr-FR"/>
        </w:rPr>
        <w:t>quipements de data center, ...) pour fonctionner.</w:t>
      </w:r>
    </w:p>
    <w:p w:rsidR="0001528D" w:rsidRPr="00293C27" w:rsidRDefault="0001528D" w:rsidP="0001528D">
      <w:pPr>
        <w:pStyle w:val="Paragraphedeliste"/>
        <w:spacing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lastRenderedPageBreak/>
        <w:t>La preuve d'enjeu</w:t>
      </w:r>
      <w:r>
        <w:rPr>
          <w:rFonts w:ascii="Times New Roman" w:hAnsi="Times New Roman" w:cs="Times New Roman"/>
          <w:sz w:val="24"/>
          <w:szCs w:val="24"/>
          <w:lang w:val="fr-FR"/>
        </w:rPr>
        <w:t xml:space="preserve"> (Proof of St</w:t>
      </w:r>
      <w:r w:rsidRPr="00293C27">
        <w:rPr>
          <w:rFonts w:ascii="Times New Roman" w:hAnsi="Times New Roman" w:cs="Times New Roman"/>
          <w:sz w:val="24"/>
          <w:szCs w:val="24"/>
          <w:lang w:val="fr-FR"/>
        </w:rPr>
        <w:t xml:space="preserve">ak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S), contrairement à la PoW,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4E5F87">
        <w:rPr>
          <w:rFonts w:ascii="Times New Roman" w:hAnsi="Times New Roman" w:cs="Times New Roman"/>
          <w:sz w:val="24"/>
          <w:szCs w:val="24"/>
          <w:lang w:val="fr-FR"/>
        </w:rPr>
        <w:fldChar w:fldCharType="begin"/>
      </w:r>
      <w:r w:rsidR="004E5F87">
        <w:rPr>
          <w:rFonts w:ascii="Times New Roman" w:hAnsi="Times New Roman" w:cs="Times New Roman"/>
          <w:sz w:val="24"/>
          <w:szCs w:val="24"/>
          <w:lang w:val="fr-FR"/>
        </w:rPr>
        <w:instrText xml:space="preserve"> ADDIN ZOTERO_ITEM CSL_CITATION {"citationID":"54OPO0UE","properties":{"formattedCitation":"[27]","plainCitation":"[27]","noteIndex":0},"citationItems":[{"id":67,"uris":["http://zotero.org/users/16284513/items/XKH8ARSU"],"itemData":{"id":67,"type":"webpag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4E5F87">
        <w:rPr>
          <w:rFonts w:ascii="Times New Roman" w:hAnsi="Times New Roman" w:cs="Times New Roman"/>
          <w:sz w:val="24"/>
          <w:szCs w:val="24"/>
          <w:lang w:val="fr-FR"/>
        </w:rPr>
        <w:fldChar w:fldCharType="separate"/>
      </w:r>
      <w:r w:rsidR="004E5F87" w:rsidRPr="004E5F87">
        <w:rPr>
          <w:rFonts w:ascii="Times New Roman" w:hAnsi="Times New Roman" w:cs="Times New Roman"/>
          <w:sz w:val="24"/>
          <w:lang w:val="fr-FR"/>
        </w:rPr>
        <w:t>[27]</w:t>
      </w:r>
      <w:r w:rsidR="004E5F87">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Pr>
          <w:rFonts w:ascii="Times New Roman" w:hAnsi="Times New Roman" w:cs="Times New Roman"/>
          <w:sz w:val="24"/>
          <w:szCs w:val="24"/>
          <w:lang w:val="fr-FR"/>
        </w:rPr>
        <w:t>Ethereum est passé du PoW au PoS</w:t>
      </w:r>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45449F">
        <w:rPr>
          <w:rFonts w:ascii="Times New Roman" w:hAnsi="Times New Roman" w:cs="Times New Roman"/>
          <w:sz w:val="24"/>
          <w:szCs w:val="24"/>
          <w:lang w:val="fr-FR"/>
        </w:rPr>
        <w:fldChar w:fldCharType="begin"/>
      </w:r>
      <w:r w:rsidR="0045449F">
        <w:rPr>
          <w:rFonts w:ascii="Times New Roman" w:hAnsi="Times New Roman" w:cs="Times New Roman"/>
          <w:sz w:val="24"/>
          <w:szCs w:val="24"/>
          <w:lang w:val="fr-FR"/>
        </w:rPr>
        <w:instrText xml:space="preserve"> ADDIN ZOTERO_ITEM CSL_CITATION {"citationID":"pBH8qf4u","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45449F">
        <w:rPr>
          <w:rFonts w:ascii="Times New Roman" w:hAnsi="Times New Roman" w:cs="Times New Roman"/>
          <w:sz w:val="24"/>
          <w:szCs w:val="24"/>
          <w:lang w:val="fr-FR"/>
        </w:rPr>
        <w:fldChar w:fldCharType="separate"/>
      </w:r>
      <w:r w:rsidR="0045449F" w:rsidRPr="0045449F">
        <w:rPr>
          <w:rFonts w:ascii="Times New Roman" w:hAnsi="Times New Roman" w:cs="Times New Roman"/>
          <w:sz w:val="24"/>
          <w:lang w:val="fr-FR"/>
        </w:rPr>
        <w:t>[25]</w:t>
      </w:r>
      <w:r w:rsidR="0045449F">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rsidR="008C38EB" w:rsidRDefault="0001528D" w:rsidP="0001528D">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Authority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PoA)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proposé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disposer d’une énorme puissance de calcul comme dans les PoS et PoW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r w:rsidR="00DC60F6">
        <w:rPr>
          <w:rFonts w:ascii="Times New Roman" w:hAnsi="Times New Roman" w:cs="Times New Roman"/>
          <w:sz w:val="24"/>
          <w:szCs w:val="24"/>
          <w:lang w:val="fr-FR"/>
        </w:rPr>
        <w:t xml:space="preserve">PoA </w:t>
      </w:r>
      <w:r w:rsidR="00A86D51">
        <w:rPr>
          <w:rFonts w:ascii="Times New Roman" w:hAnsi="Times New Roman" w:cs="Times New Roman"/>
          <w:sz w:val="24"/>
          <w:szCs w:val="24"/>
          <w:lang w:val="fr-FR"/>
        </w:rPr>
        <w:fldChar w:fldCharType="begin"/>
      </w:r>
      <w:r w:rsidR="00A86D51">
        <w:rPr>
          <w:rFonts w:ascii="Times New Roman" w:hAnsi="Times New Roman" w:cs="Times New Roman"/>
          <w:sz w:val="24"/>
          <w:szCs w:val="24"/>
          <w:lang w:val="fr-FR"/>
        </w:rPr>
        <w:instrText xml:space="preserve"> ADDIN ZOTERO_ITEM CSL_CITATION {"citationID":"YQwdViFK","properties":{"formattedCitation":"[25]","plainCitation":"[25]","noteIndex":0},"citationItems":[{"id":38,"uris":["http://zotero.org/users/local/3eTyEGwA/items/EVZ2FD9K","http://zotero.org/users/16284513/items/EVZ2FD9K"],"itemData":{"id":38,"type":"webpag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A86D51">
        <w:rPr>
          <w:rFonts w:ascii="Times New Roman" w:hAnsi="Times New Roman" w:cs="Times New Roman"/>
          <w:sz w:val="24"/>
          <w:szCs w:val="24"/>
          <w:lang w:val="fr-FR"/>
        </w:rPr>
        <w:fldChar w:fldCharType="separate"/>
      </w:r>
      <w:r w:rsidR="00A86D51" w:rsidRPr="00A86D51">
        <w:rPr>
          <w:rFonts w:ascii="Times New Roman" w:hAnsi="Times New Roman" w:cs="Times New Roman"/>
          <w:sz w:val="24"/>
          <w:lang w:val="fr-FR"/>
        </w:rPr>
        <w:t>[25]</w:t>
      </w:r>
      <w:r w:rsidR="00A86D51">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PoA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rsidR="009958ED" w:rsidRPr="00054AB3" w:rsidRDefault="009958ED" w:rsidP="0001528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rsidR="00937821" w:rsidRPr="00291FD7" w:rsidRDefault="009761C4"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2" w:name="_Ref190262843"/>
      <w:bookmarkStart w:id="43" w:name="_Toc196954942"/>
      <w:r w:rsidRPr="00291FD7">
        <w:rPr>
          <w:rFonts w:ascii="Times New Roman" w:eastAsiaTheme="majorEastAsia" w:hAnsi="Times New Roman" w:cs="Times New Roman"/>
          <w:b/>
          <w:sz w:val="24"/>
          <w:szCs w:val="24"/>
          <w:lang w:val="fr-FR"/>
        </w:rPr>
        <w:t>Smart contracts (contrats intelligent</w:t>
      </w:r>
      <w:r w:rsidR="009373F8" w:rsidRPr="00291FD7">
        <w:rPr>
          <w:rFonts w:ascii="Times New Roman" w:eastAsiaTheme="majorEastAsia" w:hAnsi="Times New Roman" w:cs="Times New Roman"/>
          <w:b/>
          <w:sz w:val="24"/>
          <w:szCs w:val="24"/>
          <w:lang w:val="fr-FR"/>
        </w:rPr>
        <w:t>s</w:t>
      </w:r>
      <w:r w:rsidRPr="00291FD7">
        <w:rPr>
          <w:rFonts w:ascii="Times New Roman" w:eastAsiaTheme="majorEastAsia" w:hAnsi="Times New Roman" w:cs="Times New Roman"/>
          <w:b/>
          <w:sz w:val="24"/>
          <w:szCs w:val="24"/>
          <w:lang w:val="fr-FR"/>
        </w:rPr>
        <w:t>)</w:t>
      </w:r>
      <w:bookmarkEnd w:id="42"/>
      <w:bookmarkEnd w:id="43"/>
    </w:p>
    <w:p w:rsidR="002576F6" w:rsidRDefault="008759E0" w:rsidP="006A30A3">
      <w:pPr>
        <w:pStyle w:val="NormalWeb"/>
        <w:spacing w:line="360" w:lineRule="auto"/>
        <w:ind w:firstLine="360"/>
        <w:jc w:val="both"/>
        <w:divId w:val="910389070"/>
        <w:rPr>
          <w:lang w:val="fr-FR"/>
        </w:rPr>
      </w:pPr>
      <w:r>
        <w:rPr>
          <w:lang w:val="fr-FR"/>
        </w:rPr>
        <w:t>Le terme « </w:t>
      </w:r>
      <w:r w:rsidRPr="008759E0">
        <w:rPr>
          <w:b/>
          <w:lang w:val="fr-FR"/>
        </w:rPr>
        <w:t>smart contracts</w:t>
      </w:r>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D51B90">
        <w:rPr>
          <w:lang w:val="fr-FR"/>
        </w:rPr>
        <w:fldChar w:fldCharType="begin"/>
      </w:r>
      <w:r w:rsidR="00EB66D6">
        <w:rPr>
          <w:lang w:val="fr-FR"/>
        </w:rPr>
        <w:instrText xml:space="preserve"> ADDIN ZOTERO_ITEM CSL_CITATION {"citationID":"7QB1OS33","properties":{"formattedCitation":"[28]","plainCitation":"[28]","noteIndex":0},"citationItems":[{"id":69,"uris":["http://zotero.org/users/16284513/items/5R4J68TR"],"itemData":{"id":69,"type":"webpag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D51B90">
        <w:rPr>
          <w:lang w:val="fr-FR"/>
        </w:rPr>
        <w:fldChar w:fldCharType="separate"/>
      </w:r>
      <w:r w:rsidR="00D51B90" w:rsidRPr="00D51B90">
        <w:rPr>
          <w:lang w:val="fr-FR"/>
        </w:rPr>
        <w:t>[28]</w:t>
      </w:r>
      <w:r w:rsidR="00D51B90">
        <w:rPr>
          <w:lang w:val="fr-FR"/>
        </w:rPr>
        <w:fldChar w:fldCharType="end"/>
      </w:r>
      <w:r w:rsidR="00FD4B36">
        <w:rPr>
          <w:lang w:val="fr-FR"/>
        </w:rPr>
        <w:t xml:space="preserve">. Il le </w:t>
      </w:r>
      <w:r w:rsidR="00922B79">
        <w:rPr>
          <w:lang w:val="fr-FR"/>
        </w:rPr>
        <w:t>défini</w:t>
      </w:r>
      <w:r w:rsidR="00FD4B36">
        <w:rPr>
          <w:lang w:val="fr-FR"/>
        </w:rPr>
        <w:t xml:space="preserve"> comme </w:t>
      </w:r>
      <w:r w:rsidR="00922B79" w:rsidRPr="00922B79">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922B79" w:rsidRPr="00922B79">
        <w:rPr>
          <w:lang w:val="fr-FR"/>
        </w:rPr>
        <w:t>"</w:t>
      </w:r>
      <w:r w:rsidR="00FD4B36">
        <w:rPr>
          <w:lang w:val="fr-FR"/>
        </w:rPr>
        <w:t xml:space="preserve"> </w:t>
      </w:r>
      <w:r w:rsidR="00FD4B36">
        <w:rPr>
          <w:lang w:val="fr-FR"/>
        </w:rPr>
        <w:fldChar w:fldCharType="begin"/>
      </w:r>
      <w:r w:rsidR="00C43BF8">
        <w:rPr>
          <w:lang w:val="fr-FR"/>
        </w:rPr>
        <w:instrText xml:space="preserve"> ADDIN ZOTERO_ITEM CSL_CITATION {"citationID":"SgjPXp1l","properties":{"formattedCitation":"[29]","plainCitation":"[29]","noteIndex":0},"citationItems":[{"id":75,"uris":["http://zotero.org/users/16284513/items/7JWM8XGN"],"itemData":{"id":75,"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FD4B36">
        <w:rPr>
          <w:lang w:val="fr-FR"/>
        </w:rPr>
        <w:fldChar w:fldCharType="separate"/>
      </w:r>
      <w:r w:rsidR="00FD4B36" w:rsidRPr="00FD4B36">
        <w:rPr>
          <w:lang w:val="fr-FR"/>
        </w:rPr>
        <w:t>[29]</w:t>
      </w:r>
      <w:r w:rsidR="00FD4B36">
        <w:rPr>
          <w:lang w:val="fr-FR"/>
        </w:rPr>
        <w:fldChar w:fldCharType="end"/>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lastRenderedPageBreak/>
        <w:t xml:space="preserve">Selon </w:t>
      </w:r>
      <w:r w:rsidR="00FE483F">
        <w:rPr>
          <w:rFonts w:ascii="Times New Roman" w:hAnsi="Times New Roman" w:cs="Times New Roman"/>
          <w:sz w:val="24"/>
          <w:szCs w:val="24"/>
        </w:rPr>
        <w:fldChar w:fldCharType="begin"/>
      </w:r>
      <w:r w:rsidR="00FE483F" w:rsidRPr="00FE483F">
        <w:rPr>
          <w:rFonts w:ascii="Times New Roman" w:hAnsi="Times New Roman" w:cs="Times New Roman"/>
          <w:sz w:val="24"/>
          <w:szCs w:val="24"/>
          <w:lang w:val="fr-FR"/>
        </w:rPr>
        <w:instrText xml:space="preserve"> ADDIN ZOTERO_ITEM CSL_CITATION {"citationID":"TLcXor0B","properties":{"formattedCitation":"[16]","plainCitation":"[16]","noteIndex":0},"citationItems":[{"id":20,"uris":["http://zotero.org/users/local/3eTyEGwA/items/TJNPJFPJ","http://zotero.org/users/16284513/items/TJNPJFPJ"],"itemData":{"id":20,"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FE483F">
        <w:rPr>
          <w:rFonts w:ascii="Times New Roman" w:hAnsi="Times New Roman" w:cs="Times New Roman"/>
          <w:sz w:val="24"/>
          <w:szCs w:val="24"/>
        </w:rPr>
        <w:fldChar w:fldCharType="separate"/>
      </w:r>
      <w:r w:rsidR="00FE483F" w:rsidRPr="00FE483F">
        <w:rPr>
          <w:rFonts w:ascii="Times New Roman" w:hAnsi="Times New Roman" w:cs="Times New Roman"/>
          <w:sz w:val="24"/>
          <w:lang w:val="fr-FR"/>
        </w:rPr>
        <w:t>[16]</w:t>
      </w:r>
      <w:r w:rsidR="00FE483F">
        <w:rPr>
          <w:rFonts w:ascii="Times New Roman" w:hAnsi="Times New Roman" w:cs="Times New Roman"/>
          <w:sz w:val="24"/>
          <w:szCs w:val="24"/>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r w:rsidR="00AE0E12" w:rsidRPr="003C2761">
        <w:rPr>
          <w:rFonts w:ascii="Times New Roman" w:hAnsi="Times New Roman" w:cs="Times New Roman"/>
          <w:sz w:val="24"/>
          <w:szCs w:val="24"/>
          <w:lang w:val="fr-FR"/>
        </w:rPr>
        <w:t>Vyper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r w:rsidR="00493502">
        <w:rPr>
          <w:rFonts w:ascii="Times New Roman" w:hAnsi="Times New Roman" w:cs="Times New Roman"/>
          <w:sz w:val="24"/>
          <w:szCs w:val="24"/>
          <w:lang w:val="fr-FR"/>
        </w:rPr>
        <w:t xml:space="preserve"> La </w:t>
      </w:r>
      <w:r w:rsidR="00493502" w:rsidRPr="004B10B9">
        <w:rPr>
          <w:rFonts w:ascii="Times New Roman" w:hAnsi="Times New Roman" w:cs="Times New Roman"/>
          <w:sz w:val="24"/>
          <w:szCs w:val="24"/>
          <w:highlight w:val="yellow"/>
          <w:lang w:val="fr-FR"/>
        </w:rPr>
        <w:t>figure</w:t>
      </w:r>
      <w:r w:rsidR="00CA5934" w:rsidRPr="004B10B9">
        <w:rPr>
          <w:rFonts w:ascii="Times New Roman" w:hAnsi="Times New Roman" w:cs="Times New Roman"/>
          <w:sz w:val="24"/>
          <w:szCs w:val="24"/>
          <w:highlight w:val="yellow"/>
          <w:lang w:val="fr-FR"/>
        </w:rPr>
        <w:t xml:space="preserve"> 6</w:t>
      </w:r>
      <w:r w:rsidR="002116B2">
        <w:rPr>
          <w:rFonts w:ascii="Times New Roman" w:hAnsi="Times New Roman" w:cs="Times New Roman"/>
          <w:sz w:val="24"/>
          <w:szCs w:val="24"/>
          <w:lang w:val="fr-FR"/>
        </w:rPr>
        <w:t xml:space="preserve"> ci-dessous</w:t>
      </w:r>
      <w:r w:rsidR="00493502">
        <w:rPr>
          <w:rFonts w:ascii="Times New Roman" w:hAnsi="Times New Roman" w:cs="Times New Roman"/>
          <w:sz w:val="24"/>
          <w:szCs w:val="24"/>
          <w:lang w:val="fr-FR"/>
        </w:rPr>
        <w:t xml:space="preserve"> est un exemple de contrat intelligent écrit en </w:t>
      </w:r>
      <w:r w:rsidR="00A7166D">
        <w:rPr>
          <w:rFonts w:ascii="Times New Roman" w:hAnsi="Times New Roman" w:cs="Times New Roman"/>
          <w:sz w:val="24"/>
          <w:szCs w:val="24"/>
          <w:lang w:val="fr-FR"/>
        </w:rPr>
        <w:t xml:space="preserve">Solidity via l’environnement de développement </w:t>
      </w:r>
      <w:r w:rsidR="005B6363">
        <w:rPr>
          <w:rFonts w:ascii="Times New Roman" w:hAnsi="Times New Roman" w:cs="Times New Roman"/>
          <w:sz w:val="24"/>
          <w:szCs w:val="24"/>
          <w:lang w:val="fr-FR"/>
        </w:rPr>
        <w:t>Remix-Ethereum-IDE</w:t>
      </w:r>
      <w:r w:rsidR="002B7930" w:rsidRPr="00BD044D">
        <w:rPr>
          <w:rStyle w:val="Appelnotedebasdep"/>
        </w:rPr>
        <w:footnoteReference w:id="3"/>
      </w:r>
      <w:r w:rsidR="00CB285E">
        <w:rPr>
          <w:rFonts w:ascii="Times New Roman" w:hAnsi="Times New Roman" w:cs="Times New Roman"/>
          <w:sz w:val="24"/>
          <w:szCs w:val="24"/>
          <w:lang w:val="fr-FR"/>
        </w:rPr>
        <w:t>.</w:t>
      </w:r>
    </w:p>
    <w:p w:rsidR="002C140F" w:rsidRPr="00FB1D30" w:rsidRDefault="006F07FE" w:rsidP="002C140F">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8CA8DB" wp14:editId="7236AD67">
            <wp:extent cx="4056464" cy="1786021"/>
            <wp:effectExtent l="0" t="0" r="1270" b="508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xemple_code_solidity.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56464" cy="1786021"/>
                    </a:xfrm>
                    <a:prstGeom prst="rect">
                      <a:avLst/>
                    </a:prstGeom>
                  </pic:spPr>
                </pic:pic>
              </a:graphicData>
            </a:graphic>
          </wp:inline>
        </w:drawing>
      </w:r>
    </w:p>
    <w:p w:rsidR="003C2761" w:rsidRPr="0010536D" w:rsidRDefault="002C140F" w:rsidP="002C140F">
      <w:pPr>
        <w:pStyle w:val="Lgende"/>
        <w:jc w:val="center"/>
        <w:rPr>
          <w:rFonts w:ascii="Times New Roman" w:hAnsi="Times New Roman" w:cs="Times New Roman"/>
          <w:color w:val="auto"/>
          <w:sz w:val="24"/>
          <w:lang w:val="fr-FR"/>
        </w:rPr>
      </w:pPr>
      <w:bookmarkStart w:id="44" w:name="_Toc196954639"/>
      <w:r w:rsidRPr="0010536D">
        <w:rPr>
          <w:rFonts w:ascii="Times New Roman" w:hAnsi="Times New Roman" w:cs="Times New Roman"/>
          <w:b/>
          <w:color w:val="auto"/>
          <w:sz w:val="24"/>
          <w:lang w:val="fr-FR"/>
        </w:rPr>
        <w:t xml:space="preserve">Figure </w:t>
      </w:r>
      <w:r w:rsidRPr="0010536D">
        <w:rPr>
          <w:rFonts w:ascii="Times New Roman" w:hAnsi="Times New Roman" w:cs="Times New Roman"/>
          <w:b/>
          <w:color w:val="auto"/>
          <w:sz w:val="24"/>
          <w:lang w:val="fr-FR"/>
        </w:rPr>
        <w:fldChar w:fldCharType="begin"/>
      </w:r>
      <w:r w:rsidRPr="0010536D">
        <w:rPr>
          <w:rFonts w:ascii="Times New Roman" w:hAnsi="Times New Roman" w:cs="Times New Roman"/>
          <w:b/>
          <w:color w:val="auto"/>
          <w:sz w:val="24"/>
          <w:lang w:val="fr-FR"/>
        </w:rPr>
        <w:instrText xml:space="preserve"> SEQ Figure \* ARABIC </w:instrText>
      </w:r>
      <w:r w:rsidRPr="0010536D">
        <w:rPr>
          <w:rFonts w:ascii="Times New Roman" w:hAnsi="Times New Roman" w:cs="Times New Roman"/>
          <w:b/>
          <w:color w:val="auto"/>
          <w:sz w:val="24"/>
          <w:lang w:val="fr-FR"/>
        </w:rPr>
        <w:fldChar w:fldCharType="separate"/>
      </w:r>
      <w:r w:rsidR="00A0210E">
        <w:rPr>
          <w:rFonts w:ascii="Times New Roman" w:hAnsi="Times New Roman" w:cs="Times New Roman"/>
          <w:b/>
          <w:noProof/>
          <w:color w:val="auto"/>
          <w:sz w:val="24"/>
          <w:lang w:val="fr-FR"/>
        </w:rPr>
        <w:t>6</w:t>
      </w:r>
      <w:r w:rsidRPr="0010536D">
        <w:rPr>
          <w:rFonts w:ascii="Times New Roman" w:hAnsi="Times New Roman" w:cs="Times New Roman"/>
          <w:b/>
          <w:color w:val="auto"/>
          <w:sz w:val="24"/>
          <w:lang w:val="fr-FR"/>
        </w:rPr>
        <w:fldChar w:fldCharType="end"/>
      </w:r>
      <w:r w:rsidR="00FC4485">
        <w:rPr>
          <w:rFonts w:ascii="Times New Roman" w:hAnsi="Times New Roman" w:cs="Times New Roman"/>
          <w:color w:val="auto"/>
          <w:sz w:val="24"/>
          <w:lang w:val="fr-FR"/>
        </w:rPr>
        <w:t xml:space="preserve"> : Exemple d’un</w:t>
      </w:r>
      <w:r w:rsidRPr="0010536D">
        <w:rPr>
          <w:rFonts w:ascii="Times New Roman" w:hAnsi="Times New Roman" w:cs="Times New Roman"/>
          <w:color w:val="auto"/>
          <w:sz w:val="24"/>
          <w:lang w:val="fr-FR"/>
        </w:rPr>
        <w:t xml:space="preserve"> contrat intelligent dénommé</w:t>
      </w:r>
      <w:r w:rsidR="00AB62E7">
        <w:rPr>
          <w:rFonts w:ascii="Times New Roman" w:hAnsi="Times New Roman" w:cs="Times New Roman"/>
          <w:color w:val="auto"/>
          <w:sz w:val="24"/>
          <w:lang w:val="fr-FR"/>
        </w:rPr>
        <w:t xml:space="preserve"> « </w:t>
      </w:r>
      <w:r w:rsidRPr="0010536D">
        <w:rPr>
          <w:rFonts w:ascii="Times New Roman" w:hAnsi="Times New Roman" w:cs="Times New Roman"/>
          <w:color w:val="auto"/>
          <w:sz w:val="24"/>
          <w:lang w:val="fr-FR"/>
        </w:rPr>
        <w:t>Owner</w:t>
      </w:r>
      <w:r w:rsidR="00AB62E7">
        <w:rPr>
          <w:rFonts w:ascii="Times New Roman" w:hAnsi="Times New Roman" w:cs="Times New Roman"/>
          <w:color w:val="auto"/>
          <w:sz w:val="24"/>
          <w:lang w:val="fr-FR"/>
        </w:rPr>
        <w:t> »</w:t>
      </w:r>
      <w:bookmarkEnd w:id="44"/>
    </w:p>
    <w:p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rsidR="002C0630" w:rsidRDefault="00292DC2"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EB66D6">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VuwsW4sT","properties":{"formattedCitation":"[30]","plainCitation":"[30]","noteIndex":0},"citationItems":[{"id":71,"uris":["http://zotero.org/users/16284513/items/JTUFNW4I"],"itemData":{"id":71,"type":"webpag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EB66D6">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0]</w:t>
      </w:r>
      <w:r w:rsidR="00EB66D6">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8B1739" w:rsidRDefault="00E42621" w:rsidP="000703BC">
      <w:pPr>
        <w:pStyle w:val="Paragraphedeliste"/>
        <w:numPr>
          <w:ilvl w:val="1"/>
          <w:numId w:val="19"/>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r w:rsidRPr="00E42621">
        <w:rPr>
          <w:rFonts w:ascii="Times New Roman" w:hAnsi="Times New Roman" w:cs="Times New Roman"/>
          <w:sz w:val="24"/>
          <w:szCs w:val="24"/>
          <w:lang w:val="fr-FR"/>
        </w:rPr>
        <w:t>when...then…</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rsidR="0034142E" w:rsidRDefault="0034142E" w:rsidP="000703BC">
      <w:pPr>
        <w:pStyle w:val="Paragraphedeliste"/>
        <w:numPr>
          <w:ilvl w:val="1"/>
          <w:numId w:val="19"/>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rsidR="0030002A" w:rsidRPr="0034142E" w:rsidRDefault="00563C8D" w:rsidP="000703BC">
      <w:pPr>
        <w:pStyle w:val="Paragraphedeliste"/>
        <w:numPr>
          <w:ilvl w:val="1"/>
          <w:numId w:val="19"/>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rsidR="00292DC2" w:rsidRDefault="00A90F5C" w:rsidP="000703BC">
      <w:pPr>
        <w:pStyle w:val="Paragraphedeliste"/>
        <w:numPr>
          <w:ilvl w:val="0"/>
          <w:numId w:val="19"/>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615D6E">
        <w:rPr>
          <w:rFonts w:ascii="Times New Roman" w:hAnsi="Times New Roman" w:cs="Times New Roman"/>
          <w:b/>
          <w:sz w:val="24"/>
          <w:szCs w:val="24"/>
          <w:lang w:val="fr-FR"/>
        </w:rPr>
        <w:fldChar w:fldCharType="begin"/>
      </w:r>
      <w:r w:rsidR="00FD4B36">
        <w:rPr>
          <w:rFonts w:ascii="Times New Roman" w:hAnsi="Times New Roman" w:cs="Times New Roman"/>
          <w:b/>
          <w:sz w:val="24"/>
          <w:szCs w:val="24"/>
          <w:lang w:val="fr-FR"/>
        </w:rPr>
        <w:instrText xml:space="preserve"> ADDIN ZOTERO_ITEM CSL_CITATION {"citationID":"3f8W7NhO","properties":{"formattedCitation":"[31]","plainCitation":"[31]","noteIndex":0},"citationItems":[{"id":73,"uris":["http://zotero.org/users/16284513/items/8TBBXMR4"],"itemData":{"id":73,"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615D6E">
        <w:rPr>
          <w:rFonts w:ascii="Times New Roman" w:hAnsi="Times New Roman" w:cs="Times New Roman"/>
          <w:b/>
          <w:sz w:val="24"/>
          <w:szCs w:val="24"/>
          <w:lang w:val="fr-FR"/>
        </w:rPr>
        <w:fldChar w:fldCharType="separate"/>
      </w:r>
      <w:r w:rsidR="00FD4B36" w:rsidRPr="00FD4B36">
        <w:rPr>
          <w:rFonts w:ascii="Times New Roman" w:hAnsi="Times New Roman" w:cs="Times New Roman"/>
          <w:sz w:val="24"/>
        </w:rPr>
        <w:t>[31]</w:t>
      </w:r>
      <w:r w:rsidR="00615D6E">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rsidR="00E32B72" w:rsidRDefault="00E32B72" w:rsidP="000703BC">
      <w:pPr>
        <w:pStyle w:val="Paragraphedeliste"/>
        <w:numPr>
          <w:ilvl w:val="1"/>
          <w:numId w:val="19"/>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rsidR="00B86A50" w:rsidRDefault="00B86A50" w:rsidP="000703BC">
      <w:pPr>
        <w:pStyle w:val="Paragraphedeliste"/>
        <w:numPr>
          <w:ilvl w:val="1"/>
          <w:numId w:val="19"/>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rsidR="00D61E6B" w:rsidRPr="008B1739" w:rsidRDefault="00D61E6B" w:rsidP="000703BC">
      <w:pPr>
        <w:pStyle w:val="Paragraphedeliste"/>
        <w:numPr>
          <w:ilvl w:val="1"/>
          <w:numId w:val="19"/>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rsidR="00292DC2" w:rsidRPr="008068C6" w:rsidRDefault="00C5395D" w:rsidP="008068C6">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rsidR="00937821" w:rsidRPr="00D27124" w:rsidRDefault="00937821" w:rsidP="000703BC">
      <w:pPr>
        <w:keepNext/>
        <w:keepLines/>
        <w:numPr>
          <w:ilvl w:val="1"/>
          <w:numId w:val="34"/>
        </w:numPr>
        <w:spacing w:before="40" w:after="0"/>
        <w:outlineLvl w:val="1"/>
        <w:rPr>
          <w:rFonts w:ascii="Times New Roman" w:eastAsiaTheme="majorEastAsia" w:hAnsi="Times New Roman" w:cs="Times New Roman"/>
          <w:b/>
          <w:sz w:val="24"/>
          <w:szCs w:val="24"/>
          <w:lang w:val="fr-FR"/>
        </w:rPr>
      </w:pPr>
      <w:bookmarkStart w:id="45" w:name="_Toc196954943"/>
      <w:r w:rsidRPr="00D27124">
        <w:rPr>
          <w:rFonts w:ascii="Times New Roman" w:eastAsiaTheme="majorEastAsia" w:hAnsi="Times New Roman" w:cs="Times New Roman"/>
          <w:b/>
          <w:sz w:val="24"/>
          <w:szCs w:val="24"/>
          <w:lang w:val="fr-FR"/>
        </w:rPr>
        <w:t>Exemple de blockchain : Ethereum</w:t>
      </w:r>
      <w:bookmarkEnd w:id="45"/>
    </w:p>
    <w:p w:rsidR="00635139" w:rsidRPr="00D27124" w:rsidRDefault="00FC4C24" w:rsidP="000703BC">
      <w:pPr>
        <w:pStyle w:val="Titre3"/>
        <w:numPr>
          <w:ilvl w:val="2"/>
          <w:numId w:val="20"/>
        </w:numPr>
        <w:jc w:val="both"/>
        <w:rPr>
          <w:rFonts w:ascii="Times New Roman" w:hAnsi="Times New Roman" w:cs="Times New Roman"/>
          <w:b/>
          <w:color w:val="auto"/>
          <w:lang w:val="fr-FR"/>
        </w:rPr>
      </w:pPr>
      <w:bookmarkStart w:id="46" w:name="_Toc196954944"/>
      <w:bookmarkEnd w:id="28"/>
      <w:r w:rsidRPr="00D27124">
        <w:rPr>
          <w:rFonts w:ascii="Times New Roman" w:hAnsi="Times New Roman" w:cs="Times New Roman"/>
          <w:noProof/>
          <w:color w:val="auto"/>
        </w:rPr>
        <w:drawing>
          <wp:anchor distT="0" distB="0" distL="114300" distR="114300" simplePos="0" relativeHeight="251665408" behindDoc="1" locked="0" layoutInCell="1" allowOverlap="1" wp14:anchorId="36A72C13" wp14:editId="46529EDB">
            <wp:simplePos x="0" y="0"/>
            <wp:positionH relativeFrom="column">
              <wp:posOffset>635</wp:posOffset>
            </wp:positionH>
            <wp:positionV relativeFrom="paragraph">
              <wp:posOffset>213995</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635139" w:rsidRPr="00D27124">
        <w:rPr>
          <w:rFonts w:ascii="Times New Roman" w:hAnsi="Times New Roman" w:cs="Times New Roman"/>
          <w:b/>
          <w:color w:val="auto"/>
          <w:lang w:val="fr-FR"/>
        </w:rPr>
        <w:t xml:space="preserve">Historique </w:t>
      </w:r>
      <w:r w:rsidR="004903DB" w:rsidRPr="00D27124">
        <w:rPr>
          <w:rFonts w:ascii="Times New Roman" w:hAnsi="Times New Roman" w:cs="Times New Roman"/>
          <w:b/>
          <w:color w:val="auto"/>
          <w:lang w:val="fr-FR"/>
        </w:rPr>
        <w:t>et évolution d’</w:t>
      </w:r>
      <w:r w:rsidR="00635139" w:rsidRPr="00D27124">
        <w:rPr>
          <w:rFonts w:ascii="Times New Roman" w:hAnsi="Times New Roman" w:cs="Times New Roman"/>
          <w:b/>
          <w:color w:val="auto"/>
          <w:lang w:val="fr-FR"/>
        </w:rPr>
        <w:t>Ethereum</w:t>
      </w:r>
      <w:bookmarkEnd w:id="46"/>
    </w:p>
    <w:p w:rsidR="009C7DF5" w:rsidRDefault="00E17695" w:rsidP="00D55C13">
      <w:pPr>
        <w:spacing w:line="360" w:lineRule="auto"/>
        <w:jc w:val="both"/>
        <w:rPr>
          <w:rFonts w:ascii="Times New Roman" w:hAnsi="Times New Roman" w:cs="Times New Roman"/>
          <w:sz w:val="24"/>
          <w:szCs w:val="24"/>
          <w:lang w:val="fr-FR"/>
        </w:rPr>
      </w:pPr>
      <w:r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Pr="00E17695">
        <w:rPr>
          <w:rFonts w:ascii="Times New Roman" w:hAnsi="Times New Roman" w:cs="Times New Roman"/>
          <w:sz w:val="24"/>
          <w:szCs w:val="24"/>
          <w:lang w:val="fr-FR"/>
        </w:rPr>
        <w:t xml:space="preserve">s'appuyant sur la crypto-monnaie bitcoin. En plus de cette exclusivité, </w:t>
      </w:r>
      <w:r w:rsidRPr="00D42ECF">
        <w:rPr>
          <w:rFonts w:ascii="Times New Roman" w:hAnsi="Times New Roman" w:cs="Times New Roman"/>
          <w:i/>
          <w:sz w:val="24"/>
          <w:szCs w:val="24"/>
          <w:lang w:val="fr-FR"/>
        </w:rPr>
        <w:t>Vitalik Buterin</w:t>
      </w:r>
      <w:r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Pr="00E17695">
        <w:rPr>
          <w:rFonts w:ascii="Times New Roman" w:hAnsi="Times New Roman" w:cs="Times New Roman"/>
          <w:sz w:val="24"/>
          <w:szCs w:val="24"/>
          <w:lang w:val="fr-FR"/>
        </w:rPr>
        <w:t xml:space="preserve">limitations de Bitcoin et décrit la vision et la conception technique d’Ethereum. En effet, selon </w:t>
      </w:r>
      <w:r w:rsidRPr="00D42ECF">
        <w:rPr>
          <w:rFonts w:ascii="Times New Roman" w:hAnsi="Times New Roman" w:cs="Times New Roman"/>
          <w:i/>
          <w:sz w:val="24"/>
          <w:szCs w:val="24"/>
          <w:lang w:val="fr-FR"/>
        </w:rPr>
        <w:t>Buterin</w:t>
      </w:r>
      <w:r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Pr="00E17695">
        <w:rPr>
          <w:rFonts w:ascii="Times New Roman" w:hAnsi="Times New Roman" w:cs="Times New Roman"/>
          <w:sz w:val="24"/>
          <w:szCs w:val="24"/>
          <w:lang w:val="fr-FR"/>
        </w:rPr>
        <w:t>d'autres applications que les crypto-monnaies. Cette ainsi que Ethereum a été annoncé lors de la</w:t>
      </w:r>
      <w:r w:rsidR="00CD4D21">
        <w:rPr>
          <w:rFonts w:ascii="Times New Roman" w:hAnsi="Times New Roman" w:cs="Times New Roman"/>
          <w:sz w:val="24"/>
          <w:szCs w:val="24"/>
          <w:lang w:val="fr-FR"/>
        </w:rPr>
        <w:t xml:space="preserve"> Conférence nord-américaine sur</w:t>
      </w:r>
      <w:r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43BF8">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c8DEM2SX","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43BF8">
        <w:rPr>
          <w:rFonts w:ascii="Times New Roman" w:hAnsi="Times New Roman" w:cs="Times New Roman"/>
          <w:sz w:val="24"/>
          <w:szCs w:val="24"/>
          <w:lang w:val="fr-FR"/>
        </w:rPr>
        <w:fldChar w:fldCharType="separate"/>
      </w:r>
      <w:r w:rsidR="00C43BF8" w:rsidRPr="00757CC4">
        <w:rPr>
          <w:rFonts w:ascii="Times New Roman" w:hAnsi="Times New Roman" w:cs="Times New Roman"/>
          <w:sz w:val="24"/>
          <w:lang w:val="fr-FR"/>
        </w:rPr>
        <w:t>[32]</w:t>
      </w:r>
      <w:r w:rsidR="00C43BF8">
        <w:rPr>
          <w:rFonts w:ascii="Times New Roman" w:hAnsi="Times New Roman" w:cs="Times New Roman"/>
          <w:sz w:val="24"/>
          <w:szCs w:val="24"/>
          <w:lang w:val="fr-FR"/>
        </w:rPr>
        <w:fldChar w:fldCharType="end"/>
      </w:r>
      <w:r w:rsidRPr="00E17695">
        <w:rPr>
          <w:rFonts w:ascii="Times New Roman" w:hAnsi="Times New Roman" w:cs="Times New Roman"/>
          <w:sz w:val="24"/>
          <w:szCs w:val="24"/>
          <w:lang w:val="fr-FR"/>
        </w:rPr>
        <w:t>.</w:t>
      </w:r>
    </w:p>
    <w:p w:rsidR="0050247A" w:rsidRPr="0050247A" w:rsidRDefault="002E048D" w:rsidP="00042A4C">
      <w:pPr>
        <w:pStyle w:val="NormalWeb"/>
        <w:spacing w:line="360" w:lineRule="auto"/>
        <w:jc w:val="both"/>
        <w:divId w:val="140654617"/>
        <w:rPr>
          <w:lang w:val="fr-FR"/>
        </w:rPr>
      </w:pPr>
      <w:r>
        <w:rPr>
          <w:lang w:val="fr-FR"/>
        </w:rPr>
        <w:lastRenderedPageBreak/>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D</w:t>
      </w:r>
      <w:r w:rsidR="005113EC">
        <w:rPr>
          <w:lang w:val="fr-FR"/>
        </w:rPr>
        <w:t>Apps)</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16321B">
        <w:rPr>
          <w:lang w:val="fr-FR"/>
        </w:rPr>
        <w:t xml:space="preserve"> </w:t>
      </w:r>
      <w:r w:rsidR="0016321B">
        <w:rPr>
          <w:lang w:val="fr-FR"/>
        </w:rPr>
        <w:fldChar w:fldCharType="begin"/>
      </w:r>
      <w:r w:rsidR="0016321B">
        <w:rPr>
          <w:lang w:val="fr-FR"/>
        </w:rPr>
        <w:instrText xml:space="preserve"> ADDIN ZOTERO_ITEM CSL_CITATION {"citationID":"2jUsQtlV","properties":{"formattedCitation":"[33]","plainCitation":"[33]","noteIndex":0},"citationItems":[{"id":84,"uris":["http://zotero.org/users/16284513/items/LZKETZJV"],"itemData":{"id":84,"type":"webpage","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16321B">
        <w:rPr>
          <w:lang w:val="fr-FR"/>
        </w:rPr>
        <w:fldChar w:fldCharType="separate"/>
      </w:r>
      <w:r w:rsidR="0016321B" w:rsidRPr="00D7646B">
        <w:rPr>
          <w:lang w:val="fr-FR"/>
        </w:rPr>
        <w:t>[33]</w:t>
      </w:r>
      <w:r w:rsidR="0016321B">
        <w:rPr>
          <w:lang w:val="fr-FR"/>
        </w:rPr>
        <w:fldChar w:fldCharType="end"/>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r w:rsidR="00515465">
        <w:rPr>
          <w:lang w:val="fr-FR"/>
        </w:rPr>
        <w:t>D</w:t>
      </w:r>
      <w:r w:rsidR="00B73EAC">
        <w:rPr>
          <w:lang w:val="fr-FR"/>
        </w:rPr>
        <w:t xml:space="preserve">Apps </w:t>
      </w:r>
      <w:r w:rsidR="009020D0">
        <w:rPr>
          <w:lang w:val="fr-FR"/>
        </w:rPr>
        <w:t xml:space="preserve">selon ses propres règles et </w:t>
      </w:r>
      <w:r w:rsidR="00F55139">
        <w:rPr>
          <w:lang w:val="fr-FR"/>
        </w:rPr>
        <w:t>logiques métiers d’entreprise</w:t>
      </w:r>
      <w:r w:rsidR="00CF6B79">
        <w:rPr>
          <w:lang w:val="fr-FR"/>
        </w:rPr>
        <w:t xml:space="preserve"> </w:t>
      </w:r>
      <w:r w:rsidR="00541543">
        <w:rPr>
          <w:lang w:val="fr-FR"/>
        </w:rPr>
        <w:fldChar w:fldCharType="begin"/>
      </w:r>
      <w:r w:rsidR="00541543">
        <w:rPr>
          <w:lang w:val="fr-FR"/>
        </w:rPr>
        <w:instrText xml:space="preserve"> ADDIN ZOTERO_ITEM CSL_CITATION {"citationID":"hovLxsig","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541543">
        <w:rPr>
          <w:lang w:val="fr-FR"/>
        </w:rPr>
        <w:fldChar w:fldCharType="separate"/>
      </w:r>
      <w:r w:rsidR="00541543" w:rsidRPr="00737151">
        <w:rPr>
          <w:lang w:val="fr-FR"/>
        </w:rPr>
        <w:t>[34]</w:t>
      </w:r>
      <w:r w:rsidR="00541543">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r w:rsidR="006D239C" w:rsidRPr="006D239C">
        <w:rPr>
          <w:lang w:val="fr-FR"/>
        </w:rPr>
        <w:t>TypeScript</w:t>
      </w:r>
      <w:r w:rsidR="001207A4">
        <w:rPr>
          <w:lang w:val="fr-FR"/>
        </w:rPr>
        <w:t xml:space="preserve"> </w:t>
      </w:r>
      <w:r w:rsidR="001207A4">
        <w:rPr>
          <w:lang w:val="fr-FR"/>
        </w:rPr>
        <w:fldChar w:fldCharType="begin"/>
      </w:r>
      <w:r w:rsidR="001207A4">
        <w:rPr>
          <w:lang w:val="fr-FR"/>
        </w:rPr>
        <w:instrText xml:space="preserve"> ADDIN ZOTERO_ITEM CSL_CITATION {"citationID":"mORa6tlF","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1207A4">
        <w:rPr>
          <w:lang w:val="fr-FR"/>
        </w:rPr>
        <w:fldChar w:fldCharType="separate"/>
      </w:r>
      <w:r w:rsidR="001207A4" w:rsidRPr="001207A4">
        <w:rPr>
          <w:lang w:val="fr-FR"/>
        </w:rPr>
        <w:t>[35]</w:t>
      </w:r>
      <w:r w:rsidR="001207A4">
        <w:rPr>
          <w:lang w:val="fr-FR"/>
        </w:rPr>
        <w:fldChar w:fldCharType="end"/>
      </w:r>
      <w:r w:rsidR="006D239C">
        <w:rPr>
          <w:lang w:val="fr-FR"/>
        </w:rPr>
        <w:t>.</w:t>
      </w:r>
    </w:p>
    <w:p w:rsidR="00596812" w:rsidRDefault="005E0DF3"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B21ED9">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3WpGBoRh","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B21ED9">
        <w:rPr>
          <w:rFonts w:ascii="Times New Roman" w:hAnsi="Times New Roman" w:cs="Times New Roman"/>
          <w:sz w:val="24"/>
          <w:szCs w:val="24"/>
          <w:lang w:val="fr-FR"/>
        </w:rPr>
        <w:fldChar w:fldCharType="separate"/>
      </w:r>
      <w:r w:rsidR="00B21ED9" w:rsidRPr="00B21ED9">
        <w:rPr>
          <w:rFonts w:ascii="Times New Roman" w:hAnsi="Times New Roman" w:cs="Times New Roman"/>
          <w:sz w:val="24"/>
          <w:lang w:val="fr-FR"/>
        </w:rPr>
        <w:t>[32]</w:t>
      </w:r>
      <w:r w:rsidR="00B21ED9">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e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PoW)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PoS)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4673C7">
        <w:rPr>
          <w:rFonts w:ascii="Times New Roman" w:hAnsi="Times New Roman" w:cs="Times New Roman"/>
          <w:sz w:val="24"/>
          <w:szCs w:val="24"/>
          <w:lang w:val="fr-FR"/>
        </w:rPr>
        <w:fldChar w:fldCharType="begin"/>
      </w:r>
      <w:r w:rsidR="0041500E">
        <w:rPr>
          <w:rFonts w:ascii="Times New Roman" w:hAnsi="Times New Roman" w:cs="Times New Roman"/>
          <w:sz w:val="24"/>
          <w:szCs w:val="24"/>
          <w:lang w:val="fr-FR"/>
        </w:rPr>
        <w:instrText xml:space="preserve"> ADDIN ZOTERO_ITEM CSL_CITATION {"citationID":"BTPdLKms","properties":{"formattedCitation":"[32]","plainCitation":"[32]","noteIndex":0},"citationItems":[{"id":82,"uris":["http://zotero.org/users/16284513/items/MICLV3PC"],"itemData":{"id":82,"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4673C7">
        <w:rPr>
          <w:rFonts w:ascii="Times New Roman" w:hAnsi="Times New Roman" w:cs="Times New Roman"/>
          <w:sz w:val="24"/>
          <w:szCs w:val="24"/>
          <w:lang w:val="fr-FR"/>
        </w:rPr>
        <w:fldChar w:fldCharType="separate"/>
      </w:r>
      <w:r w:rsidR="004673C7" w:rsidRPr="004673C7">
        <w:rPr>
          <w:rFonts w:ascii="Times New Roman" w:hAnsi="Times New Roman" w:cs="Times New Roman"/>
          <w:sz w:val="24"/>
        </w:rPr>
        <w:t>[32]</w:t>
      </w:r>
      <w:r w:rsidR="004673C7">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rsidR="00094768" w:rsidRPr="008B6FFF" w:rsidRDefault="005525D5" w:rsidP="000703BC">
      <w:pPr>
        <w:pStyle w:val="Titre3"/>
        <w:numPr>
          <w:ilvl w:val="2"/>
          <w:numId w:val="20"/>
        </w:numPr>
        <w:jc w:val="both"/>
        <w:rPr>
          <w:rFonts w:ascii="Times New Roman" w:hAnsi="Times New Roman" w:cs="Times New Roman"/>
          <w:b/>
          <w:color w:val="auto"/>
          <w:lang w:val="fr-FR"/>
        </w:rPr>
      </w:pPr>
      <w:bookmarkStart w:id="47" w:name="_Toc196954945"/>
      <w:r w:rsidRPr="008B6FFF">
        <w:rPr>
          <w:rFonts w:ascii="Times New Roman" w:hAnsi="Times New Roman" w:cs="Times New Roman"/>
          <w:b/>
          <w:color w:val="auto"/>
          <w:lang w:val="fr-FR"/>
        </w:rPr>
        <w:t>Architecture et fonctionnement d’Ethereum</w:t>
      </w:r>
      <w:bookmarkEnd w:id="47"/>
    </w:p>
    <w:p w:rsidR="00094768" w:rsidRDefault="006904C0" w:rsidP="004F61A9">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8300E2" w:rsidRPr="006904C0">
        <w:rPr>
          <w:rFonts w:ascii="Times New Roman" w:hAnsi="Times New Roman" w:cs="Times New Roman"/>
          <w:sz w:val="24"/>
          <w:szCs w:val="24"/>
          <w:lang w:val="fr-FR"/>
        </w:rPr>
        <w:t>l'EVM</w:t>
      </w:r>
      <w:r w:rsidR="008300E2">
        <w:rPr>
          <w:rFonts w:ascii="Times New Roman" w:hAnsi="Times New Roman" w:cs="Times New Roman"/>
          <w:sz w:val="24"/>
          <w:szCs w:val="24"/>
          <w:lang w:val="fr-FR"/>
        </w:rPr>
        <w:t xml:space="preserve"> </w:t>
      </w:r>
      <w:r w:rsidR="008300E2" w:rsidRPr="008F5F21">
        <w:rPr>
          <w:rFonts w:ascii="Times New Roman" w:hAnsi="Times New Roman" w:cs="Times New Roman"/>
          <w:sz w:val="24"/>
          <w:szCs w:val="24"/>
          <w:lang w:val="fr-FR"/>
        </w:rPr>
        <w:t>(Ethereum Virtual Machine)</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w:t>
      </w:r>
      <w:r w:rsidR="00D2447B">
        <w:rPr>
          <w:rFonts w:ascii="Times New Roman" w:hAnsi="Times New Roman" w:cs="Times New Roman"/>
          <w:sz w:val="24"/>
          <w:szCs w:val="24"/>
          <w:lang w:val="fr-FR"/>
        </w:rPr>
        <w:lastRenderedPageBreak/>
        <w:t>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A64C9B">
        <w:rPr>
          <w:rFonts w:ascii="Times New Roman" w:hAnsi="Times New Roman" w:cs="Times New Roman"/>
          <w:sz w:val="24"/>
          <w:szCs w:val="24"/>
          <w:highlight w:val="yellow"/>
          <w:lang w:val="fr-FR"/>
        </w:rPr>
        <w:t xml:space="preserve">figure </w:t>
      </w:r>
      <w:r w:rsidR="00A84D7B" w:rsidRPr="00A64C9B">
        <w:rPr>
          <w:rFonts w:ascii="Times New Roman" w:hAnsi="Times New Roman" w:cs="Times New Roman"/>
          <w:sz w:val="24"/>
          <w:szCs w:val="24"/>
          <w:highlight w:val="yellow"/>
          <w:lang w:val="fr-FR"/>
        </w:rPr>
        <w:t>7</w:t>
      </w:r>
      <w:r w:rsidRPr="006904C0">
        <w:rPr>
          <w:rFonts w:ascii="Times New Roman" w:hAnsi="Times New Roman" w:cs="Times New Roman"/>
          <w:sz w:val="24"/>
          <w:szCs w:val="24"/>
          <w:lang w:val="fr-FR"/>
        </w:rPr>
        <w:t xml:space="preserve"> ci-dessous.</w:t>
      </w:r>
    </w:p>
    <w:p w:rsidR="001A5D73" w:rsidRDefault="001A5D73" w:rsidP="001A5D73">
      <w:pPr>
        <w:keepNext/>
        <w:spacing w:line="360" w:lineRule="auto"/>
        <w:jc w:val="center"/>
      </w:pPr>
      <w:r>
        <w:rPr>
          <w:rFonts w:ascii="Times New Roman" w:hAnsi="Times New Roman" w:cs="Times New Roman"/>
          <w:noProof/>
          <w:sz w:val="24"/>
          <w:szCs w:val="24"/>
        </w:rPr>
        <w:drawing>
          <wp:inline distT="0" distB="0" distL="0" distR="0" wp14:anchorId="6AA51C1C" wp14:editId="5B34553B">
            <wp:extent cx="4356847" cy="2108200"/>
            <wp:effectExtent l="0" t="0" r="5715" b="635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a:extLst>
                        <a:ext uri="{28A0092B-C50C-407E-A947-70E740481C1C}">
                          <a14:useLocalDpi xmlns:a14="http://schemas.microsoft.com/office/drawing/2010/main" val="0"/>
                        </a:ext>
                      </a:extLst>
                    </a:blip>
                    <a:stretch>
                      <a:fillRect/>
                    </a:stretch>
                  </pic:blipFill>
                  <pic:spPr>
                    <a:xfrm>
                      <a:off x="0" y="0"/>
                      <a:ext cx="4368326" cy="2113755"/>
                    </a:xfrm>
                    <a:prstGeom prst="rect">
                      <a:avLst/>
                    </a:prstGeom>
                  </pic:spPr>
                </pic:pic>
              </a:graphicData>
            </a:graphic>
          </wp:inline>
        </w:drawing>
      </w:r>
    </w:p>
    <w:p w:rsidR="0074295F" w:rsidRPr="009A0A32" w:rsidRDefault="001A5D73" w:rsidP="001A5D73">
      <w:pPr>
        <w:pStyle w:val="Lgende"/>
        <w:jc w:val="center"/>
        <w:rPr>
          <w:rFonts w:ascii="Times New Roman" w:hAnsi="Times New Roman" w:cs="Times New Roman"/>
          <w:color w:val="auto"/>
          <w:sz w:val="24"/>
          <w:lang w:val="fr-FR"/>
        </w:rPr>
      </w:pPr>
      <w:bookmarkStart w:id="48" w:name="_Toc196954640"/>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A0210E">
        <w:rPr>
          <w:rFonts w:ascii="Times New Roman" w:hAnsi="Times New Roman" w:cs="Times New Roman"/>
          <w:b/>
          <w:noProof/>
          <w:color w:val="auto"/>
          <w:sz w:val="24"/>
          <w:lang w:val="fr-FR"/>
        </w:rPr>
        <w:t>7</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100BE0">
        <w:rPr>
          <w:rFonts w:ascii="Times New Roman" w:hAnsi="Times New Roman" w:cs="Times New Roman"/>
          <w:color w:val="auto"/>
          <w:sz w:val="24"/>
          <w:lang w:val="fr-FR"/>
        </w:rPr>
        <w:fldChar w:fldCharType="begin"/>
      </w:r>
      <w:r w:rsidR="00100BE0">
        <w:rPr>
          <w:rFonts w:ascii="Times New Roman" w:hAnsi="Times New Roman" w:cs="Times New Roman"/>
          <w:color w:val="auto"/>
          <w:sz w:val="24"/>
          <w:lang w:val="fr-FR"/>
        </w:rPr>
        <w:instrText xml:space="preserve"> ADDIN ZOTERO_ITEM CSL_CITATION {"citationID":"zzkdJe7A","properties":{"formattedCitation":"[34]","plainCitation":"[34]","noteIndex":0},"citationItems":[{"id":87,"uris":["http://zotero.org/users/16284513/items/4H9GJZVR"],"itemData":{"id":87,"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100BE0">
        <w:rPr>
          <w:rFonts w:ascii="Times New Roman" w:hAnsi="Times New Roman" w:cs="Times New Roman"/>
          <w:color w:val="auto"/>
          <w:sz w:val="24"/>
          <w:lang w:val="fr-FR"/>
        </w:rPr>
        <w:fldChar w:fldCharType="separate"/>
      </w:r>
      <w:r w:rsidR="00100BE0" w:rsidRPr="00E11BAA">
        <w:rPr>
          <w:rFonts w:ascii="Times New Roman" w:hAnsi="Times New Roman" w:cs="Times New Roman"/>
          <w:color w:val="auto"/>
          <w:sz w:val="24"/>
          <w:lang w:val="fr-FR"/>
        </w:rPr>
        <w:t>[34]</w:t>
      </w:r>
      <w:bookmarkEnd w:id="48"/>
      <w:r w:rsidR="00100BE0">
        <w:rPr>
          <w:rFonts w:ascii="Times New Roman" w:hAnsi="Times New Roman" w:cs="Times New Roman"/>
          <w:color w:val="auto"/>
          <w:sz w:val="24"/>
          <w:lang w:val="fr-FR"/>
        </w:rPr>
        <w:fldChar w:fldCharType="end"/>
      </w:r>
    </w:p>
    <w:p w:rsidR="00BA64BD"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r w:rsidR="0005126D" w:rsidRPr="0005126D">
        <w:rPr>
          <w:rFonts w:ascii="Times New Roman" w:hAnsi="Times New Roman" w:cs="Times New Roman"/>
          <w:sz w:val="24"/>
          <w:szCs w:val="24"/>
          <w:lang w:val="fr-FR"/>
        </w:rPr>
        <w:t>.</w:t>
      </w:r>
    </w:p>
    <w:p w:rsidR="005A0517" w:rsidRDefault="002D4EBC"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comme suit</w:t>
      </w:r>
      <w:r w:rsidR="00A57D6A">
        <w:rPr>
          <w:rFonts w:ascii="Times New Roman" w:hAnsi="Times New Roman" w:cs="Times New Roman"/>
          <w:sz w:val="24"/>
          <w:szCs w:val="24"/>
          <w:lang w:val="fr-FR"/>
        </w:rPr>
        <w:t> :</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kthb6sd9","properties":{"formattedCitation":"[35]","plainCitation":"[35]","noteIndex":0},"citationItems":[{"id":99,"uris":["http://zotero.org/users/16284513/items/2U9SVRU2"],"itemData":{"id":99,"type":"webpag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5]</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w:t>
      </w:r>
      <w:r w:rsidR="00157A01" w:rsidRPr="00157A01">
        <w:rPr>
          <w:rFonts w:ascii="Times New Roman" w:hAnsi="Times New Roman" w:cs="Times New Roman"/>
          <w:sz w:val="24"/>
          <w:szCs w:val="24"/>
          <w:lang w:val="fr-FR"/>
        </w:rPr>
        <w:lastRenderedPageBreak/>
        <w:t>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PoS et la sécurisation du réseau.</w:t>
      </w:r>
      <w:r w:rsidR="004450FF">
        <w:rPr>
          <w:rFonts w:ascii="Times New Roman" w:hAnsi="Times New Roman" w:cs="Times New Roman"/>
          <w:sz w:val="24"/>
          <w:szCs w:val="24"/>
          <w:lang w:val="fr-FR"/>
        </w:rPr>
        <w:t xml:space="preserve"> La </w:t>
      </w:r>
      <w:r w:rsidR="004450FF" w:rsidRPr="006267DA">
        <w:rPr>
          <w:rFonts w:ascii="Times New Roman" w:hAnsi="Times New Roman" w:cs="Times New Roman"/>
          <w:sz w:val="24"/>
          <w:szCs w:val="24"/>
          <w:highlight w:val="yellow"/>
          <w:lang w:val="fr-FR"/>
        </w:rPr>
        <w:t>figure</w:t>
      </w:r>
      <w:r w:rsidR="00B41305" w:rsidRPr="006267DA">
        <w:rPr>
          <w:rFonts w:ascii="Times New Roman" w:hAnsi="Times New Roman" w:cs="Times New Roman"/>
          <w:sz w:val="24"/>
          <w:szCs w:val="24"/>
          <w:highlight w:val="yellow"/>
          <w:lang w:val="fr-FR"/>
        </w:rPr>
        <w:t xml:space="preserve"> 8</w:t>
      </w:r>
      <w:r w:rsidR="00B41305">
        <w:rPr>
          <w:rFonts w:ascii="Times New Roman" w:hAnsi="Times New Roman" w:cs="Times New Roman"/>
          <w:sz w:val="24"/>
          <w:szCs w:val="24"/>
          <w:lang w:val="fr-FR"/>
        </w:rPr>
        <w:t xml:space="preserve"> </w:t>
      </w:r>
      <w:r w:rsidR="00966823">
        <w:rPr>
          <w:rFonts w:ascii="Times New Roman" w:hAnsi="Times New Roman" w:cs="Times New Roman"/>
          <w:sz w:val="24"/>
          <w:szCs w:val="24"/>
          <w:lang w:val="fr-FR"/>
        </w:rPr>
        <w:t xml:space="preserve">ci-dessous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rsidR="00AA0E48"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rsidR="002A4C0F" w:rsidRDefault="00710955" w:rsidP="002A4C0F">
      <w:pPr>
        <w:keepNext/>
        <w:spacing w:line="360" w:lineRule="auto"/>
        <w:jc w:val="center"/>
      </w:pPr>
      <w:r>
        <w:rPr>
          <w:rFonts w:ascii="Times New Roman" w:hAnsi="Times New Roman" w:cs="Times New Roman"/>
          <w:noProof/>
          <w:sz w:val="24"/>
          <w:szCs w:val="24"/>
        </w:rPr>
        <w:drawing>
          <wp:inline distT="0" distB="0" distL="0" distR="0" wp14:anchorId="01B6AA54" wp14:editId="57B10F96">
            <wp:extent cx="4491117" cy="2302329"/>
            <wp:effectExtent l="0" t="0" r="5080" b="317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oeud_clients.PNG"/>
                    <pic:cNvPicPr/>
                  </pic:nvPicPr>
                  <pic:blipFill>
                    <a:blip r:embed="rId19">
                      <a:extLst>
                        <a:ext uri="{28A0092B-C50C-407E-A947-70E740481C1C}">
                          <a14:useLocalDpi xmlns:a14="http://schemas.microsoft.com/office/drawing/2010/main" val="0"/>
                        </a:ext>
                      </a:extLst>
                    </a:blip>
                    <a:stretch>
                      <a:fillRect/>
                    </a:stretch>
                  </pic:blipFill>
                  <pic:spPr>
                    <a:xfrm>
                      <a:off x="0" y="0"/>
                      <a:ext cx="4543780" cy="2329326"/>
                    </a:xfrm>
                    <a:prstGeom prst="rect">
                      <a:avLst/>
                    </a:prstGeom>
                  </pic:spPr>
                </pic:pic>
              </a:graphicData>
            </a:graphic>
          </wp:inline>
        </w:drawing>
      </w:r>
    </w:p>
    <w:p w:rsidR="004450FF" w:rsidRPr="006267DA" w:rsidRDefault="002A4C0F" w:rsidP="002A4C0F">
      <w:pPr>
        <w:pStyle w:val="Lgende"/>
        <w:jc w:val="center"/>
        <w:rPr>
          <w:rFonts w:ascii="Times New Roman" w:hAnsi="Times New Roman" w:cs="Times New Roman"/>
          <w:color w:val="auto"/>
          <w:sz w:val="24"/>
          <w:lang w:val="fr-FR"/>
        </w:rPr>
      </w:pPr>
      <w:bookmarkStart w:id="49" w:name="_Toc196954641"/>
      <w:r w:rsidRPr="006267DA">
        <w:rPr>
          <w:rFonts w:ascii="Times New Roman" w:hAnsi="Times New Roman" w:cs="Times New Roman"/>
          <w:b/>
          <w:color w:val="auto"/>
          <w:sz w:val="24"/>
          <w:lang w:val="fr-FR"/>
        </w:rPr>
        <w:t xml:space="preserve">Figure </w:t>
      </w:r>
      <w:r w:rsidRPr="006267DA">
        <w:rPr>
          <w:rFonts w:ascii="Times New Roman" w:hAnsi="Times New Roman" w:cs="Times New Roman"/>
          <w:b/>
          <w:color w:val="auto"/>
          <w:sz w:val="24"/>
          <w:lang w:val="fr-FR"/>
        </w:rPr>
        <w:fldChar w:fldCharType="begin"/>
      </w:r>
      <w:r w:rsidRPr="006267DA">
        <w:rPr>
          <w:rFonts w:ascii="Times New Roman" w:hAnsi="Times New Roman" w:cs="Times New Roman"/>
          <w:b/>
          <w:color w:val="auto"/>
          <w:sz w:val="24"/>
          <w:lang w:val="fr-FR"/>
        </w:rPr>
        <w:instrText xml:space="preserve"> SEQ Figure \* ARABIC </w:instrText>
      </w:r>
      <w:r w:rsidRPr="006267DA">
        <w:rPr>
          <w:rFonts w:ascii="Times New Roman" w:hAnsi="Times New Roman" w:cs="Times New Roman"/>
          <w:b/>
          <w:color w:val="auto"/>
          <w:sz w:val="24"/>
          <w:lang w:val="fr-FR"/>
        </w:rPr>
        <w:fldChar w:fldCharType="separate"/>
      </w:r>
      <w:r w:rsidR="00A0210E">
        <w:rPr>
          <w:rFonts w:ascii="Times New Roman" w:hAnsi="Times New Roman" w:cs="Times New Roman"/>
          <w:b/>
          <w:noProof/>
          <w:color w:val="auto"/>
          <w:sz w:val="24"/>
          <w:lang w:val="fr-FR"/>
        </w:rPr>
        <w:t>8</w:t>
      </w:r>
      <w:r w:rsidRPr="006267DA">
        <w:rPr>
          <w:rFonts w:ascii="Times New Roman" w:hAnsi="Times New Roman" w:cs="Times New Roman"/>
          <w:b/>
          <w:color w:val="auto"/>
          <w:sz w:val="24"/>
          <w:lang w:val="fr-FR"/>
        </w:rPr>
        <w:fldChar w:fldCharType="end"/>
      </w:r>
      <w:r w:rsidRPr="006267DA">
        <w:rPr>
          <w:rFonts w:ascii="Times New Roman" w:hAnsi="Times New Roman" w:cs="Times New Roman"/>
          <w:color w:val="auto"/>
          <w:sz w:val="24"/>
          <w:lang w:val="fr-FR"/>
        </w:rPr>
        <w:t xml:space="preserve"> :Schéma simplifié d'un nœud de moteur d’exécution couplé au client de consensus dans un réseau Ethereum</w:t>
      </w:r>
      <w:bookmarkEnd w:id="49"/>
    </w:p>
    <w:p w:rsidR="00710955" w:rsidRDefault="00710955" w:rsidP="00157A01">
      <w:pPr>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rsidR="00F2149C" w:rsidRPr="00F2149C" w:rsidRDefault="00464ED9"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AT8xS9B","properties":{"formattedCitation":"[36]","plainCitation":"[36]","noteIndex":0},"citationItems":[{"id":101,"uris":["http://zotero.org/users/16284513/items/HH8GJNL3"],"itemData":{"id":101,"type":"webpag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6]</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thereum Virtual Machine)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ou (D</w:t>
      </w:r>
      <w:r w:rsidR="00F2149C" w:rsidRPr="00F2149C">
        <w:rPr>
          <w:rFonts w:ascii="Times New Roman" w:hAnsi="Times New Roman" w:cs="Times New Roman"/>
          <w:sz w:val="24"/>
          <w:szCs w:val="24"/>
          <w:lang w:val="fr-FR"/>
        </w:rPr>
        <w:t xml:space="preserve">Apps).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w:t>
      </w:r>
      <w:r w:rsidR="00F2149C" w:rsidRPr="00F2149C">
        <w:rPr>
          <w:rFonts w:ascii="Times New Roman" w:hAnsi="Times New Roman" w:cs="Times New Roman"/>
          <w:sz w:val="24"/>
          <w:szCs w:val="24"/>
          <w:lang w:val="fr-FR"/>
        </w:rPr>
        <w:lastRenderedPageBreak/>
        <w:t xml:space="preserve">permanent)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 xml:space="preserve">de garantir la transparence, la décentralisation et l'immuabilité de la blockchain. </w:t>
      </w:r>
    </w:p>
    <w:p w:rsidR="00AA0E48" w:rsidRDefault="00F2149C" w:rsidP="00F2149C">
      <w:pPr>
        <w:spacing w:line="360" w:lineRule="auto"/>
        <w:jc w:val="both"/>
        <w:rPr>
          <w:rFonts w:ascii="Times New Roman" w:hAnsi="Times New Roman" w:cs="Times New Roman"/>
          <w:sz w:val="24"/>
          <w:szCs w:val="24"/>
          <w:lang w:val="fr-FR"/>
        </w:rPr>
      </w:pPr>
      <w:r w:rsidRPr="00F2149C">
        <w:rPr>
          <w:rFonts w:ascii="Times New Roman" w:hAnsi="Times New Roman" w:cs="Times New Roman"/>
          <w:sz w:val="24"/>
          <w:szCs w:val="24"/>
          <w:lang w:val="fr-FR"/>
        </w:rPr>
        <w:t xml:space="preserve">En outre, l'EVM dispose d'une fonction de transition d'état formellement décrite dans </w:t>
      </w:r>
      <w:r w:rsidR="00B35DA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UlEJJgSU","properties":{"formattedCitation":"[37]","plainCitation":"[37]","noteIndex":0},"citationItems":[{"id":104,"uris":["http://zotero.org/users/16284513/items/NT2XY3WD"],"itemData":{"id":104,"type":"article-journal","language":"en","page":"116","source":"Zotero","title":"Ethereum EVM illustrated","author":[{"family":"Takenobu","given":"T."}]}}],"schema":"https://github.com/citation-style-language/schema/raw/master/csl-citation.json"} </w:instrText>
      </w:r>
      <w:r w:rsidR="00B35DA5">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7]</w:t>
      </w:r>
      <w:r w:rsidR="00B35DA5">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Pr="00F2149C">
        <w:rPr>
          <w:rFonts w:ascii="Times New Roman" w:hAnsi="Times New Roman" w:cs="Times New Roman"/>
          <w:sz w:val="24"/>
          <w:szCs w:val="24"/>
          <w:lang w:val="fr-FR"/>
        </w:rPr>
        <w:t>plusieurs opérations spécifiques à la blockchain telles que address, balance, blockhash, et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r w:rsidR="002D7709">
        <w:rPr>
          <w:rFonts w:ascii="Times New Roman" w:hAnsi="Times New Roman" w:cs="Times New Roman"/>
          <w:sz w:val="24"/>
          <w:szCs w:val="24"/>
          <w:lang w:val="fr-FR"/>
        </w:rPr>
        <w:t xml:space="preserve"> </w:t>
      </w:r>
    </w:p>
    <w:p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compte de propriété externe (EOA- Externally Owned Accoun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compte de contrat (CA- Contract Accoun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2D7709">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Gq2wo9l8","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2D7709">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2D7709">
        <w:rPr>
          <w:rFonts w:ascii="Times New Roman" w:hAnsi="Times New Roman" w:cs="Times New Roman"/>
          <w:sz w:val="24"/>
          <w:szCs w:val="24"/>
          <w:lang w:val="fr-FR"/>
        </w:rPr>
        <w:fldChar w:fldCharType="end"/>
      </w:r>
      <w:r w:rsidRPr="00F02EDC">
        <w:rPr>
          <w:rFonts w:ascii="Times New Roman" w:hAnsi="Times New Roman" w:cs="Times New Roman"/>
          <w:sz w:val="24"/>
          <w:szCs w:val="24"/>
          <w:lang w:val="fr-FR"/>
        </w:rPr>
        <w:t xml:space="preserve">. En effet, ces types de comptes ont des caractéristiques différentes. </w:t>
      </w:r>
    </w:p>
    <w:p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9D42CC">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DRs3NIYc","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9D42CC">
        <w:rPr>
          <w:rFonts w:ascii="Times New Roman" w:hAnsi="Times New Roman" w:cs="Times New Roman"/>
          <w:sz w:val="24"/>
          <w:szCs w:val="24"/>
          <w:lang w:val="fr-FR"/>
        </w:rPr>
        <w:fldChar w:fldCharType="separate"/>
      </w:r>
      <w:r w:rsidR="001207A4" w:rsidRPr="001207A4">
        <w:rPr>
          <w:rFonts w:ascii="Times New Roman" w:hAnsi="Times New Roman" w:cs="Times New Roman"/>
          <w:sz w:val="24"/>
          <w:lang w:val="fr-FR"/>
        </w:rPr>
        <w:t>[38]</w:t>
      </w:r>
      <w:r w:rsidR="009D42C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rsidR="00F02EDC" w:rsidRPr="00F02EDC"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Quant au compte de contra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BC7065">
        <w:rPr>
          <w:rFonts w:ascii="Times New Roman" w:hAnsi="Times New Roman" w:cs="Times New Roman"/>
          <w:sz w:val="24"/>
          <w:szCs w:val="24"/>
          <w:lang w:val="fr-FR"/>
        </w:rPr>
        <w:fldChar w:fldCharType="begin"/>
      </w:r>
      <w:r w:rsidR="001207A4">
        <w:rPr>
          <w:rFonts w:ascii="Times New Roman" w:hAnsi="Times New Roman" w:cs="Times New Roman"/>
          <w:sz w:val="24"/>
          <w:szCs w:val="24"/>
          <w:lang w:val="fr-FR"/>
        </w:rPr>
        <w:instrText xml:space="preserve"> ADDIN ZOTERO_ITEM CSL_CITATION {"citationID":"LqCdfS9d","properties":{"formattedCitation":"[38]","plainCitation":"[38]","noteIndex":0},"citationItems":[{"id":106,"uris":["http://zotero.org/users/16284513/items/W4VCEFT7"],"itemData":{"id":106,"type":"webpag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BC7065">
        <w:rPr>
          <w:rFonts w:ascii="Times New Roman" w:hAnsi="Times New Roman" w:cs="Times New Roman"/>
          <w:sz w:val="24"/>
          <w:szCs w:val="24"/>
          <w:lang w:val="fr-FR"/>
        </w:rPr>
        <w:fldChar w:fldCharType="separate"/>
      </w:r>
      <w:r w:rsidR="001207A4" w:rsidRPr="00DF1805">
        <w:rPr>
          <w:rFonts w:ascii="Times New Roman" w:hAnsi="Times New Roman" w:cs="Times New Roman"/>
          <w:sz w:val="24"/>
          <w:szCs w:val="24"/>
          <w:lang w:val="fr-FR"/>
        </w:rPr>
        <w:t>[38]</w:t>
      </w:r>
      <w:r w:rsidR="00BC7065">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p>
    <w:p w:rsidR="00AA0E48"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Outre ces principales différences, </w:t>
      </w:r>
      <w:r w:rsidR="00A21AF2">
        <w:rPr>
          <w:rFonts w:ascii="Times New Roman" w:hAnsi="Times New Roman" w:cs="Times New Roman"/>
          <w:sz w:val="24"/>
          <w:szCs w:val="24"/>
          <w:lang w:val="fr-FR"/>
        </w:rPr>
        <w:t xml:space="preserve">l’état de </w:t>
      </w:r>
      <w:r w:rsidRPr="00F02EDC">
        <w:rPr>
          <w:rFonts w:ascii="Times New Roman" w:hAnsi="Times New Roman" w:cs="Times New Roman"/>
          <w:sz w:val="24"/>
          <w:szCs w:val="24"/>
          <w:lang w:val="fr-FR"/>
        </w:rPr>
        <w:t>tout type de compte Ethereum est structuré en quatre (04) champs illus</w:t>
      </w:r>
      <w:r>
        <w:rPr>
          <w:rFonts w:ascii="Times New Roman" w:hAnsi="Times New Roman" w:cs="Times New Roman"/>
          <w:sz w:val="24"/>
          <w:szCs w:val="24"/>
          <w:lang w:val="fr-FR"/>
        </w:rPr>
        <w:t xml:space="preserve">trés par la </w:t>
      </w:r>
      <w:r w:rsidRPr="00BE0891">
        <w:rPr>
          <w:rFonts w:ascii="Times New Roman" w:hAnsi="Times New Roman" w:cs="Times New Roman"/>
          <w:sz w:val="24"/>
          <w:szCs w:val="24"/>
          <w:highlight w:val="yellow"/>
          <w:lang w:val="fr-FR"/>
        </w:rPr>
        <w:t>figure 9</w:t>
      </w:r>
      <w:r>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rsidR="00221B36" w:rsidRDefault="006246E9" w:rsidP="00221B36">
      <w:pPr>
        <w:keepNext/>
        <w:spacing w:line="360" w:lineRule="auto"/>
        <w:jc w:val="center"/>
      </w:pPr>
      <w:r>
        <w:rPr>
          <w:rFonts w:ascii="Times New Roman" w:hAnsi="Times New Roman" w:cs="Times New Roman"/>
          <w:noProof/>
          <w:sz w:val="24"/>
          <w:szCs w:val="24"/>
        </w:rPr>
        <w:lastRenderedPageBreak/>
        <w:drawing>
          <wp:inline distT="0" distB="0" distL="0" distR="0" wp14:anchorId="3EAFDABE" wp14:editId="7B676F0E">
            <wp:extent cx="4691743" cy="195072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20">
                      <a:extLst>
                        <a:ext uri="{28A0092B-C50C-407E-A947-70E740481C1C}">
                          <a14:useLocalDpi xmlns:a14="http://schemas.microsoft.com/office/drawing/2010/main" val="0"/>
                        </a:ext>
                      </a:extLst>
                    </a:blip>
                    <a:stretch>
                      <a:fillRect/>
                    </a:stretch>
                  </pic:blipFill>
                  <pic:spPr>
                    <a:xfrm>
                      <a:off x="0" y="0"/>
                      <a:ext cx="4748910" cy="1974489"/>
                    </a:xfrm>
                    <a:prstGeom prst="rect">
                      <a:avLst/>
                    </a:prstGeom>
                  </pic:spPr>
                </pic:pic>
              </a:graphicData>
            </a:graphic>
          </wp:inline>
        </w:drawing>
      </w:r>
    </w:p>
    <w:p w:rsidR="00F02EDC" w:rsidRPr="0021112F" w:rsidRDefault="00221B36" w:rsidP="00221B36">
      <w:pPr>
        <w:pStyle w:val="Lgende"/>
        <w:jc w:val="center"/>
        <w:rPr>
          <w:rFonts w:ascii="Times New Roman" w:hAnsi="Times New Roman" w:cs="Times New Roman"/>
          <w:color w:val="auto"/>
          <w:sz w:val="24"/>
          <w:lang w:val="fr-FR"/>
        </w:rPr>
      </w:pPr>
      <w:bookmarkStart w:id="50" w:name="_Toc19695464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A0210E">
        <w:rPr>
          <w:rFonts w:ascii="Times New Roman" w:hAnsi="Times New Roman" w:cs="Times New Roman"/>
          <w:b/>
          <w:noProof/>
          <w:color w:val="auto"/>
          <w:sz w:val="24"/>
          <w:lang w:val="fr-FR"/>
        </w:rPr>
        <w:t>9</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Etat simplifié d'un compte Ethereum</w:t>
      </w:r>
      <w:bookmarkEnd w:id="50"/>
    </w:p>
    <w:p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r w:rsidR="00117F24" w:rsidRPr="009D5060">
        <w:rPr>
          <w:rFonts w:ascii="Times New Roman" w:hAnsi="Times New Roman" w:cs="Times New Roman"/>
          <w:b/>
          <w:sz w:val="24"/>
          <w:szCs w:val="24"/>
          <w:lang w:val="fr-FR"/>
        </w:rPr>
        <w:t>Address</w:t>
      </w:r>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4451B2">
        <w:rPr>
          <w:rFonts w:ascii="Times New Roman" w:hAnsi="Times New Roman" w:cs="Times New Roman"/>
          <w:sz w:val="24"/>
          <w:szCs w:val="24"/>
          <w:lang w:val="fr-FR"/>
        </w:rPr>
        <w:t xml:space="preserve">comme exemple d'adresse </w:t>
      </w:r>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r w:rsidR="009E362E" w:rsidRPr="006F21CF">
        <w:rPr>
          <w:rFonts w:ascii="Times New Roman" w:hAnsi="Times New Roman" w:cs="Times New Roman"/>
          <w:b/>
          <w:sz w:val="24"/>
          <w:szCs w:val="24"/>
          <w:lang w:val="fr-FR"/>
        </w:rPr>
        <w:t>CodeHash</w:t>
      </w:r>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CodeHash n'est pas modifiable. Pour les EOA, ce champ CodeHash contient le hachage d'une chaîne vide. Mais pour le cas des CA, le code source du contrat intelligent sont hachés et stockés dans le CodeHash.</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sous forme d'arbre de Merkle (</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A0210E">
        <w:rPr>
          <w:rFonts w:ascii="Times New Roman" w:hAnsi="Times New Roman" w:cs="Times New Roman"/>
          <w:sz w:val="24"/>
          <w:szCs w:val="24"/>
          <w:lang w:val="fr-FR"/>
        </w:rPr>
        <w:t>2.3</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r w:rsidR="0041598C" w:rsidRPr="007F2BAD">
        <w:rPr>
          <w:rFonts w:ascii="Times New Roman" w:hAnsi="Times New Roman" w:cs="Times New Roman"/>
          <w:b/>
          <w:sz w:val="24"/>
          <w:szCs w:val="24"/>
          <w:lang w:val="fr-FR"/>
        </w:rPr>
        <w:t>StorageRoot</w:t>
      </w:r>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465378">
        <w:rPr>
          <w:rFonts w:ascii="Times New Roman" w:hAnsi="Times New Roman" w:cs="Times New Roman"/>
          <w:sz w:val="24"/>
          <w:szCs w:val="24"/>
          <w:lang w:val="fr-FR"/>
        </w:rPr>
        <w:fldChar w:fldCharType="begin"/>
      </w:r>
      <w:r w:rsidR="00FC2A0A">
        <w:rPr>
          <w:rFonts w:ascii="Times New Roman" w:hAnsi="Times New Roman" w:cs="Times New Roman"/>
          <w:sz w:val="24"/>
          <w:szCs w:val="24"/>
          <w:lang w:val="fr-FR"/>
        </w:rPr>
        <w:instrText xml:space="preserve"> ADDIN ZOTERO_ITEM CSL_CITATION {"citationID":"Mlf9Ja33","properties":{"formattedCitation":"[39]","plainCitation":"[39]","noteIndex":0},"citationItems":[{"id":108,"uris":["http://zotero.org/users/16284513/items/TINFF6BR"],"itemData":{"id":108,"type":"webpag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465378">
        <w:rPr>
          <w:rFonts w:ascii="Times New Roman" w:hAnsi="Times New Roman" w:cs="Times New Roman"/>
          <w:sz w:val="24"/>
          <w:szCs w:val="24"/>
          <w:lang w:val="fr-FR"/>
        </w:rPr>
        <w:fldChar w:fldCharType="separate"/>
      </w:r>
      <w:r w:rsidR="00465378" w:rsidRPr="00FC2A0A">
        <w:rPr>
          <w:rFonts w:ascii="Times New Roman" w:hAnsi="Times New Roman" w:cs="Times New Roman"/>
          <w:sz w:val="24"/>
          <w:lang w:val="fr-FR"/>
        </w:rPr>
        <w:t>[39]</w:t>
      </w:r>
      <w:r w:rsidR="00465378">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sse spécifique dans l'EVM, etc. </w:t>
      </w:r>
    </w:p>
    <w:p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Toute transaction contient les informations suivantes :</w:t>
      </w:r>
    </w:p>
    <w:p w:rsidR="00290F1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290F15">
        <w:rPr>
          <w:rFonts w:ascii="Times New Roman" w:hAnsi="Times New Roman" w:cs="Times New Roman"/>
          <w:b/>
          <w:sz w:val="24"/>
          <w:szCs w:val="24"/>
          <w:lang w:val="fr-FR"/>
        </w:rPr>
        <w:lastRenderedPageBreak/>
        <w:t>from</w:t>
      </w:r>
      <w:r w:rsidRPr="00290F15">
        <w:rPr>
          <w:rFonts w:ascii="Times New Roman" w:hAnsi="Times New Roman" w:cs="Times New Roman"/>
          <w:sz w:val="24"/>
          <w:szCs w:val="24"/>
          <w:lang w:val="fr-FR"/>
        </w:rPr>
        <w:t xml:space="preserve"> :c'est l'adresse (émettrice) de l'expéditeur qui signe la transaction.</w:t>
      </w:r>
    </w:p>
    <w:p w:rsidR="00507945"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to</w:t>
      </w:r>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rsidR="0014672C"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507945">
        <w:rPr>
          <w:rFonts w:ascii="Times New Roman" w:hAnsi="Times New Roman" w:cs="Times New Roman"/>
          <w:b/>
          <w:sz w:val="24"/>
          <w:szCs w:val="24"/>
          <w:lang w:val="fr-FR"/>
        </w:rPr>
        <w:t>signature</w:t>
      </w:r>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rsidR="00F73DE7"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9A7F82">
        <w:rPr>
          <w:rFonts w:ascii="Times New Roman" w:hAnsi="Times New Roman" w:cs="Times New Roman"/>
          <w:b/>
          <w:sz w:val="24"/>
          <w:szCs w:val="24"/>
          <w:lang w:val="fr-FR"/>
        </w:rPr>
        <w:t>nonce</w:t>
      </w:r>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D4107C">
        <w:rPr>
          <w:rFonts w:ascii="Times New Roman" w:hAnsi="Times New Roman" w:cs="Times New Roman"/>
          <w:sz w:val="24"/>
          <w:szCs w:val="24"/>
          <w:lang w:val="fr-FR"/>
        </w:rPr>
        <w:fldChar w:fldCharType="begin"/>
      </w:r>
      <w:r w:rsidR="00D4107C">
        <w:rPr>
          <w:rFonts w:ascii="Times New Roman" w:hAnsi="Times New Roman" w:cs="Times New Roman"/>
          <w:sz w:val="24"/>
          <w:szCs w:val="24"/>
          <w:lang w:val="fr-FR"/>
        </w:rPr>
        <w:instrText xml:space="preserve"> ADDIN ZOTERO_ITEM CSL_CITATION {"citationID":"K1sxNp6l","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D4107C">
        <w:rPr>
          <w:rFonts w:ascii="Times New Roman" w:hAnsi="Times New Roman" w:cs="Times New Roman"/>
          <w:sz w:val="24"/>
          <w:szCs w:val="24"/>
          <w:lang w:val="fr-FR"/>
        </w:rPr>
        <w:fldChar w:fldCharType="separate"/>
      </w:r>
      <w:r w:rsidR="00D4107C" w:rsidRPr="00D4107C">
        <w:rPr>
          <w:rFonts w:ascii="Times New Roman" w:hAnsi="Times New Roman" w:cs="Times New Roman"/>
          <w:sz w:val="24"/>
          <w:lang w:val="fr-FR"/>
        </w:rPr>
        <w:t>[15]</w:t>
      </w:r>
      <w:r w:rsidR="00D4107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rsidR="004B7BAF"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73DE7">
        <w:rPr>
          <w:rFonts w:ascii="Times New Roman" w:hAnsi="Times New Roman" w:cs="Times New Roman"/>
          <w:b/>
          <w:sz w:val="24"/>
          <w:szCs w:val="24"/>
          <w:lang w:val="fr-FR"/>
        </w:rPr>
        <w:t>value</w:t>
      </w:r>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r w:rsidR="000225D3">
        <w:rPr>
          <w:rFonts w:ascii="Times New Roman" w:hAnsi="Times New Roman" w:cs="Times New Roman"/>
          <w:sz w:val="24"/>
          <w:szCs w:val="24"/>
          <w:lang w:val="fr-FR"/>
        </w:rPr>
        <w:t xml:space="preserv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4B7BAF">
        <w:rPr>
          <w:rFonts w:ascii="Times New Roman" w:hAnsi="Times New Roman" w:cs="Times New Roman"/>
          <w:b/>
          <w:sz w:val="24"/>
          <w:szCs w:val="24"/>
          <w:lang w:val="fr-FR"/>
        </w:rPr>
        <w:t>input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trer un diplôme universitaire). </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gasLimit</w:t>
      </w:r>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FC2A0A" w:rsidRPr="00F624D6">
        <w:rPr>
          <w:rFonts w:ascii="Times New Roman" w:hAnsi="Times New Roman" w:cs="Times New Roman"/>
          <w:sz w:val="24"/>
          <w:szCs w:val="24"/>
          <w:lang w:val="fr-FR"/>
        </w:rPr>
        <w:fldChar w:fldCharType="begin"/>
      </w:r>
      <w:r w:rsidR="00FC2A0A" w:rsidRPr="00F624D6">
        <w:rPr>
          <w:rFonts w:ascii="Times New Roman" w:hAnsi="Times New Roman" w:cs="Times New Roman"/>
          <w:sz w:val="24"/>
          <w:szCs w:val="24"/>
          <w:lang w:val="fr-FR"/>
        </w:rPr>
        <w:instrText xml:space="preserve"> ADDIN ZOTERO_ITEM CSL_CITATION {"citationID":"FVt74fye","properties":{"formattedCitation":"[40]","plainCitation":"[40]","noteIndex":0},"citationItems":[{"id":110,"uris":["http://zotero.org/users/16284513/items/MVZBTPPK"],"itemData":{"id":110,"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FC2A0A" w:rsidRPr="00F624D6">
        <w:rPr>
          <w:rFonts w:ascii="Times New Roman" w:hAnsi="Times New Roman" w:cs="Times New Roman"/>
          <w:sz w:val="24"/>
          <w:szCs w:val="24"/>
          <w:lang w:val="fr-FR"/>
        </w:rPr>
        <w:fldChar w:fldCharType="separate"/>
      </w:r>
      <w:r w:rsidR="00FC2A0A" w:rsidRPr="00F624D6">
        <w:rPr>
          <w:rFonts w:ascii="Times New Roman" w:hAnsi="Times New Roman" w:cs="Times New Roman"/>
          <w:sz w:val="24"/>
          <w:lang w:val="fr-FR"/>
        </w:rPr>
        <w:t>[40]</w:t>
      </w:r>
      <w:r w:rsidR="00FC2A0A" w:rsidRPr="00F624D6">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rsidR="00F624D6"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PriorityFeePerGas</w:t>
      </w:r>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rsidR="00411474" w:rsidRDefault="00A14806" w:rsidP="000703BC">
      <w:pPr>
        <w:pStyle w:val="Paragraphedeliste"/>
        <w:numPr>
          <w:ilvl w:val="0"/>
          <w:numId w:val="22"/>
        </w:numPr>
        <w:spacing w:line="360" w:lineRule="auto"/>
        <w:jc w:val="both"/>
        <w:rPr>
          <w:rFonts w:ascii="Times New Roman" w:hAnsi="Times New Roman" w:cs="Times New Roman"/>
          <w:sz w:val="24"/>
          <w:szCs w:val="24"/>
          <w:lang w:val="fr-FR"/>
        </w:rPr>
      </w:pPr>
      <w:r w:rsidRPr="00F624D6">
        <w:rPr>
          <w:rFonts w:ascii="Times New Roman" w:hAnsi="Times New Roman" w:cs="Times New Roman"/>
          <w:b/>
          <w:sz w:val="24"/>
          <w:szCs w:val="24"/>
          <w:lang w:val="fr-FR"/>
        </w:rPr>
        <w:t>maxFeePerGas</w:t>
      </w:r>
      <w:r w:rsidRPr="00F624D6">
        <w:rPr>
          <w:rFonts w:ascii="Times New Roman" w:hAnsi="Times New Roman" w:cs="Times New Roman"/>
          <w:sz w:val="24"/>
          <w:szCs w:val="24"/>
          <w:lang w:val="fr-FR"/>
        </w:rPr>
        <w:t xml:space="preserve"> : c'est le montant maximum que l'expéditeur est prêt à payer par unité de gaz pour la transaction. Donc </w:t>
      </w:r>
      <w:r w:rsidRPr="009C6961">
        <w:rPr>
          <w:rFonts w:ascii="Times New Roman" w:hAnsi="Times New Roman" w:cs="Times New Roman"/>
          <w:i/>
          <w:sz w:val="24"/>
          <w:szCs w:val="24"/>
          <w:lang w:val="fr-FR"/>
        </w:rPr>
        <w:t xml:space="preserve">max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F624D6">
        <w:rPr>
          <w:rFonts w:ascii="Times New Roman" w:hAnsi="Times New Roman" w:cs="Times New Roman"/>
          <w:sz w:val="24"/>
          <w:szCs w:val="24"/>
          <w:lang w:val="fr-FR"/>
        </w:rPr>
        <w:t xml:space="preserve"> ; où baseFeePerGas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Mais si à la fin de l'opération, le montant total réel payé ne vaut pas le maxFeePerGas initial, le re</w:t>
      </w:r>
      <w:r w:rsidR="00A10C4E">
        <w:rPr>
          <w:rFonts w:ascii="Times New Roman" w:hAnsi="Times New Roman" w:cs="Times New Roman"/>
          <w:sz w:val="24"/>
          <w:szCs w:val="24"/>
          <w:lang w:val="fr-FR"/>
        </w:rPr>
        <w:t>liquat (</w:t>
      </w:r>
      <w:r w:rsidR="00A10C4E" w:rsidRPr="009C6961">
        <w:rPr>
          <w:rFonts w:ascii="Times New Roman" w:hAnsi="Times New Roman" w:cs="Times New Roman"/>
          <w:i/>
          <w:sz w:val="24"/>
          <w:szCs w:val="24"/>
          <w:lang w:val="fr-FR"/>
        </w:rPr>
        <w:t xml:space="preserve">maxFeePerGas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r w:rsidRPr="009C6961">
        <w:rPr>
          <w:rFonts w:ascii="Times New Roman" w:hAnsi="Times New Roman" w:cs="Times New Roman"/>
          <w:i/>
          <w:sz w:val="24"/>
          <w:szCs w:val="24"/>
          <w:lang w:val="fr-FR"/>
        </w:rPr>
        <w:t xml:space="preserve">baseFeePerGas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maxPriorityFeePerGas)</w:t>
      </w:r>
      <w:r w:rsidRPr="00B4481A">
        <w:rPr>
          <w:rFonts w:ascii="Times New Roman" w:hAnsi="Times New Roman" w:cs="Times New Roman"/>
          <w:sz w:val="24"/>
          <w:szCs w:val="24"/>
          <w:lang w:val="fr-FR"/>
        </w:rPr>
        <w:t>) est retourné à l'expéditeur.</w:t>
      </w:r>
    </w:p>
    <w:p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lastRenderedPageBreak/>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rsidR="008546AA" w:rsidRPr="008546AA" w:rsidRDefault="0048563D"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ADDIN ZOTERO_ITEM CSL_CITATION {"citationID":"8VVMreO1","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Pr="0048563D">
        <w:rPr>
          <w:rFonts w:ascii="Times New Roman" w:hAnsi="Times New Roman" w:cs="Times New Roman"/>
          <w:sz w:val="24"/>
          <w:lang w:val="fr-FR"/>
        </w:rPr>
        <w:t>[41]</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proposer_index (ID du validateur proposant le bloc), parent_root (hachage du bloc précédent), state_root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randao_reveal, eth1_data, attestations, voluntary_exits, execution_payload, etc. </w:t>
      </w:r>
    </w:p>
    <w:p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48563D">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fcIrcoI","properties":{"formattedCitation":"[41]","plainCitation":"[41]","noteIndex":0},"citationItems":[{"id":112,"uris":["http://zotero.org/users/16284513/items/H6HNQUEF"],"itemData":{"id":112,"type":"webpag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48563D">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1]</w:t>
      </w:r>
      <w:r w:rsidR="0048563D">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rsidR="00C53EE5"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NyNjtW5L","properties":{"formattedCitation":"[42]","plainCitation":"[42]","noteIndex":0},"citationItems":[{"id":93,"uris":["http://zotero.org/users/16284513/items/4IBNTGC2"],"itemData":{"id":93,"type":"webpag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2]</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C’</w:t>
      </w:r>
      <w:r w:rsidRPr="005A0517">
        <w:rPr>
          <w:rFonts w:ascii="Times New Roman" w:hAnsi="Times New Roman" w:cs="Times New Roman"/>
          <w:sz w:val="24"/>
          <w:szCs w:val="24"/>
          <w:lang w:val="fr-FR"/>
        </w:rPr>
        <w:t>est la crypto-monnaie native d'Ethereum.</w:t>
      </w:r>
      <w:r>
        <w:rPr>
          <w:rFonts w:ascii="Times New Roman" w:hAnsi="Times New Roman" w:cs="Times New Roman"/>
          <w:sz w:val="24"/>
          <w:szCs w:val="24"/>
          <w:lang w:val="fr-FR"/>
        </w:rPr>
        <w:t xml:space="preserve"> L’ETH est créé par le protocole Ethereum, et non pas par un utilisateur.</w:t>
      </w:r>
      <w:r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Pr>
          <w:rFonts w:ascii="Times New Roman" w:hAnsi="Times New Roman" w:cs="Times New Roman"/>
          <w:sz w:val="24"/>
          <w:szCs w:val="24"/>
          <w:lang w:val="fr-FR"/>
        </w:rPr>
        <w:t xml:space="preserve"> (frais de gaz)</w:t>
      </w:r>
      <w:r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récompenser le</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nœud</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validateur</w:t>
      </w:r>
      <w:r>
        <w:rPr>
          <w:rFonts w:ascii="Times New Roman" w:hAnsi="Times New Roman" w:cs="Times New Roman"/>
          <w:sz w:val="24"/>
          <w:szCs w:val="24"/>
          <w:lang w:val="fr-FR"/>
        </w:rPr>
        <w:t>s</w:t>
      </w:r>
      <w:r w:rsidRPr="005A0517">
        <w:rPr>
          <w:rFonts w:ascii="Times New Roman" w:hAnsi="Times New Roman" w:cs="Times New Roman"/>
          <w:sz w:val="24"/>
          <w:szCs w:val="24"/>
          <w:lang w:val="fr-FR"/>
        </w:rPr>
        <w:t xml:space="preserve"> et empêcher les participants d'être animer de mauvaises intentions (bloquer le réseau par exemple). Etant donné que les validateurs misent (mettent en jeu) </w:t>
      </w:r>
      <w:r>
        <w:rPr>
          <w:rFonts w:ascii="Times New Roman" w:hAnsi="Times New Roman" w:cs="Times New Roman"/>
          <w:sz w:val="24"/>
          <w:szCs w:val="24"/>
          <w:lang w:val="fr-FR"/>
        </w:rPr>
        <w:t xml:space="preserve">une partie de </w:t>
      </w:r>
      <w:r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r>
        <w:rPr>
          <w:rFonts w:ascii="Times New Roman" w:hAnsi="Times New Roman" w:cs="Times New Roman"/>
          <w:sz w:val="24"/>
          <w:szCs w:val="24"/>
          <w:lang w:val="fr-FR"/>
        </w:rPr>
        <w:t xml:space="preserve"> </w:t>
      </w:r>
    </w:p>
    <w:p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Gwei</w:t>
      </w:r>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Gwei</w:t>
      </w:r>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rsidR="00BB6F4F" w:rsidRPr="00C53EE5" w:rsidRDefault="00BB6F4F" w:rsidP="000703BC">
      <w:pPr>
        <w:pStyle w:val="Paragraphedeliste"/>
        <w:numPr>
          <w:ilvl w:val="0"/>
          <w:numId w:val="21"/>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rsidR="005A0517" w:rsidRDefault="00D972D2"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ien que cet élément ait été</w:t>
      </w:r>
      <w:r w:rsidR="005A0517" w:rsidRPr="005A0517">
        <w:rPr>
          <w:rFonts w:ascii="Times New Roman" w:hAnsi="Times New Roman" w:cs="Times New Roman"/>
          <w:sz w:val="24"/>
          <w:szCs w:val="24"/>
          <w:lang w:val="fr-FR"/>
        </w:rPr>
        <w:t xml:space="preserve"> présenté </w:t>
      </w:r>
      <w:r w:rsidR="00A06EC4">
        <w:rPr>
          <w:rFonts w:ascii="Times New Roman" w:hAnsi="Times New Roman" w:cs="Times New Roman"/>
          <w:sz w:val="24"/>
          <w:szCs w:val="24"/>
          <w:lang w:val="fr-FR"/>
        </w:rPr>
        <w:t xml:space="preserve">précédemment </w:t>
      </w:r>
      <w:r w:rsidR="005A0517" w:rsidRPr="005A0517">
        <w:rPr>
          <w:rFonts w:ascii="Times New Roman" w:hAnsi="Times New Roman" w:cs="Times New Roman"/>
          <w:sz w:val="24"/>
          <w:szCs w:val="24"/>
          <w:lang w:val="fr-FR"/>
        </w:rPr>
        <w:t>dans le point</w:t>
      </w:r>
      <w:r w:rsidR="00AB43C2">
        <w:rPr>
          <w:rFonts w:ascii="Times New Roman" w:hAnsi="Times New Roman" w:cs="Times New Roman"/>
          <w:sz w:val="24"/>
          <w:szCs w:val="24"/>
          <w:lang w:val="fr-FR"/>
        </w:rPr>
        <w:t xml:space="preserve"> </w:t>
      </w:r>
      <w:r w:rsidR="00CF2009" w:rsidRPr="00AF03CE">
        <w:rPr>
          <w:rFonts w:ascii="Times New Roman" w:hAnsi="Times New Roman" w:cs="Times New Roman"/>
          <w:i/>
          <w:color w:val="0070C0"/>
          <w:sz w:val="24"/>
          <w:szCs w:val="24"/>
          <w:u w:val="single"/>
          <w:lang w:val="fr-FR"/>
        </w:rPr>
        <w:fldChar w:fldCharType="begin"/>
      </w:r>
      <w:r w:rsidR="00CF2009" w:rsidRPr="00AF03CE">
        <w:rPr>
          <w:rFonts w:ascii="Times New Roman" w:hAnsi="Times New Roman" w:cs="Times New Roman"/>
          <w:i/>
          <w:color w:val="0070C0"/>
          <w:sz w:val="24"/>
          <w:szCs w:val="24"/>
          <w:u w:val="single"/>
          <w:lang w:val="fr-FR"/>
        </w:rPr>
        <w:instrText xml:space="preserve"> REF _Ref190262843 \r \h </w:instrText>
      </w:r>
      <w:r w:rsidR="00CF2009" w:rsidRPr="00AF03CE">
        <w:rPr>
          <w:rFonts w:ascii="Times New Roman" w:hAnsi="Times New Roman" w:cs="Times New Roman"/>
          <w:i/>
          <w:color w:val="0070C0"/>
          <w:sz w:val="24"/>
          <w:szCs w:val="24"/>
          <w:u w:val="single"/>
          <w:lang w:val="fr-FR"/>
        </w:rPr>
      </w:r>
      <w:r w:rsidR="00CF2009" w:rsidRPr="00AF03CE">
        <w:rPr>
          <w:rFonts w:ascii="Times New Roman" w:hAnsi="Times New Roman" w:cs="Times New Roman"/>
          <w:i/>
          <w:color w:val="0070C0"/>
          <w:sz w:val="24"/>
          <w:szCs w:val="24"/>
          <w:u w:val="single"/>
          <w:lang w:val="fr-FR"/>
        </w:rPr>
        <w:fldChar w:fldCharType="separate"/>
      </w:r>
      <w:r w:rsidR="00A0210E">
        <w:rPr>
          <w:rFonts w:ascii="Times New Roman" w:hAnsi="Times New Roman" w:cs="Times New Roman"/>
          <w:i/>
          <w:color w:val="0070C0"/>
          <w:sz w:val="24"/>
          <w:szCs w:val="24"/>
          <w:u w:val="single"/>
          <w:lang w:val="fr-FR"/>
        </w:rPr>
        <w:t>2.5</w:t>
      </w:r>
      <w:r w:rsidR="00CF2009" w:rsidRPr="00AF03CE">
        <w:rPr>
          <w:rFonts w:ascii="Times New Roman" w:hAnsi="Times New Roman" w:cs="Times New Roman"/>
          <w:i/>
          <w:color w:val="0070C0"/>
          <w:sz w:val="24"/>
          <w:szCs w:val="24"/>
          <w:u w:val="single"/>
          <w:lang w:val="fr-FR"/>
        </w:rPr>
        <w:fldChar w:fldCharType="end"/>
      </w:r>
      <w:r w:rsidR="00CF2009">
        <w:rPr>
          <w:rFonts w:ascii="Times New Roman" w:hAnsi="Times New Roman" w:cs="Times New Roman"/>
          <w:sz w:val="24"/>
          <w:szCs w:val="24"/>
          <w:lang w:val="fr-FR"/>
        </w:rPr>
        <w:t xml:space="preserve"> </w:t>
      </w:r>
      <w:r>
        <w:rPr>
          <w:rFonts w:ascii="Times New Roman" w:hAnsi="Times New Roman" w:cs="Times New Roman"/>
          <w:sz w:val="24"/>
          <w:szCs w:val="24"/>
          <w:lang w:val="fr-FR"/>
        </w:rPr>
        <w:t>du présent mémoire, r</w:t>
      </w:r>
      <w:r w:rsidR="005A0517" w:rsidRPr="005A0517">
        <w:rPr>
          <w:rFonts w:ascii="Times New Roman" w:hAnsi="Times New Roman" w:cs="Times New Roman"/>
          <w:sz w:val="24"/>
          <w:szCs w:val="24"/>
          <w:lang w:val="fr-FR"/>
        </w:rPr>
        <w:t>appelons tout de même que n'importe quel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w:t>
      </w:r>
      <w:r w:rsidR="005A0517" w:rsidRPr="005A0517">
        <w:rPr>
          <w:rFonts w:ascii="Times New Roman" w:hAnsi="Times New Roman" w:cs="Times New Roman"/>
          <w:sz w:val="24"/>
          <w:szCs w:val="24"/>
          <w:lang w:val="fr-FR"/>
        </w:rPr>
        <w:lastRenderedPageBreak/>
        <w:t>Aussi, tout utilisateur peut invoquer et exécuter ledit contrat intelligent, encore moyennant frais (ETH) payés au réseau.</w:t>
      </w:r>
    </w:p>
    <w:p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TVURSKD8","properties":{"formattedCitation":"[43]","plainCitation":"[43]","noteIndex":0},"citationItems":[{"id":95,"uris":["http://zotero.org/users/16284513/items/WX7CV9UI"],"itemData":{"id":95,"type":"webpag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Pr>
          <w:rFonts w:ascii="Times New Roman" w:hAnsi="Times New Roman" w:cs="Times New Roman"/>
          <w:sz w:val="24"/>
          <w:szCs w:val="24"/>
          <w:lang w:val="fr-FR"/>
        </w:rPr>
        <w:fldChar w:fldCharType="separate"/>
      </w:r>
      <w:r w:rsidR="0048563D" w:rsidRPr="0048563D">
        <w:rPr>
          <w:rFonts w:ascii="Times New Roman" w:hAnsi="Times New Roman" w:cs="Times New Roman"/>
          <w:sz w:val="24"/>
          <w:lang w:val="fr-FR"/>
        </w:rPr>
        <w:t>[43]</w:t>
      </w:r>
      <w:r>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 contrats et que certains d'entre eux, peuvent même déployer d'autres contrats. Par défaut, la taille maximale d'un contrat intelligent est de 24 Ko.</w:t>
      </w:r>
    </w:p>
    <w:p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D</w:t>
      </w:r>
      <w:r>
        <w:rPr>
          <w:rFonts w:ascii="Times New Roman" w:hAnsi="Times New Roman" w:cs="Times New Roman"/>
          <w:sz w:val="24"/>
          <w:szCs w:val="24"/>
          <w:lang w:val="fr-FR"/>
        </w:rPr>
        <w:t>Apps.</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dont le code </w:t>
      </w:r>
      <w:r w:rsidR="00287FB0">
        <w:rPr>
          <w:rFonts w:ascii="Times New Roman" w:hAnsi="Times New Roman" w:cs="Times New Roman"/>
          <w:sz w:val="24"/>
          <w:szCs w:val="24"/>
          <w:lang w:val="fr-FR"/>
        </w:rPr>
        <w:t>b</w:t>
      </w:r>
      <w:r w:rsidR="00287FB0" w:rsidRPr="00452C3D">
        <w:rPr>
          <w:rFonts w:ascii="Times New Roman" w:hAnsi="Times New Roman" w:cs="Times New Roman"/>
          <w:sz w:val="24"/>
          <w:szCs w:val="24"/>
          <w:lang w:val="fr-FR"/>
        </w:rPr>
        <w:t>ackend</w:t>
      </w:r>
      <w:r w:rsidR="00452C3D" w:rsidRPr="00452C3D">
        <w:rPr>
          <w:rFonts w:ascii="Times New Roman" w:hAnsi="Times New Roman" w:cs="Times New Roman"/>
          <w:sz w:val="24"/>
          <w:szCs w:val="24"/>
          <w:lang w:val="fr-FR"/>
        </w:rPr>
        <w:t xml:space="preserv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dont le code du backend est exé</w:t>
      </w:r>
      <w:r w:rsidR="00452C3D" w:rsidRPr="00452C3D">
        <w:rPr>
          <w:rFonts w:ascii="Times New Roman" w:hAnsi="Times New Roman" w:cs="Times New Roman"/>
          <w:sz w:val="24"/>
          <w:szCs w:val="24"/>
          <w:lang w:val="fr-FR"/>
        </w:rPr>
        <w:t>cu</w:t>
      </w:r>
      <w:r w:rsidR="00E96C1A">
        <w:rPr>
          <w:rFonts w:ascii="Times New Roman" w:hAnsi="Times New Roman" w:cs="Times New Roman"/>
          <w:sz w:val="24"/>
          <w:szCs w:val="24"/>
          <w:lang w:val="fr-FR"/>
        </w:rPr>
        <w:t>té sur des serveurs centralisés</w:t>
      </w:r>
      <w:r w:rsidR="0087440D">
        <w:rPr>
          <w:rFonts w:ascii="Times New Roman" w:hAnsi="Times New Roman" w:cs="Times New Roman"/>
          <w:sz w:val="24"/>
          <w:szCs w:val="24"/>
          <w:lang w:val="fr-FR"/>
        </w:rPr>
        <w:t>. Une D</w:t>
      </w:r>
      <w:r w:rsidR="00452C3D" w:rsidRPr="00452C3D">
        <w:rPr>
          <w:rFonts w:ascii="Times New Roman" w:hAnsi="Times New Roman" w:cs="Times New Roman"/>
          <w:sz w:val="24"/>
          <w:szCs w:val="24"/>
          <w:lang w:val="fr-FR"/>
        </w:rPr>
        <w:t>App combine un contrat intelligent (code backend) et une interface utilisateur (</w:t>
      </w:r>
      <w:r w:rsidR="000220AA">
        <w:rPr>
          <w:rFonts w:ascii="Times New Roman" w:hAnsi="Times New Roman" w:cs="Times New Roman"/>
          <w:sz w:val="24"/>
          <w:szCs w:val="24"/>
          <w:lang w:val="fr-FR"/>
        </w:rPr>
        <w:t xml:space="preserve">code </w:t>
      </w:r>
      <w:r w:rsidR="000220AA" w:rsidRPr="00452C3D">
        <w:rPr>
          <w:rFonts w:ascii="Times New Roman" w:hAnsi="Times New Roman" w:cs="Times New Roman"/>
          <w:sz w:val="24"/>
          <w:szCs w:val="24"/>
          <w:lang w:val="fr-FR"/>
        </w:rPr>
        <w:t xml:space="preserve">frontend </w:t>
      </w:r>
      <w:r w:rsidR="00452C3D" w:rsidRPr="00452C3D">
        <w:rPr>
          <w:rFonts w:ascii="Times New Roman" w:hAnsi="Times New Roman" w:cs="Times New Roman"/>
          <w:sz w:val="24"/>
          <w:szCs w:val="24"/>
          <w:lang w:val="fr-FR"/>
        </w:rPr>
        <w:t>implémen</w:t>
      </w:r>
      <w:r w:rsidR="002F2E5F">
        <w:rPr>
          <w:rFonts w:ascii="Times New Roman" w:hAnsi="Times New Roman" w:cs="Times New Roman"/>
          <w:sz w:val="24"/>
          <w:szCs w:val="24"/>
          <w:lang w:val="fr-FR"/>
        </w:rPr>
        <w:t>té dans n'importe quel</w:t>
      </w:r>
      <w:r w:rsidR="00D521C8">
        <w:rPr>
          <w:rFonts w:ascii="Times New Roman" w:hAnsi="Times New Roman" w:cs="Times New Roman"/>
          <w:sz w:val="24"/>
          <w:szCs w:val="24"/>
          <w:lang w:val="fr-FR"/>
        </w:rPr>
        <w:t xml:space="preserve"> langage</w:t>
      </w:r>
      <w:r w:rsidR="002F2E5F">
        <w:rPr>
          <w:rFonts w:ascii="Times New Roman" w:hAnsi="Times New Roman" w:cs="Times New Roman"/>
          <w:sz w:val="24"/>
          <w:szCs w:val="24"/>
          <w:lang w:val="fr-FR"/>
        </w:rPr>
        <w:t xml:space="preserve"> de programmation</w:t>
      </w:r>
      <w:r w:rsidR="00452C3D" w:rsidRPr="00452C3D">
        <w:rPr>
          <w:rFonts w:ascii="Times New Roman" w:hAnsi="Times New Roman" w:cs="Times New Roman"/>
          <w:sz w:val="24"/>
          <w:szCs w:val="24"/>
          <w:lang w:val="fr-FR"/>
        </w:rPr>
        <w:t>). C'est donc une application plus complexe des contrats intelligents</w:t>
      </w:r>
      <w:r w:rsidR="00953BC0">
        <w:rPr>
          <w:rFonts w:ascii="Times New Roman" w:hAnsi="Times New Roman" w:cs="Times New Roman"/>
          <w:sz w:val="24"/>
          <w:szCs w:val="24"/>
          <w:lang w:val="fr-FR"/>
        </w:rPr>
        <w:t xml:space="preserve"> </w:t>
      </w:r>
      <w:r w:rsidR="00953BC0">
        <w:rPr>
          <w:rFonts w:ascii="Times New Roman" w:hAnsi="Times New Roman" w:cs="Times New Roman"/>
          <w:sz w:val="24"/>
          <w:szCs w:val="24"/>
          <w:lang w:val="fr-FR"/>
        </w:rPr>
        <w:fldChar w:fldCharType="begin"/>
      </w:r>
      <w:r w:rsidR="0048563D">
        <w:rPr>
          <w:rFonts w:ascii="Times New Roman" w:hAnsi="Times New Roman" w:cs="Times New Roman"/>
          <w:sz w:val="24"/>
          <w:szCs w:val="24"/>
          <w:lang w:val="fr-FR"/>
        </w:rPr>
        <w:instrText xml:space="preserve"> ADDIN ZOTERO_ITEM CSL_CITATION {"citationID":"x5uhI3U3","properties":{"formattedCitation":"[44]","plainCitation":"[44]","noteIndex":0},"citationItems":[{"id":97,"uris":["http://zotero.org/users/16284513/items/UEIPU29L"],"itemData":{"id":97,"type":"webpag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953BC0">
        <w:rPr>
          <w:rFonts w:ascii="Times New Roman" w:hAnsi="Times New Roman" w:cs="Times New Roman"/>
          <w:sz w:val="24"/>
          <w:szCs w:val="24"/>
          <w:lang w:val="fr-FR"/>
        </w:rPr>
        <w:fldChar w:fldCharType="separate"/>
      </w:r>
      <w:r w:rsidR="0048563D" w:rsidRPr="00EB5807">
        <w:rPr>
          <w:rFonts w:ascii="Times New Roman" w:hAnsi="Times New Roman" w:cs="Times New Roman"/>
          <w:sz w:val="24"/>
          <w:lang w:val="fr-FR"/>
        </w:rPr>
        <w:t>[44]</w:t>
      </w:r>
      <w:r w:rsidR="00953BC0">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rsidR="00F7455D" w:rsidRDefault="007853A0" w:rsidP="007853A0">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p>
    <w:p w:rsidR="000D740C" w:rsidRDefault="000D740C" w:rsidP="00B4564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9C2006" w:rsidRDefault="009C2006">
      <w:pPr>
        <w:rPr>
          <w:rFonts w:ascii="Times New Roman" w:hAnsi="Times New Roman" w:cs="Times New Roman"/>
          <w:sz w:val="24"/>
          <w:szCs w:val="24"/>
          <w:lang w:val="fr-FR"/>
        </w:rPr>
      </w:pPr>
    </w:p>
    <w:p w:rsidR="00E30D0E" w:rsidRDefault="00E30D0E">
      <w:pPr>
        <w:rPr>
          <w:rFonts w:ascii="Times New Roman" w:hAnsi="Times New Roman" w:cs="Times New Roman"/>
          <w:sz w:val="24"/>
          <w:szCs w:val="24"/>
          <w:lang w:val="fr-FR"/>
        </w:rPr>
      </w:pPr>
    </w:p>
    <w:p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F14B3" w:rsidRDefault="00580D19" w:rsidP="00CF3D88">
      <w:pPr>
        <w:keepNext/>
        <w:keepLines/>
        <w:spacing w:after="0" w:line="360" w:lineRule="auto"/>
        <w:outlineLvl w:val="0"/>
        <w:rPr>
          <w:rFonts w:ascii="Times New Roman" w:eastAsiaTheme="majorEastAsia" w:hAnsi="Times New Roman" w:cs="Times New Roman"/>
          <w:b/>
          <w:sz w:val="24"/>
          <w:szCs w:val="24"/>
          <w:lang w:val="fr-FR"/>
        </w:rPr>
      </w:pPr>
      <w:bookmarkStart w:id="51" w:name="_Toc184475257"/>
      <w:bookmarkStart w:id="52" w:name="_Toc196954946"/>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53" w:name="_Toc184474880"/>
      <w:bookmarkStart w:id="54" w:name="_Toc184475063"/>
      <w:bookmarkStart w:id="55" w:name="_Toc184475258"/>
      <w:bookmarkStart w:id="56" w:name="_Toc184474881"/>
      <w:bookmarkStart w:id="57" w:name="_Toc184475064"/>
      <w:bookmarkStart w:id="58" w:name="_Toc184475259"/>
      <w:bookmarkStart w:id="59" w:name="_Toc184474882"/>
      <w:bookmarkStart w:id="60" w:name="_Toc184475065"/>
      <w:bookmarkStart w:id="61" w:name="_Toc184475260"/>
      <w:bookmarkEnd w:id="51"/>
      <w:bookmarkEnd w:id="53"/>
      <w:bookmarkEnd w:id="54"/>
      <w:bookmarkEnd w:id="55"/>
      <w:bookmarkEnd w:id="56"/>
      <w:bookmarkEnd w:id="57"/>
      <w:bookmarkEnd w:id="58"/>
      <w:bookmarkEnd w:id="59"/>
      <w:bookmarkEnd w:id="60"/>
      <w:bookmarkEnd w:id="6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52"/>
    </w:p>
    <w:p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rsidR="00B945A6" w:rsidRPr="00457C81" w:rsidRDefault="00791852" w:rsidP="001336D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précédée </w:t>
      </w:r>
      <w:r w:rsidR="00C3213C">
        <w:rPr>
          <w:rFonts w:ascii="Times New Roman" w:hAnsi="Times New Roman" w:cs="Times New Roman"/>
          <w:sz w:val="24"/>
          <w:szCs w:val="24"/>
          <w:lang w:val="fr-FR"/>
        </w:rPr>
        <w:t xml:space="preserve">particulièrement </w:t>
      </w:r>
      <w:r w:rsidR="000816F7">
        <w:rPr>
          <w:rFonts w:ascii="Times New Roman" w:hAnsi="Times New Roman" w:cs="Times New Roman"/>
          <w:sz w:val="24"/>
          <w:szCs w:val="24"/>
          <w:lang w:val="fr-FR"/>
        </w:rPr>
        <w:t>d’</w:t>
      </w:r>
      <w:r w:rsidR="00C3213C">
        <w:rPr>
          <w:rFonts w:ascii="Times New Roman" w:hAnsi="Times New Roman" w:cs="Times New Roman"/>
          <w:sz w:val="24"/>
          <w:szCs w:val="24"/>
          <w:lang w:val="fr-FR"/>
        </w:rPr>
        <w:t>une présentation des travaux existant</w:t>
      </w:r>
      <w:r w:rsidR="00D811AA">
        <w:rPr>
          <w:rFonts w:ascii="Times New Roman" w:hAnsi="Times New Roman" w:cs="Times New Roman"/>
          <w:sz w:val="24"/>
          <w:szCs w:val="24"/>
          <w:lang w:val="fr-FR"/>
        </w:rPr>
        <w:t>s</w:t>
      </w:r>
      <w:r w:rsidR="00B1019B">
        <w:rPr>
          <w:rFonts w:ascii="Times New Roman" w:hAnsi="Times New Roman" w:cs="Times New Roman"/>
          <w:sz w:val="24"/>
          <w:szCs w:val="24"/>
          <w:lang w:val="fr-FR"/>
        </w:rPr>
        <w:t xml:space="preserve"> sur</w:t>
      </w:r>
      <w:r w:rsidR="00A86DEA">
        <w:rPr>
          <w:rFonts w:ascii="Times New Roman" w:hAnsi="Times New Roman" w:cs="Times New Roman"/>
          <w:sz w:val="24"/>
          <w:szCs w:val="24"/>
          <w:lang w:val="fr-FR"/>
        </w:rPr>
        <w:t xml:space="preserve"> l’authentification</w:t>
      </w:r>
      <w:r w:rsidR="00C3213C">
        <w:rPr>
          <w:rFonts w:ascii="Times New Roman" w:hAnsi="Times New Roman" w:cs="Times New Roman"/>
          <w:sz w:val="24"/>
          <w:szCs w:val="24"/>
          <w:lang w:val="fr-FR"/>
        </w:rPr>
        <w:t xml:space="preserve"> des documents avec la blockchain.</w:t>
      </w:r>
    </w:p>
    <w:p w:rsidR="00E373C2" w:rsidRPr="001F14B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2" w:name="_Toc184475261"/>
      <w:bookmarkStart w:id="63" w:name="_Toc196954947"/>
      <w:r w:rsidRPr="001F14B3">
        <w:rPr>
          <w:rFonts w:ascii="Times New Roman" w:eastAsiaTheme="majorEastAsia" w:hAnsi="Times New Roman" w:cs="Times New Roman"/>
          <w:b/>
          <w:sz w:val="24"/>
          <w:szCs w:val="24"/>
          <w:lang w:val="fr-FR"/>
        </w:rPr>
        <w:t>Authentification de documents</w:t>
      </w:r>
      <w:bookmarkEnd w:id="63"/>
    </w:p>
    <w:p w:rsidR="000B2A33" w:rsidRDefault="002E6956" w:rsidP="000C394B">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Etat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rsidR="00254A61" w:rsidRDefault="003075BF" w:rsidP="001746DC">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Cela di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rsidR="002422E7" w:rsidRDefault="002422E7" w:rsidP="008C17EB">
      <w:pPr>
        <w:pStyle w:val="NormalWeb"/>
        <w:spacing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D8690E">
        <w:rPr>
          <w:lang w:val="fr-FR"/>
        </w:rPr>
        <w:fldChar w:fldCharType="begin"/>
      </w:r>
      <w:r w:rsidR="00D8690E">
        <w:rPr>
          <w:lang w:val="fr-FR"/>
        </w:rPr>
        <w:instrText xml:space="preserve"> ADDIN ZOTERO_ITEM CSL_CITATION {"citationID":"e8kaKfb4","properties":{"formattedCitation":"[6]","plainCitation":"[6]","noteIndex":0},"citationItems":[{"id":46,"uris":["http://zotero.org/users/local/3eTyEGwA/items/QTKZXUE6","http://zotero.org/users/16284513/items/QTKZXUE6"],"itemData":{"id":46,"type":"webpage","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D8690E">
        <w:rPr>
          <w:lang w:val="fr-FR"/>
        </w:rPr>
        <w:fldChar w:fldCharType="separate"/>
      </w:r>
      <w:r w:rsidR="00D8690E" w:rsidRPr="00D8690E">
        <w:rPr>
          <w:lang w:val="fr-FR"/>
        </w:rPr>
        <w:t>[6]</w:t>
      </w:r>
      <w:r w:rsidR="00D8690E">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Etat, les collectivités 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w:t>
      </w:r>
      <w:r w:rsidR="005A374E">
        <w:rPr>
          <w:lang w:val="fr-FR"/>
        </w:rPr>
        <w:lastRenderedPageBreak/>
        <w:t xml:space="preserve">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rsidR="00B12AC4" w:rsidRDefault="00A81345" w:rsidP="00AC1EA0">
      <w:pPr>
        <w:pStyle w:val="NormalWeb"/>
        <w:spacing w:before="0" w:beforeAutospacing="0" w:after="0" w:afterAutospacing="0" w:line="360" w:lineRule="auto"/>
        <w:jc w:val="both"/>
        <w:divId w:val="678393322"/>
        <w:rPr>
          <w:lang w:val="fr-FR"/>
        </w:rPr>
      </w:pPr>
      <w:r>
        <w:rPr>
          <w:lang w:val="fr-FR"/>
        </w:rPr>
        <w:t xml:space="preserve">Ramener à notre sujet de recherche, </w:t>
      </w:r>
      <w:r w:rsidR="00B4547C">
        <w:rPr>
          <w:lang w:val="fr-FR"/>
        </w:rPr>
        <w:t>soient</w:t>
      </w:r>
      <w:r w:rsidR="00B12AC4">
        <w:rPr>
          <w:lang w:val="fr-FR"/>
        </w:rPr>
        <w:t> :</w:t>
      </w:r>
    </w:p>
    <w:p w:rsidR="004F2581" w:rsidRPr="0088762B" w:rsidRDefault="004F2581"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da :</m:t>
        </m:r>
        <m:r>
          <w:rPr>
            <w:rFonts w:ascii="Cambria Math" w:hAnsi="Cambria Math"/>
            <w:lang w:val="fr-FR"/>
          </w:rPr>
          <m:t>un document administratif donné</m:t>
        </m:r>
      </m:oMath>
    </w:p>
    <w:p w:rsidR="004F2581" w:rsidRPr="00B16E56" w:rsidRDefault="00AC1EA0"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rsidR="00B16E56" w:rsidRPr="00322662" w:rsidRDefault="00B16E56"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rsidR="00322662" w:rsidRPr="00322662" w:rsidRDefault="00322662" w:rsidP="000703BC">
      <w:pPr>
        <w:pStyle w:val="NormalWeb"/>
        <w:numPr>
          <w:ilvl w:val="0"/>
          <w:numId w:val="30"/>
        </w:numPr>
        <w:spacing w:before="0" w:beforeAutospacing="0" w:after="0" w:afterAutospacing="0" w:line="360" w:lineRule="auto"/>
        <w:jc w:val="both"/>
        <w:divId w:val="678393322"/>
        <w:rPr>
          <w:b/>
          <w:lang w:val="fr-FR"/>
        </w:rPr>
      </w:pPr>
      <m:oMath>
        <m:r>
          <m:rPr>
            <m:sty m:val="bi"/>
          </m:rPr>
          <w:rPr>
            <w:rFonts w:ascii="Cambria Math" w:hAnsi="Cambria Math"/>
            <w:lang w:val="fr-FR"/>
          </w:rPr>
          <m:t>T :</m:t>
        </m:r>
        <m:r>
          <w:rPr>
            <w:rFonts w:ascii="Cambria Math" w:hAnsi="Cambria Math"/>
            <w:lang w:val="fr-FR"/>
          </w:rPr>
          <m:t xml:space="preserve">la date et heure de signature de </m:t>
        </m:r>
        <m:r>
          <m:rPr>
            <m:sty m:val="bi"/>
          </m:rPr>
          <w:rPr>
            <w:rFonts w:ascii="Cambria Math" w:hAnsi="Cambria Math"/>
            <w:lang w:val="fr-FR"/>
          </w:rPr>
          <m:t>da</m:t>
        </m:r>
      </m:oMath>
    </w:p>
    <w:p w:rsidR="00322662" w:rsidRPr="00752B55" w:rsidRDefault="00EE7E1C" w:rsidP="000703BC">
      <w:pPr>
        <w:pStyle w:val="NormalWeb"/>
        <w:numPr>
          <w:ilvl w:val="0"/>
          <w:numId w:val="30"/>
        </w:numPr>
        <w:spacing w:before="0" w:beforeAutospacing="0" w:after="0" w:afterAutospacing="0" w:line="360" w:lineRule="auto"/>
        <w:jc w:val="both"/>
        <w:divId w:val="678393322"/>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rsidR="00E10B71" w:rsidRPr="00986792" w:rsidRDefault="00E10B71" w:rsidP="000703BC">
      <w:pPr>
        <w:pStyle w:val="NormalWeb"/>
        <w:numPr>
          <w:ilvl w:val="0"/>
          <w:numId w:val="30"/>
        </w:numPr>
        <w:spacing w:before="0" w:beforeAutospacing="0" w:after="0" w:afterAutospacing="0" w:line="360" w:lineRule="auto"/>
        <w:jc w:val="both"/>
        <w:divId w:val="678393322"/>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rsidR="00AA79A5" w:rsidRDefault="00B12AC4" w:rsidP="00AC1EA0">
      <w:pPr>
        <w:pStyle w:val="NormalWeb"/>
        <w:spacing w:before="0" w:beforeAutospacing="0" w:after="0" w:afterAutospacing="0" w:line="360" w:lineRule="auto"/>
        <w:jc w:val="both"/>
        <w:divId w:val="678393322"/>
        <w:rPr>
          <w:lang w:val="fr-FR"/>
        </w:rPr>
      </w:pPr>
      <w:r>
        <w:rPr>
          <w:lang w:val="fr-FR"/>
        </w:rPr>
        <w:t xml:space="preserve">Nous </w:t>
      </w:r>
      <w:r w:rsidR="00A81345">
        <w:rPr>
          <w:lang w:val="fr-FR"/>
        </w:rPr>
        <w:t>pouvons</w:t>
      </w:r>
      <w:r>
        <w:rPr>
          <w:lang w:val="fr-FR"/>
        </w:rPr>
        <w:t xml:space="preserve"> alors</w:t>
      </w:r>
      <w:r w:rsidR="00A81345">
        <w:rPr>
          <w:lang w:val="fr-FR"/>
        </w:rPr>
        <w:t xml:space="preserve"> poser formellement que :</w:t>
      </w:r>
    </w:p>
    <w:p w:rsidR="00AC4DFC" w:rsidRPr="00D056D7" w:rsidRDefault="00A66700" w:rsidP="00AC1EA0">
      <w:pPr>
        <w:pStyle w:val="NormalWeb"/>
        <w:spacing w:before="0" w:beforeAutospacing="0" w:after="0" w:afterAutospacing="0" w:line="360" w:lineRule="auto"/>
        <w:jc w:val="both"/>
        <w:divId w:val="678393322"/>
        <w:rPr>
          <w:lang w:val="fr-FR"/>
        </w:rPr>
      </w:pPr>
      <m:oMathPara>
        <m:oMathParaPr>
          <m:jc m:val="center"/>
        </m:oMathParaPr>
        <m:oMath>
          <m:r>
            <m:rPr>
              <m:sty m:val="bi"/>
            </m:rPr>
            <w:rPr>
              <w:rFonts w:ascii="Cambria Math" w:hAnsi="Cambria Math"/>
              <w:lang w:val="fr-FR"/>
            </w:rPr>
            <m:t>Authenticité</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r>
            <w:rPr>
              <w:rFonts w:ascii="Cambria Math" w:hAnsi="Cambria Math"/>
              <w:lang w:val="fr-FR"/>
            </w:rPr>
            <m:t xml:space="preserve">  et  </m:t>
          </m:r>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oMath>
      </m:oMathPara>
    </w:p>
    <w:p w:rsidR="00F6536E" w:rsidRDefault="00F026CC" w:rsidP="00AC1EA0">
      <w:pPr>
        <w:pStyle w:val="NormalWeb"/>
        <w:spacing w:before="0" w:beforeAutospacing="0" w:after="0" w:afterAutospacing="0" w:line="360" w:lineRule="auto"/>
        <w:jc w:val="both"/>
        <w:divId w:val="678393322"/>
        <w:rPr>
          <w:lang w:val="fr-FR"/>
        </w:rPr>
      </w:pPr>
      <w:r>
        <w:rPr>
          <w:lang w:val="fr-FR"/>
        </w:rPr>
        <w:t>Où :</w:t>
      </w:r>
    </w:p>
    <w:p w:rsidR="00AC4DFC"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s</w:t>
      </w:r>
      <w:r w:rsidR="00371FE4">
        <w:rPr>
          <w:lang w:val="fr-FR"/>
        </w:rPr>
        <w:t xml:space="preserve">i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sidR="00371FE4">
        <w:rPr>
          <w:b/>
          <w:lang w:val="fr-FR"/>
        </w:rPr>
        <w:t xml:space="preserve"> </w:t>
      </w:r>
      <w:r w:rsidR="00371FE4" w:rsidRPr="00371FE4">
        <w:rPr>
          <w:lang w:val="fr-FR"/>
        </w:rPr>
        <w:t>a</w:t>
      </w:r>
      <w:r w:rsidR="00371FE4">
        <w:rPr>
          <w:lang w:val="fr-FR"/>
        </w:rPr>
        <w:t xml:space="preserve">lors </w:t>
      </w:r>
      <w:r w:rsidR="00644594">
        <w:rPr>
          <w:lang w:val="fr-FR"/>
        </w:rPr>
        <w:t xml:space="preserve">la méthode d’authentification </w:t>
      </w:r>
      <w:r w:rsidR="00CC241B">
        <w:rPr>
          <w:lang w:val="fr-FR"/>
        </w:rPr>
        <w:t xml:space="preserve">appliquée au document administratif </w:t>
      </w:r>
      <m:oMath>
        <m:r>
          <m:rPr>
            <m:sty m:val="bi"/>
          </m:rPr>
          <w:rPr>
            <w:rFonts w:ascii="Cambria Math" w:hAnsi="Cambria Math"/>
            <w:lang w:val="fr-FR"/>
          </w:rPr>
          <m:t>da</m:t>
        </m:r>
      </m:oMath>
      <w:r w:rsidR="009210D2">
        <w:rPr>
          <w:lang w:val="fr-FR"/>
        </w:rPr>
        <w:t xml:space="preserve"> </w:t>
      </w:r>
      <w:r w:rsidR="00CC241B">
        <w:rPr>
          <w:lang w:val="fr-FR"/>
        </w:rPr>
        <w:t>retourne un résul</w:t>
      </w:r>
      <w:r w:rsidR="00A421F1">
        <w:rPr>
          <w:lang w:val="fr-FR"/>
        </w:rPr>
        <w:t>t</w:t>
      </w:r>
      <w:r w:rsidR="00CC241B">
        <w:rPr>
          <w:lang w:val="fr-FR"/>
        </w:rPr>
        <w:t>at valide pour confirmer que</w:t>
      </w:r>
      <w:r w:rsidR="009210D2">
        <w:rPr>
          <w:lang w:val="fr-FR"/>
        </w:rPr>
        <w:t xml:space="preserve"> </w:t>
      </w:r>
      <m:oMath>
        <m:r>
          <m:rPr>
            <m:sty m:val="bi"/>
          </m:rPr>
          <w:rPr>
            <w:rFonts w:ascii="Cambria Math" w:hAnsi="Cambria Math"/>
            <w:lang w:val="fr-FR"/>
          </w:rPr>
          <m:t>da</m:t>
        </m:r>
      </m:oMath>
      <w:r w:rsidR="00CC241B">
        <w:rPr>
          <w:lang w:val="fr-FR"/>
        </w:rPr>
        <w:t xml:space="preserve"> </w:t>
      </w:r>
      <w:r w:rsidR="009210D2">
        <w:rPr>
          <w:lang w:val="fr-FR"/>
        </w:rPr>
        <w:t xml:space="preserve">est </w:t>
      </w:r>
      <w:r w:rsidR="00CC241B">
        <w:rPr>
          <w:lang w:val="fr-FR"/>
        </w:rPr>
        <w:t>authentique</w:t>
      </w:r>
      <w:r w:rsidR="00E52FA2">
        <w:rPr>
          <w:lang w:val="fr-FR"/>
        </w:rPr>
        <w:t> ;</w:t>
      </w:r>
    </w:p>
    <w:p w:rsidR="00F6536E" w:rsidRPr="00F6536E" w:rsidRDefault="008A7D7F" w:rsidP="000703BC">
      <w:pPr>
        <w:pStyle w:val="NormalWeb"/>
        <w:numPr>
          <w:ilvl w:val="0"/>
          <w:numId w:val="31"/>
        </w:numPr>
        <w:spacing w:before="0" w:beforeAutospacing="0" w:after="0" w:afterAutospacing="0" w:line="360" w:lineRule="auto"/>
        <w:jc w:val="both"/>
        <w:divId w:val="678393322"/>
        <w:rPr>
          <w:lang w:val="fr-FR"/>
        </w:rPr>
      </w:pPr>
      <w:r>
        <w:rPr>
          <w:lang w:val="fr-FR"/>
        </w:rPr>
        <w:t>e</w:t>
      </w:r>
      <w:r w:rsidR="00831CF0">
        <w:rPr>
          <w:lang w:val="fr-FR"/>
        </w:rPr>
        <w:t>t</w:t>
      </w:r>
      <w:r w:rsidR="00D8162B">
        <w:rPr>
          <w:lang w:val="fr-FR"/>
        </w:rPr>
        <w:t xml:space="preserve"> si</w:t>
      </w:r>
      <w:r w:rsidR="00831CF0">
        <w:rPr>
          <w:lang w:val="fr-FR"/>
        </w:rPr>
        <w:t xml:space="preserve">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00831CF0" w:rsidRPr="002463F3">
        <w:rPr>
          <w:lang w:val="fr-FR"/>
        </w:rPr>
        <w:t xml:space="preserve"> </w:t>
      </w:r>
      <w:r w:rsidR="00D8162B">
        <w:rPr>
          <w:lang w:val="fr-FR"/>
        </w:rPr>
        <w:t xml:space="preserve">alors </w:t>
      </w:r>
      <w:r w:rsidR="00D4007A">
        <w:rPr>
          <w:lang w:val="fr-FR"/>
        </w:rPr>
        <w:t xml:space="preserve">la méthode d’authentification approuve que le document </w:t>
      </w:r>
      <m:oMath>
        <m:r>
          <m:rPr>
            <m:sty m:val="bi"/>
          </m:rPr>
          <w:rPr>
            <w:rFonts w:ascii="Cambria Math" w:hAnsi="Cambria Math"/>
            <w:lang w:val="fr-FR"/>
          </w:rPr>
          <m:t>da</m:t>
        </m:r>
      </m:oMath>
      <w:r w:rsidR="004E6C0F">
        <w:rPr>
          <w:lang w:val="fr-FR"/>
        </w:rPr>
        <w:t xml:space="preserve"> </w:t>
      </w:r>
      <w:r w:rsidR="00D4007A">
        <w:rPr>
          <w:lang w:val="fr-FR"/>
        </w:rPr>
        <w:t>contien</w:t>
      </w:r>
      <w:r w:rsidR="007D2248">
        <w:rPr>
          <w:lang w:val="fr-FR"/>
        </w:rPr>
        <w:t>t</w:t>
      </w:r>
      <w:r w:rsidR="00D4007A">
        <w:rPr>
          <w:lang w:val="fr-FR"/>
        </w:rPr>
        <w:t xml:space="preserve"> bien l’ensemble d’informations </w:t>
      </w:r>
      <m:oMath>
        <m:r>
          <m:rPr>
            <m:sty m:val="bi"/>
          </m:rPr>
          <w:rPr>
            <w:rFonts w:ascii="Cambria Math" w:hAnsi="Cambria Math"/>
            <w:lang w:val="fr-FR"/>
          </w:rPr>
          <m:t>ω</m:t>
        </m:r>
      </m:oMath>
      <w:r w:rsidR="00D4007A">
        <w:rPr>
          <w:lang w:val="fr-FR"/>
        </w:rPr>
        <w:t xml:space="preserve">, et qu’il est effectivement signé par l’auteur </w:t>
      </w:r>
      <m:oMath>
        <m:r>
          <m:rPr>
            <m:sty m:val="bi"/>
          </m:rPr>
          <w:rPr>
            <w:rFonts w:ascii="Cambria Math" w:hAnsi="Cambria Math"/>
            <w:lang w:val="fr-FR"/>
          </w:rPr>
          <m:t>λ</m:t>
        </m:r>
      </m:oMath>
      <w:r w:rsidR="00A539DB">
        <w:rPr>
          <w:lang w:val="fr-FR"/>
        </w:rPr>
        <w:t xml:space="preserve"> </w:t>
      </w:r>
      <w:r w:rsidR="00D4007A">
        <w:rPr>
          <w:lang w:val="fr-FR"/>
        </w:rPr>
        <w:t>à la</w:t>
      </w:r>
      <w:r w:rsidR="00D30E23">
        <w:rPr>
          <w:lang w:val="fr-FR"/>
        </w:rPr>
        <w:t xml:space="preserve"> date</w:t>
      </w:r>
      <w:r w:rsidR="00D4007A">
        <w:rPr>
          <w:lang w:val="fr-FR"/>
        </w:rPr>
        <w:t xml:space="preserve"> </w:t>
      </w:r>
      <m:oMath>
        <m:r>
          <m:rPr>
            <m:sty m:val="bi"/>
          </m:rPr>
          <w:rPr>
            <w:rFonts w:ascii="Cambria Math" w:hAnsi="Cambria Math"/>
            <w:lang w:val="fr-FR"/>
          </w:rPr>
          <m:t>T</m:t>
        </m:r>
      </m:oMath>
      <w:r w:rsidR="00D4007A">
        <w:rPr>
          <w:lang w:val="fr-FR"/>
        </w:rPr>
        <w:t>.</w:t>
      </w:r>
    </w:p>
    <w:p w:rsidR="0053416F" w:rsidRDefault="004C7CEB" w:rsidP="00AC1EA0">
      <w:pPr>
        <w:pStyle w:val="NormalWeb"/>
        <w:spacing w:before="0" w:beforeAutospacing="0" w:line="360" w:lineRule="auto"/>
        <w:jc w:val="both"/>
        <w:divId w:val="678393322"/>
        <w:rPr>
          <w:lang w:val="fr-FR"/>
        </w:rPr>
      </w:pPr>
      <w:r>
        <w:rPr>
          <w:lang w:val="fr-FR"/>
        </w:rPr>
        <w:t>Ainsi,</w:t>
      </w:r>
      <w:r w:rsidR="006D644B">
        <w:rPr>
          <w:lang w:val="fr-FR"/>
        </w:rPr>
        <w:t xml:space="preserve"> pour résumer</w:t>
      </w:r>
      <w:r w:rsidR="00A055AE">
        <w:rPr>
          <w:lang w:val="fr-FR"/>
        </w:rPr>
        <w:t xml:space="preserve"> le concept d’authentification de document administratif à l’aide la blockchain </w:t>
      </w:r>
      <w:r w:rsidR="00703F33">
        <w:rPr>
          <w:lang w:val="fr-FR"/>
        </w:rPr>
        <w:t>(</w:t>
      </w:r>
      <w:r w:rsidR="00A055AE">
        <w:rPr>
          <w:lang w:val="fr-FR"/>
        </w:rPr>
        <w:t>ou de tout autre technique informatique</w:t>
      </w:r>
      <w:r w:rsidR="00703F33">
        <w:rPr>
          <w:lang w:val="fr-FR"/>
        </w:rPr>
        <w:t>)</w:t>
      </w:r>
      <w:r w:rsidR="0050314C">
        <w:rPr>
          <w:lang w:val="fr-FR"/>
        </w:rPr>
        <w:t xml:space="preserve"> en s’</w:t>
      </w:r>
      <w:r w:rsidR="004575B6">
        <w:rPr>
          <w:lang w:val="fr-FR"/>
        </w:rPr>
        <w:t>appuyant</w:t>
      </w:r>
      <w:r w:rsidR="0050314C">
        <w:rPr>
          <w:lang w:val="fr-FR"/>
        </w:rPr>
        <w:t xml:space="preserve"> sur </w:t>
      </w:r>
      <w:r w:rsidR="00445231">
        <w:rPr>
          <w:lang w:val="fr-FR"/>
        </w:rPr>
        <w:t xml:space="preserve">la logique précédente, nous </w:t>
      </w:r>
      <w:r w:rsidR="00066CBE">
        <w:rPr>
          <w:lang w:val="fr-FR"/>
        </w:rPr>
        <w:t>proposons que : le document</w:t>
      </w:r>
      <w:r w:rsidR="00440C6F">
        <w:rPr>
          <w:lang w:val="fr-FR"/>
        </w:rPr>
        <w:t xml:space="preserve"> administratif</w:t>
      </w:r>
      <w:r w:rsidR="00066CBE">
        <w:rPr>
          <w:lang w:val="fr-FR"/>
        </w:rPr>
        <w:t xml:space="preserve"> </w:t>
      </w:r>
      <m:oMath>
        <m:r>
          <m:rPr>
            <m:sty m:val="bi"/>
          </m:rPr>
          <w:rPr>
            <w:rFonts w:ascii="Cambria Math" w:hAnsi="Cambria Math"/>
            <w:lang w:val="fr-FR"/>
          </w:rPr>
          <m:t>da</m:t>
        </m:r>
      </m:oMath>
      <w:r w:rsidR="007B2014">
        <w:rPr>
          <w:lang w:val="fr-FR"/>
        </w:rPr>
        <w:t xml:space="preserve"> </w:t>
      </w:r>
      <w:r w:rsidR="00066CBE">
        <w:rPr>
          <w:lang w:val="fr-FR"/>
        </w:rPr>
        <w:t xml:space="preserve">est </w:t>
      </w:r>
      <w:r w:rsidR="001262FD">
        <w:rPr>
          <w:lang w:val="fr-FR"/>
        </w:rPr>
        <w:t xml:space="preserve">dit </w:t>
      </w:r>
      <w:r w:rsidR="00066CBE">
        <w:rPr>
          <w:lang w:val="fr-FR"/>
        </w:rPr>
        <w:t xml:space="preserve">authentique si et seulement si, après avoir appliqué la méthode d’authentification </w:t>
      </w:r>
      <m:oMath>
        <m:r>
          <m:rPr>
            <m:scr m:val="script"/>
            <m:sty m:val="bi"/>
          </m:rPr>
          <w:rPr>
            <w:rFonts w:ascii="Cambria Math" w:hAnsi="Cambria Math"/>
            <w:lang w:val="fr-FR"/>
          </w:rPr>
          <m:t>A</m:t>
        </m:r>
      </m:oMath>
      <w:r w:rsidR="00066CBE">
        <w:rPr>
          <w:lang w:val="fr-FR"/>
        </w:rPr>
        <w:t xml:space="preserve">, le résultat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oMath>
      <w:r w:rsidR="00066CBE">
        <w:rPr>
          <w:lang w:val="fr-FR"/>
        </w:rPr>
        <w:t xml:space="preserve"> correspond effectivem</w:t>
      </w:r>
      <w:r w:rsidR="00EF00E8">
        <w:rPr>
          <w:lang w:val="fr-FR"/>
        </w:rPr>
        <w:t>e</w:t>
      </w:r>
      <w:r w:rsidR="00066CBE">
        <w:rPr>
          <w:lang w:val="fr-FR"/>
        </w:rPr>
        <w:t>n</w:t>
      </w:r>
      <w:r w:rsidR="00EF00E8">
        <w:rPr>
          <w:lang w:val="fr-FR"/>
        </w:rPr>
        <w:t>t</w:t>
      </w:r>
      <w:r w:rsidR="00066CBE">
        <w:rPr>
          <w:lang w:val="fr-FR"/>
        </w:rPr>
        <w:t xml:space="preserve"> à l’</w:t>
      </w:r>
      <w:r w:rsidR="00670409">
        <w:rPr>
          <w:lang w:val="fr-FR"/>
        </w:rPr>
        <w:t xml:space="preserve">ensemble </w:t>
      </w:r>
      <m:oMath>
        <m:r>
          <m:rPr>
            <m:sty m:val="bi"/>
          </m:rPr>
          <w:rPr>
            <w:rFonts w:ascii="Cambria Math" w:hAnsi="Cambria Math"/>
            <w:lang w:val="fr-FR"/>
          </w:rPr>
          <m:t>ω</m:t>
        </m:r>
      </m:oMath>
      <w:r w:rsidR="00670409">
        <w:rPr>
          <w:lang w:val="fr-FR"/>
        </w:rPr>
        <w:t>, à</w:t>
      </w:r>
      <w:r w:rsidR="00066CBE">
        <w:rPr>
          <w:lang w:val="fr-FR"/>
        </w:rPr>
        <w:t xml:space="preserve"> l’auteur </w:t>
      </w:r>
      <m:oMath>
        <m:r>
          <m:rPr>
            <m:sty m:val="bi"/>
          </m:rPr>
          <w:rPr>
            <w:rFonts w:ascii="Cambria Math" w:hAnsi="Cambria Math"/>
            <w:lang w:val="fr-FR"/>
          </w:rPr>
          <m:t>λ</m:t>
        </m:r>
      </m:oMath>
      <w:r w:rsidR="005F5369">
        <w:rPr>
          <w:lang w:val="fr-FR"/>
        </w:rPr>
        <w:t xml:space="preserve"> </w:t>
      </w:r>
      <w:r w:rsidR="00066CBE">
        <w:rPr>
          <w:lang w:val="fr-FR"/>
        </w:rPr>
        <w:t xml:space="preserve">et la date </w:t>
      </w:r>
      <m:oMath>
        <m:r>
          <m:rPr>
            <m:sty m:val="bi"/>
          </m:rPr>
          <w:rPr>
            <w:rFonts w:ascii="Cambria Math" w:hAnsi="Cambria Math"/>
            <w:lang w:val="fr-FR"/>
          </w:rPr>
          <m:t>T</m:t>
        </m:r>
      </m:oMath>
      <w:r w:rsidR="006D644B">
        <w:rPr>
          <w:lang w:val="fr-FR"/>
        </w:rPr>
        <w:t>.</w:t>
      </w:r>
    </w:p>
    <w:p w:rsidR="00CC37BC" w:rsidRPr="006565A8" w:rsidRDefault="00AF6310" w:rsidP="00825E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it, q</w:t>
      </w:r>
      <w:r w:rsidR="00CC37BC">
        <w:rPr>
          <w:rFonts w:ascii="Times New Roman" w:hAnsi="Times New Roman" w:cs="Times New Roman"/>
          <w:sz w:val="24"/>
          <w:szCs w:val="24"/>
          <w:lang w:val="fr-FR"/>
        </w:rPr>
        <w:t xml:space="preserve">uels </w:t>
      </w:r>
      <w:r w:rsidR="00241F86">
        <w:rPr>
          <w:rFonts w:ascii="Times New Roman" w:hAnsi="Times New Roman" w:cs="Times New Roman"/>
          <w:sz w:val="24"/>
          <w:szCs w:val="24"/>
          <w:lang w:val="fr-FR"/>
        </w:rPr>
        <w:t>peuvent être</w:t>
      </w:r>
      <w:r w:rsidR="00CC37BC">
        <w:rPr>
          <w:rFonts w:ascii="Times New Roman" w:hAnsi="Times New Roman" w:cs="Times New Roman"/>
          <w:sz w:val="24"/>
          <w:szCs w:val="24"/>
          <w:lang w:val="fr-FR"/>
        </w:rPr>
        <w:t xml:space="preserve"> les </w:t>
      </w:r>
      <w:r w:rsidR="00FD006C">
        <w:rPr>
          <w:rFonts w:ascii="Times New Roman" w:hAnsi="Times New Roman" w:cs="Times New Roman"/>
          <w:sz w:val="24"/>
          <w:szCs w:val="24"/>
          <w:lang w:val="fr-FR"/>
        </w:rPr>
        <w:t>méthodes</w:t>
      </w:r>
      <w:r w:rsidR="00CC37BC">
        <w:rPr>
          <w:rFonts w:ascii="Times New Roman" w:hAnsi="Times New Roman" w:cs="Times New Roman"/>
          <w:sz w:val="24"/>
          <w:szCs w:val="24"/>
          <w:lang w:val="fr-FR"/>
        </w:rPr>
        <w:t xml:space="preserve"> d’authentification</w:t>
      </w:r>
      <w:r w:rsidR="00B5380D">
        <w:rPr>
          <w:rFonts w:ascii="Times New Roman" w:hAnsi="Times New Roman" w:cs="Times New Roman"/>
          <w:sz w:val="24"/>
          <w:szCs w:val="24"/>
          <w:lang w:val="fr-FR"/>
        </w:rPr>
        <w:t xml:space="preserve"> de documents</w:t>
      </w:r>
      <w:r w:rsidR="00CC37BC">
        <w:rPr>
          <w:rFonts w:ascii="Times New Roman" w:hAnsi="Times New Roman" w:cs="Times New Roman"/>
          <w:sz w:val="24"/>
          <w:szCs w:val="24"/>
          <w:lang w:val="fr-FR"/>
        </w:rPr>
        <w:t xml:space="preserve"> </w:t>
      </w:r>
      <w:r w:rsidR="004C480B">
        <w:rPr>
          <w:rFonts w:ascii="Times New Roman" w:hAnsi="Times New Roman" w:cs="Times New Roman"/>
          <w:sz w:val="24"/>
          <w:szCs w:val="24"/>
          <w:lang w:val="fr-FR"/>
        </w:rPr>
        <w:t>basées sur</w:t>
      </w:r>
      <w:r w:rsidR="00CC37BC">
        <w:rPr>
          <w:rFonts w:ascii="Times New Roman" w:hAnsi="Times New Roman" w:cs="Times New Roman"/>
          <w:sz w:val="24"/>
          <w:szCs w:val="24"/>
          <w:lang w:val="fr-FR"/>
        </w:rPr>
        <w:t xml:space="preserve"> un </w:t>
      </w:r>
      <w:r w:rsidR="00CC37BC" w:rsidRPr="008A1F4E">
        <w:rPr>
          <w:rFonts w:ascii="Times New Roman" w:hAnsi="Times New Roman" w:cs="Times New Roman"/>
          <w:sz w:val="24"/>
          <w:szCs w:val="24"/>
          <w:lang w:val="fr-FR"/>
        </w:rPr>
        <w:t>système informatique</w:t>
      </w:r>
      <w:r w:rsidR="00CC37BC">
        <w:rPr>
          <w:rFonts w:ascii="Times New Roman" w:hAnsi="Times New Roman" w:cs="Times New Roman"/>
          <w:sz w:val="24"/>
          <w:szCs w:val="24"/>
          <w:lang w:val="fr-FR"/>
        </w:rPr>
        <w:t> ?</w:t>
      </w:r>
    </w:p>
    <w:p w:rsidR="00E373C2" w:rsidRPr="007D4C33"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4" w:name="_Toc196954948"/>
      <w:r w:rsidRPr="007D4C33">
        <w:rPr>
          <w:rFonts w:ascii="Times New Roman" w:eastAsiaTheme="majorEastAsia" w:hAnsi="Times New Roman" w:cs="Times New Roman"/>
          <w:b/>
          <w:sz w:val="24"/>
          <w:szCs w:val="24"/>
          <w:lang w:val="fr-FR"/>
        </w:rPr>
        <w:t>Méthodes d’authentification de documents</w:t>
      </w:r>
      <w:bookmarkEnd w:id="64"/>
    </w:p>
    <w:p w:rsidR="00304138" w:rsidRDefault="00FA0C2B" w:rsidP="006317F2">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w:t>
      </w:r>
      <w:r w:rsidR="00EA1E89" w:rsidRPr="00EA1E89">
        <w:rPr>
          <w:rFonts w:ascii="Times New Roman" w:eastAsia="Times New Roman" w:hAnsi="Times New Roman" w:cs="Times New Roman"/>
          <w:sz w:val="24"/>
          <w:szCs w:val="24"/>
          <w:lang w:val="fr-FR"/>
        </w:rPr>
        <w:lastRenderedPageBreak/>
        <w:t>hachage et empreinte numérique (Document Hashing)</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iligrane numérique et tatouage électronique (Digital Watermarking)</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Timestamping)</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les principaux techniques.</w:t>
      </w:r>
    </w:p>
    <w:p w:rsidR="0045563B" w:rsidRDefault="0045563B" w:rsidP="00A249C9">
      <w:p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de signature numérique</w:t>
      </w:r>
      <w:r w:rsidR="00BB4475">
        <w:rPr>
          <w:rFonts w:ascii="Times New Roman" w:eastAsia="Times New Roman" w:hAnsi="Times New Roman" w:cs="Times New Roman"/>
          <w:b/>
          <w:sz w:val="24"/>
          <w:szCs w:val="24"/>
          <w:lang w:val="fr-FR"/>
        </w:rPr>
        <w:t> :</w:t>
      </w:r>
    </w:p>
    <w:p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1D757A">
        <w:rPr>
          <w:rFonts w:ascii="Times New Roman" w:eastAsia="Times New Roman" w:hAnsi="Times New Roman" w:cs="Times New Roman"/>
          <w:sz w:val="24"/>
          <w:szCs w:val="24"/>
          <w:lang w:val="fr-FR"/>
        </w:rPr>
        <w:fldChar w:fldCharType="begin"/>
      </w:r>
      <w:r w:rsidR="001D757A">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1D757A">
        <w:rPr>
          <w:rFonts w:ascii="Times New Roman" w:eastAsia="Times New Roman" w:hAnsi="Times New Roman" w:cs="Times New Roman"/>
          <w:sz w:val="24"/>
          <w:szCs w:val="24"/>
          <w:lang w:val="fr-FR"/>
        </w:rPr>
        <w:fldChar w:fldCharType="separate"/>
      </w:r>
      <w:r w:rsidR="001D757A" w:rsidRPr="001D757A">
        <w:rPr>
          <w:rFonts w:ascii="Times New Roman" w:hAnsi="Times New Roman" w:cs="Times New Roman"/>
          <w:sz w:val="24"/>
          <w:lang w:val="fr-FR"/>
        </w:rPr>
        <w:t>[45]</w:t>
      </w:r>
      <w:r w:rsidR="001D757A">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2D64BA">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2D64BA">
        <w:rPr>
          <w:rFonts w:ascii="Times New Roman" w:eastAsia="Times New Roman" w:hAnsi="Times New Roman" w:cs="Times New Roman"/>
          <w:sz w:val="24"/>
          <w:szCs w:val="24"/>
          <w:lang w:val="fr-FR"/>
        </w:rPr>
        <w:fldChar w:fldCharType="separate"/>
      </w:r>
      <w:r w:rsidR="002D64BA" w:rsidRPr="00AE2CDE">
        <w:rPr>
          <w:rFonts w:ascii="Times New Roman" w:hAnsi="Times New Roman" w:cs="Times New Roman"/>
          <w:sz w:val="24"/>
          <w:lang w:val="fr-FR"/>
        </w:rPr>
        <w:t>[46]</w:t>
      </w:r>
      <w:r w:rsidR="002D64BA">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authentique : l'identité du signataire doit pouvoir être retrouvée de manière certain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 xml:space="preserve">infalsifiabl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non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rsidR="002A199B"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naltérable : une fois que le document est signé, on ne peut plus le modifier</w:t>
      </w:r>
      <w:r w:rsidR="00AB63A7">
        <w:rPr>
          <w:rFonts w:ascii="Times New Roman" w:eastAsia="Times New Roman" w:hAnsi="Times New Roman" w:cs="Times New Roman"/>
          <w:sz w:val="24"/>
          <w:szCs w:val="24"/>
          <w:lang w:val="fr-FR"/>
        </w:rPr>
        <w:t> ;</w:t>
      </w:r>
    </w:p>
    <w:p w:rsidR="00AC41C7" w:rsidRPr="002A199B" w:rsidRDefault="002A199B" w:rsidP="000703BC">
      <w:pPr>
        <w:pStyle w:val="Paragraphedeliste"/>
        <w:numPr>
          <w:ilvl w:val="0"/>
          <w:numId w:val="23"/>
        </w:numPr>
        <w:spacing w:after="0" w:line="360" w:lineRule="auto"/>
        <w:jc w:val="both"/>
        <w:rPr>
          <w:rFonts w:ascii="Times New Roman" w:eastAsia="Times New Roman" w:hAnsi="Times New Roman" w:cs="Times New Roman"/>
          <w:sz w:val="24"/>
          <w:szCs w:val="24"/>
          <w:lang w:val="fr-FR"/>
        </w:rPr>
      </w:pPr>
      <w:r w:rsidRPr="002A199B">
        <w:rPr>
          <w:rFonts w:ascii="Times New Roman" w:eastAsia="Times New Roman" w:hAnsi="Times New Roman" w:cs="Times New Roman"/>
          <w:sz w:val="24"/>
          <w:szCs w:val="24"/>
          <w:lang w:val="fr-FR"/>
        </w:rPr>
        <w:t>irrévocable : la personne qui a signé ne peut le contester</w:t>
      </w:r>
      <w:r w:rsidR="00AB63A7">
        <w:rPr>
          <w:rFonts w:ascii="Times New Roman" w:eastAsia="Times New Roman" w:hAnsi="Times New Roman" w:cs="Times New Roman"/>
          <w:sz w:val="24"/>
          <w:szCs w:val="24"/>
          <w:lang w:val="fr-FR"/>
        </w:rPr>
        <w:t>.</w:t>
      </w:r>
    </w:p>
    <w:p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rsidR="007A3071" w:rsidRDefault="007A3071" w:rsidP="00AC349F">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 xml:space="preserve">La technique de hachage </w:t>
      </w:r>
      <w:r w:rsidR="00D42A02">
        <w:rPr>
          <w:rFonts w:ascii="Times New Roman" w:eastAsia="Times New Roman" w:hAnsi="Times New Roman" w:cs="Times New Roman"/>
          <w:b/>
          <w:sz w:val="24"/>
          <w:szCs w:val="24"/>
          <w:lang w:val="fr-FR"/>
        </w:rPr>
        <w:t>ou</w:t>
      </w:r>
      <w:r>
        <w:rPr>
          <w:rFonts w:ascii="Times New Roman" w:eastAsia="Times New Roman" w:hAnsi="Times New Roman" w:cs="Times New Roman"/>
          <w:b/>
          <w:sz w:val="24"/>
          <w:szCs w:val="24"/>
          <w:lang w:val="fr-FR"/>
        </w:rPr>
        <w:t xml:space="preserve"> empreinte numérique :</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AA64A9">
        <w:rPr>
          <w:rFonts w:ascii="Times New Roman" w:eastAsia="Times New Roman" w:hAnsi="Times New Roman" w:cs="Times New Roman"/>
          <w:sz w:val="24"/>
          <w:szCs w:val="24"/>
          <w:lang w:val="fr-FR"/>
        </w:rPr>
        <w:fldChar w:fldCharType="begin"/>
      </w:r>
      <w:r w:rsidR="00AA64A9">
        <w:rPr>
          <w:rFonts w:ascii="Times New Roman" w:eastAsia="Times New Roman" w:hAnsi="Times New Roman" w:cs="Times New Roman"/>
          <w:sz w:val="24"/>
          <w:szCs w:val="24"/>
          <w:lang w:val="fr-FR"/>
        </w:rPr>
        <w:instrText xml:space="preserve"> ADDIN ZOTERO_ITEM CSL_CITATION {"citationID":"C5y24Rfh","properties":{"formattedCitation":"[47]","plainCitation":"[47]","noteIndex":0},"citationItems":[{"id":119,"uris":["http://zotero.org/users/16284513/items/ISFU2NFK"],"itemData":{"id":119,"type":"webpage","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AA64A9">
        <w:rPr>
          <w:rFonts w:ascii="Times New Roman" w:eastAsia="Times New Roman" w:hAnsi="Times New Roman" w:cs="Times New Roman"/>
          <w:sz w:val="24"/>
          <w:szCs w:val="24"/>
          <w:lang w:val="fr-FR"/>
        </w:rPr>
        <w:fldChar w:fldCharType="separate"/>
      </w:r>
      <w:r w:rsidR="00AA64A9" w:rsidRPr="00AA64A9">
        <w:rPr>
          <w:rFonts w:ascii="Times New Roman" w:hAnsi="Times New Roman" w:cs="Times New Roman"/>
          <w:sz w:val="24"/>
          <w:lang w:val="fr-FR"/>
        </w:rPr>
        <w:t>[47]</w:t>
      </w:r>
      <w:r w:rsidR="00AA64A9">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e déterminisme : un message aura tou</w:t>
      </w:r>
      <w:r w:rsidR="00E45D77">
        <w:rPr>
          <w:rFonts w:ascii="Times New Roman" w:eastAsia="Times New Roman" w:hAnsi="Times New Roman" w:cs="Times New Roman"/>
          <w:sz w:val="24"/>
          <w:szCs w:val="24"/>
          <w:lang w:val="fr-FR"/>
        </w:rPr>
        <w:t>jours la même valeur de hachage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lastRenderedPageBreak/>
        <w:t>l'illisibilité : l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rsid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rsidR="00AC349F" w:rsidRPr="00B51127" w:rsidRDefault="00AC349F" w:rsidP="000703BC">
      <w:pPr>
        <w:pStyle w:val="Paragraphedeliste"/>
        <w:numPr>
          <w:ilvl w:val="0"/>
          <w:numId w:val="24"/>
        </w:numPr>
        <w:spacing w:after="0" w:line="360" w:lineRule="auto"/>
        <w:jc w:val="both"/>
        <w:rPr>
          <w:rFonts w:ascii="Times New Roman" w:eastAsia="Times New Roman" w:hAnsi="Times New Roman" w:cs="Times New Roman"/>
          <w:sz w:val="24"/>
          <w:szCs w:val="24"/>
          <w:lang w:val="fr-FR"/>
        </w:rPr>
      </w:pPr>
      <w:r w:rsidRPr="00B51127">
        <w:rPr>
          <w:rFonts w:ascii="Times New Roman" w:eastAsia="Times New Roman" w:hAnsi="Times New Roman" w:cs="Times New Roman"/>
          <w:sz w:val="24"/>
          <w:szCs w:val="24"/>
          <w:lang w:val="fr-FR"/>
        </w:rPr>
        <w:t>la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rsidR="00DE3ADE" w:rsidRDefault="007144C6" w:rsidP="00C950EA">
      <w:pPr>
        <w:pStyle w:val="NormalWeb"/>
        <w:spacing w:after="0" w:afterAutospacing="0" w:line="360" w:lineRule="auto"/>
        <w:jc w:val="both"/>
        <w:divId w:val="317465249"/>
        <w:rPr>
          <w:b/>
          <w:lang w:val="fr-FR"/>
        </w:rPr>
      </w:pPr>
      <w:r>
        <w:rPr>
          <w:b/>
          <w:lang w:val="fr-FR"/>
        </w:rPr>
        <w:t>La technique d’horodatage électronique :</w:t>
      </w:r>
    </w:p>
    <w:p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AE54D4">
        <w:rPr>
          <w:lang w:val="fr-FR"/>
        </w:rPr>
        <w:fldChar w:fldCharType="begin"/>
      </w:r>
      <w:r w:rsidR="00AE54D4">
        <w:rPr>
          <w:lang w:val="fr-FR"/>
        </w:rPr>
        <w:instrText xml:space="preserve"> ADDIN ZOTERO_ITEM CSL_CITATION {"citationID":"FYaaE0rj","properties":{"formattedCitation":"[48]","plainCitation":"[48]","noteIndex":0},"citationItems":[{"id":121,"uris":["http://zotero.org/users/16284513/items/TD9N9QTW"],"itemData":{"id":121,"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AE54D4">
        <w:rPr>
          <w:lang w:val="fr-FR"/>
        </w:rPr>
        <w:fldChar w:fldCharType="separate"/>
      </w:r>
      <w:r w:rsidR="00AE54D4" w:rsidRPr="00AE54D4">
        <w:rPr>
          <w:lang w:val="fr-FR"/>
        </w:rPr>
        <w:t>[48]</w:t>
      </w:r>
      <w:r w:rsidR="00AE54D4">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rsidR="00567608" w:rsidRDefault="00567608" w:rsidP="00E06E9C">
      <w:pPr>
        <w:pStyle w:val="NormalWeb"/>
        <w:spacing w:after="0" w:afterAutospacing="0" w:line="360" w:lineRule="auto"/>
        <w:jc w:val="both"/>
        <w:divId w:val="317465249"/>
        <w:rPr>
          <w:b/>
          <w:lang w:val="fr-FR"/>
        </w:rPr>
      </w:pPr>
      <w:r>
        <w:rPr>
          <w:b/>
          <w:lang w:val="fr-FR"/>
        </w:rPr>
        <w:t>La technique des RFID et codes QR :</w:t>
      </w:r>
    </w:p>
    <w:p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quick respons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15134D">
        <w:rPr>
          <w:lang w:val="fr-FR"/>
        </w:rPr>
        <w:fldChar w:fldCharType="begin"/>
      </w:r>
      <w:r w:rsidR="00F441E9">
        <w:rPr>
          <w:lang w:val="fr-FR"/>
        </w:rPr>
        <w:instrText xml:space="preserve"> ADDIN ZOTERO_ITEM CSL_CITATION {"citationID":"tzdsUg9M","properties":{"formattedCitation":"[49]","plainCitation":"[49]","noteIndex":0},"citationItems":[{"id":124,"uris":["http://zotero.org/users/16284513/items/VKNLUFX7"],"itemData":{"id":124,"type":"webpag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15134D">
        <w:rPr>
          <w:lang w:val="fr-FR"/>
        </w:rPr>
        <w:fldChar w:fldCharType="separate"/>
      </w:r>
      <w:r w:rsidR="00F441E9" w:rsidRPr="00F441E9">
        <w:rPr>
          <w:lang w:val="fr-FR"/>
        </w:rPr>
        <w:t>[49]</w:t>
      </w:r>
      <w:r w:rsidR="0015134D">
        <w:rPr>
          <w:lang w:val="fr-FR"/>
        </w:rPr>
        <w:fldChar w:fldCharType="end"/>
      </w:r>
      <w:r w:rsidRPr="000812CD">
        <w:rPr>
          <w:lang w:val="fr-FR"/>
        </w:rPr>
        <w:t xml:space="preserve">. </w:t>
      </w:r>
    </w:p>
    <w:p w:rsidR="0077189F" w:rsidRDefault="000812CD" w:rsidP="00E06E9C">
      <w:pPr>
        <w:pStyle w:val="NormalWeb"/>
        <w:spacing w:before="0" w:beforeAutospacing="0" w:line="360" w:lineRule="auto"/>
        <w:jc w:val="both"/>
        <w:divId w:val="317465249"/>
        <w:rPr>
          <w:lang w:val="fr-FR"/>
        </w:rPr>
      </w:pPr>
      <w:r w:rsidRPr="000812CD">
        <w:rPr>
          <w:lang w:val="fr-FR"/>
        </w:rPr>
        <w:lastRenderedPageBreak/>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217721">
        <w:rPr>
          <w:lang w:val="fr-FR"/>
        </w:rPr>
        <w:fldChar w:fldCharType="begin"/>
      </w:r>
      <w:r w:rsidR="00217721">
        <w:rPr>
          <w:lang w:val="fr-FR"/>
        </w:rPr>
        <w:instrText xml:space="preserve"> ADDIN ZOTERO_ITEM CSL_CITATION {"citationID":"cMnbjZoh","properties":{"formattedCitation":"[50]","plainCitation":"[50]","noteIndex":0},"citationItems":[{"id":126,"uris":["http://zotero.org/users/16284513/items/6LFGPQ62"],"itemData":{"id":126,"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217721">
        <w:rPr>
          <w:lang w:val="fr-FR"/>
        </w:rPr>
        <w:fldChar w:fldCharType="separate"/>
      </w:r>
      <w:r w:rsidR="00217721" w:rsidRPr="00217721">
        <w:rPr>
          <w:lang w:val="fr-FR"/>
        </w:rPr>
        <w:t>[50]</w:t>
      </w:r>
      <w:r w:rsidR="00217721">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rsidR="00FF09C2" w:rsidRDefault="00FF09C2" w:rsidP="000E1666">
      <w:p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La technique Blockchain :</w:t>
      </w:r>
    </w:p>
    <w:p w:rsidR="00ED5036" w:rsidRP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Pour y parvenir, plusieurs plateformes et services dédiés tels que Ethereum, Blockcerts</w:t>
      </w:r>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rsidR="00AC349F" w:rsidRPr="00C82CB2" w:rsidRDefault="007F0186" w:rsidP="00AC349F">
      <w:pPr>
        <w:spacing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Le </w:t>
      </w:r>
      <w:r w:rsidRPr="00BB51CE">
        <w:rPr>
          <w:rFonts w:ascii="Times New Roman" w:eastAsia="Times New Roman" w:hAnsi="Times New Roman" w:cs="Times New Roman"/>
          <w:sz w:val="24"/>
          <w:szCs w:val="24"/>
          <w:highlight w:val="yellow"/>
          <w:lang w:val="fr-FR"/>
        </w:rPr>
        <w:t>tableau 1</w:t>
      </w:r>
      <w:r>
        <w:rPr>
          <w:rFonts w:ascii="Times New Roman" w:eastAsia="Times New Roman" w:hAnsi="Times New Roman" w:cs="Times New Roman"/>
          <w:sz w:val="24"/>
          <w:szCs w:val="24"/>
          <w:lang w:val="fr-FR"/>
        </w:rPr>
        <w:t xml:space="preserve"> ci-dessous </w:t>
      </w:r>
      <w:r w:rsidR="00AF70CA">
        <w:rPr>
          <w:rFonts w:ascii="Times New Roman" w:eastAsia="Times New Roman" w:hAnsi="Times New Roman" w:cs="Times New Roman"/>
          <w:sz w:val="24"/>
          <w:szCs w:val="24"/>
          <w:lang w:val="fr-FR"/>
        </w:rPr>
        <w:t>présente</w:t>
      </w:r>
      <w:r>
        <w:rPr>
          <w:rFonts w:ascii="Times New Roman" w:eastAsia="Times New Roman" w:hAnsi="Times New Roman" w:cs="Times New Roman"/>
          <w:sz w:val="24"/>
          <w:szCs w:val="24"/>
          <w:lang w:val="fr-FR"/>
        </w:rPr>
        <w:t xml:space="preserve"> un résumé comparatif </w:t>
      </w:r>
      <w:r w:rsidR="005517F9">
        <w:rPr>
          <w:rFonts w:ascii="Times New Roman" w:eastAsia="Times New Roman" w:hAnsi="Times New Roman" w:cs="Times New Roman"/>
          <w:sz w:val="24"/>
          <w:szCs w:val="24"/>
          <w:lang w:val="fr-FR"/>
        </w:rPr>
        <w:t xml:space="preserve">de </w:t>
      </w:r>
      <w:r w:rsidR="00AF70CA">
        <w:rPr>
          <w:rFonts w:ascii="Times New Roman" w:eastAsia="Times New Roman" w:hAnsi="Times New Roman" w:cs="Times New Roman"/>
          <w:sz w:val="24"/>
          <w:szCs w:val="24"/>
          <w:lang w:val="fr-FR"/>
        </w:rPr>
        <w:t>l’analyse</w:t>
      </w:r>
      <w:r w:rsidR="00165E67">
        <w:rPr>
          <w:rFonts w:ascii="Times New Roman" w:eastAsia="Times New Roman" w:hAnsi="Times New Roman" w:cs="Times New Roman"/>
          <w:sz w:val="24"/>
          <w:szCs w:val="24"/>
          <w:lang w:val="fr-FR"/>
        </w:rPr>
        <w:t xml:space="preserve"> de ces </w:t>
      </w:r>
      <w:r w:rsidR="00AF70CA">
        <w:rPr>
          <w:rFonts w:ascii="Times New Roman" w:eastAsia="Times New Roman" w:hAnsi="Times New Roman" w:cs="Times New Roman"/>
          <w:sz w:val="24"/>
          <w:szCs w:val="24"/>
          <w:lang w:val="fr-FR"/>
        </w:rPr>
        <w:t>méthodes d’authentification de documents</w:t>
      </w:r>
      <w:r>
        <w:rPr>
          <w:rFonts w:ascii="Times New Roman" w:eastAsia="Times New Roman" w:hAnsi="Times New Roman" w:cs="Times New Roman"/>
          <w:sz w:val="24"/>
          <w:szCs w:val="24"/>
          <w:lang w:val="fr-FR"/>
        </w:rPr>
        <w:t>.</w:t>
      </w:r>
    </w:p>
    <w:p w:rsidR="005B4152" w:rsidRPr="00F049CA" w:rsidRDefault="005B4152" w:rsidP="00F049CA">
      <w:pPr>
        <w:pStyle w:val="Lgende"/>
        <w:keepNext/>
        <w:jc w:val="center"/>
        <w:rPr>
          <w:rFonts w:ascii="Times New Roman" w:hAnsi="Times New Roman" w:cs="Times New Roman"/>
          <w:color w:val="auto"/>
          <w:sz w:val="24"/>
          <w:lang w:val="fr-FR"/>
        </w:rPr>
      </w:pPr>
      <w:bookmarkStart w:id="65" w:name="_Toc196954608"/>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Analyse comparative de quelques méthodes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65"/>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rsidTr="00D47642">
        <w:trPr>
          <w:jc w:val="center"/>
        </w:trPr>
        <w:tc>
          <w:tcPr>
            <w:tcW w:w="1555"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Technologies &amp; Protocoles</w:t>
            </w:r>
          </w:p>
        </w:tc>
        <w:tc>
          <w:tcPr>
            <w:tcW w:w="3118" w:type="dxa"/>
            <w:shd w:val="clear" w:color="auto" w:fill="BDD6EE" w:themeFill="accent1" w:themeFillTint="66"/>
            <w:vAlign w:val="center"/>
          </w:tcPr>
          <w:p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C70E90" w:rsidTr="00D47642">
        <w:trPr>
          <w:jc w:val="center"/>
        </w:trPr>
        <w:tc>
          <w:tcPr>
            <w:tcW w:w="1555" w:type="dxa"/>
            <w:vAlign w:val="center"/>
          </w:tcPr>
          <w:p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PAdES +</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CAdES</w:t>
            </w:r>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r w:rsidR="008B2B68" w:rsidRPr="007208D3">
              <w:rPr>
                <w:rFonts w:ascii="Times New Roman" w:eastAsia="Times New Roman" w:hAnsi="Times New Roman" w:cs="Times New Roman"/>
                <w:sz w:val="24"/>
                <w:szCs w:val="24"/>
                <w:lang w:val="fr-FR"/>
              </w:rPr>
              <w:t xml:space="preserve">OpenSSL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rsidR="00C40ECC" w:rsidRPr="007208D3" w:rsidRDefault="00B861FA"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rsidR="006116DA" w:rsidRPr="007208D3" w:rsidRDefault="00B5613B" w:rsidP="000703BC">
            <w:pPr>
              <w:pStyle w:val="Paragraphedeliste"/>
              <w:numPr>
                <w:ilvl w:val="0"/>
                <w:numId w:val="25"/>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 xml:space="preserve">rou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rsidR="00750812" w:rsidRPr="007208D3" w:rsidRDefault="00A86297" w:rsidP="000703BC">
            <w:pPr>
              <w:pStyle w:val="Paragraphedeliste"/>
              <w:numPr>
                <w:ilvl w:val="0"/>
                <w:numId w:val="25"/>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C70E90" w:rsidTr="00D47642">
        <w:trPr>
          <w:jc w:val="center"/>
        </w:trPr>
        <w:tc>
          <w:tcPr>
            <w:tcW w:w="1555" w:type="dxa"/>
            <w:vAlign w:val="center"/>
          </w:tcPr>
          <w:p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OpenSSL + </w:t>
            </w:r>
            <w:r w:rsidR="006A2619" w:rsidRPr="007208D3">
              <w:rPr>
                <w:rFonts w:ascii="Times New Roman" w:eastAsia="Times New Roman" w:hAnsi="Times New Roman" w:cs="Times New Roman"/>
                <w:sz w:val="24"/>
                <w:szCs w:val="24"/>
                <w:lang w:val="fr-FR"/>
              </w:rPr>
              <w:t>autres</w:t>
            </w:r>
          </w:p>
        </w:tc>
        <w:tc>
          <w:tcPr>
            <w:tcW w:w="3118" w:type="dxa"/>
            <w:vAlign w:val="center"/>
          </w:tcPr>
          <w:p w:rsidR="00716BB8" w:rsidRPr="007208D3" w:rsidRDefault="003F7C80" w:rsidP="000703BC">
            <w:pPr>
              <w:pStyle w:val="Paragraphedeliste"/>
              <w:numPr>
                <w:ilvl w:val="0"/>
                <w:numId w:val="26"/>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 l’intégrité du document</w:t>
            </w:r>
          </w:p>
        </w:tc>
        <w:tc>
          <w:tcPr>
            <w:tcW w:w="2597" w:type="dxa"/>
            <w:vAlign w:val="center"/>
          </w:tcPr>
          <w:p w:rsidR="00AF5D7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 xml:space="preserve">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rsidR="00750812" w:rsidRPr="007208D3" w:rsidRDefault="00A86297" w:rsidP="000703BC">
            <w:pPr>
              <w:pStyle w:val="Paragraphedeliste"/>
              <w:numPr>
                <w:ilvl w:val="0"/>
                <w:numId w:val="26"/>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 xml:space="preserve">tilisé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C70E90" w:rsidTr="00D47642">
        <w:trPr>
          <w:jc w:val="center"/>
        </w:trPr>
        <w:tc>
          <w:tcPr>
            <w:tcW w:w="1555" w:type="dxa"/>
            <w:vAlign w:val="center"/>
          </w:tcPr>
          <w:p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Horodatage électronique</w:t>
            </w:r>
          </w:p>
        </w:tc>
        <w:tc>
          <w:tcPr>
            <w:tcW w:w="2126" w:type="dxa"/>
            <w:vAlign w:val="center"/>
          </w:tcPr>
          <w:p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rsidR="00EF3399" w:rsidRPr="007208D3" w:rsidRDefault="00393079"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adapté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rsidR="00247824" w:rsidRPr="007208D3" w:rsidRDefault="002E550A" w:rsidP="000703BC">
            <w:pPr>
              <w:pStyle w:val="Paragraphedeliste"/>
              <w:numPr>
                <w:ilvl w:val="0"/>
                <w:numId w:val="27"/>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rsidR="00BC728E" w:rsidRPr="007208D3" w:rsidRDefault="00703392" w:rsidP="000703BC">
            <w:pPr>
              <w:pStyle w:val="Paragraphedeliste"/>
              <w:numPr>
                <w:ilvl w:val="0"/>
                <w:numId w:val="27"/>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C70E90"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rsidR="005A1440" w:rsidRPr="007208D3" w:rsidRDefault="00365706" w:rsidP="000703BC">
            <w:pPr>
              <w:pStyle w:val="Paragraphedeliste"/>
              <w:numPr>
                <w:ilvl w:val="0"/>
                <w:numId w:val="28"/>
              </w:numPr>
              <w:ind w:left="174" w:hanging="174"/>
              <w:rPr>
                <w:rFonts w:ascii="Times New Roman" w:eastAsia="Times New Roman" w:hAnsi="Times New Roman" w:cs="Times New Roman"/>
                <w:bCs/>
                <w:sz w:val="24"/>
                <w:szCs w:val="24"/>
                <w:lang w:val="fr-FR"/>
              </w:rPr>
            </w:pPr>
            <w:r w:rsidRPr="007208D3">
              <w:rPr>
                <w:rFonts w:ascii="Times New Roman" w:eastAsia="Times New Roman" w:hAnsi="Times New Roman" w:cs="Times New Roman"/>
                <w:sz w:val="24"/>
                <w:szCs w:val="24"/>
                <w:lang w:val="fr-FR"/>
              </w:rPr>
              <w:t>adaptés</w:t>
            </w:r>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rsidR="0094100F" w:rsidRPr="007208D3" w:rsidRDefault="00C0582F"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rsidR="00C25513" w:rsidRPr="007208D3" w:rsidRDefault="00BA3F26" w:rsidP="000703BC">
            <w:pPr>
              <w:pStyle w:val="Paragraphedeliste"/>
              <w:numPr>
                <w:ilvl w:val="0"/>
                <w:numId w:val="28"/>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 adapté pour documents électroniques</w:t>
            </w:r>
          </w:p>
        </w:tc>
      </w:tr>
      <w:tr w:rsidR="00D47642" w:rsidRPr="00C70E90" w:rsidTr="00D47642">
        <w:trPr>
          <w:jc w:val="center"/>
        </w:trPr>
        <w:tc>
          <w:tcPr>
            <w:tcW w:w="1555" w:type="dxa"/>
            <w:vAlign w:val="center"/>
          </w:tcPr>
          <w:p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Blockchain</w:t>
            </w:r>
          </w:p>
        </w:tc>
        <w:tc>
          <w:tcPr>
            <w:tcW w:w="2126" w:type="dxa"/>
            <w:vAlign w:val="center"/>
          </w:tcPr>
          <w:p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r w:rsidR="00BB1A04" w:rsidRPr="007208D3">
              <w:rPr>
                <w:rFonts w:ascii="Times New Roman" w:eastAsia="Times New Roman" w:hAnsi="Times New Roman" w:cs="Times New Roman"/>
                <w:sz w:val="24"/>
                <w:szCs w:val="24"/>
              </w:rPr>
              <w:t>autres</w:t>
            </w:r>
          </w:p>
        </w:tc>
        <w:tc>
          <w:tcPr>
            <w:tcW w:w="3118" w:type="dxa"/>
            <w:vAlign w:val="center"/>
          </w:tcPr>
          <w:p w:rsidR="00F736CA" w:rsidRPr="007208D3" w:rsidRDefault="00041114"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daptée</w:t>
            </w:r>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rsidR="00F736CA" w:rsidRPr="007208D3" w:rsidRDefault="00E451C2"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 l’horodatage et l’immuabilité</w:t>
            </w:r>
            <w:r w:rsidR="0091775D" w:rsidRPr="007208D3">
              <w:rPr>
                <w:rFonts w:ascii="Times New Roman" w:eastAsia="Times New Roman" w:hAnsi="Times New Roman" w:cs="Times New Roman"/>
                <w:sz w:val="24"/>
                <w:szCs w:val="24"/>
                <w:lang w:val="fr-FR"/>
              </w:rPr>
              <w:t xml:space="preserve"> (donc l’existence du document)</w:t>
            </w:r>
          </w:p>
          <w:p w:rsidR="00F736CA"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 xml:space="preserve">rouve </w:t>
            </w:r>
            <w:r w:rsidR="00267F24" w:rsidRPr="007208D3">
              <w:rPr>
                <w:rFonts w:ascii="Times New Roman" w:eastAsia="Times New Roman" w:hAnsi="Times New Roman" w:cs="Times New Roman"/>
                <w:sz w:val="24"/>
                <w:szCs w:val="24"/>
                <w:lang w:val="fr-FR"/>
              </w:rPr>
              <w:t>l’intégrité de document</w:t>
            </w:r>
          </w:p>
          <w:p w:rsidR="00267F24" w:rsidRPr="007208D3" w:rsidRDefault="000D62DA" w:rsidP="000703BC">
            <w:pPr>
              <w:pStyle w:val="Paragraphedeliste"/>
              <w:numPr>
                <w:ilvl w:val="0"/>
                <w:numId w:val="29"/>
              </w:numPr>
              <w:ind w:left="174" w:hanging="174"/>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 possible par le public et sans autorité centrale</w:t>
            </w:r>
          </w:p>
        </w:tc>
        <w:tc>
          <w:tcPr>
            <w:tcW w:w="2597" w:type="dxa"/>
            <w:vAlign w:val="center"/>
          </w:tcPr>
          <w:p w:rsidR="00DB0AD0"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 plusieurs technologies</w:t>
            </w:r>
            <w:r w:rsidR="00A95E07" w:rsidRPr="007208D3">
              <w:rPr>
                <w:rFonts w:ascii="Times New Roman" w:eastAsia="Times New Roman" w:hAnsi="Times New Roman" w:cs="Times New Roman"/>
                <w:sz w:val="24"/>
                <w:szCs w:val="24"/>
                <w:lang w:val="fr-FR"/>
              </w:rPr>
              <w:t xml:space="preserve"> émergentes</w:t>
            </w:r>
          </w:p>
          <w:p w:rsidR="009424A9" w:rsidRPr="007208D3" w:rsidRDefault="00E732C1" w:rsidP="000703BC">
            <w:pPr>
              <w:pStyle w:val="Paragraphedeliste"/>
              <w:numPr>
                <w:ilvl w:val="0"/>
                <w:numId w:val="29"/>
              </w:numPr>
              <w:ind w:left="155" w:hanging="155"/>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 xml:space="preserve">omplexe à mettre en œuvre </w:t>
            </w:r>
          </w:p>
        </w:tc>
      </w:tr>
    </w:tbl>
    <w:p w:rsidR="008A503E" w:rsidRDefault="004F0CD5" w:rsidP="008135B9">
      <w:pPr>
        <w:spacing w:before="240" w:after="0"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de ce qui précède, </w:t>
      </w:r>
      <w:r w:rsidR="008637E0">
        <w:rPr>
          <w:rFonts w:ascii="Times New Roman" w:eastAsia="Times New Roman" w:hAnsi="Times New Roman" w:cs="Times New Roman"/>
          <w:sz w:val="24"/>
          <w:szCs w:val="24"/>
          <w:lang w:val="fr-FR"/>
        </w:rPr>
        <w:t xml:space="preserve">la méthode RFID et QR Code </w:t>
      </w:r>
      <w:r w:rsidR="00A80E01">
        <w:rPr>
          <w:rFonts w:ascii="Times New Roman" w:eastAsia="Times New Roman" w:hAnsi="Times New Roman" w:cs="Times New Roman"/>
          <w:sz w:val="24"/>
          <w:szCs w:val="24"/>
          <w:lang w:val="fr-FR"/>
        </w:rPr>
        <w:t xml:space="preserve">n’est pas appropriée </w:t>
      </w:r>
      <w:r w:rsidR="00CB0937">
        <w:rPr>
          <w:rFonts w:ascii="Times New Roman" w:eastAsia="Times New Roman" w:hAnsi="Times New Roman" w:cs="Times New Roman"/>
          <w:sz w:val="24"/>
          <w:szCs w:val="24"/>
          <w:lang w:val="fr-FR"/>
        </w:rPr>
        <w:t xml:space="preserve">pour résoudre notre problématique car </w:t>
      </w:r>
      <w:r w:rsidR="00860866">
        <w:rPr>
          <w:rFonts w:ascii="Times New Roman" w:eastAsia="Times New Roman" w:hAnsi="Times New Roman" w:cs="Times New Roman"/>
          <w:sz w:val="24"/>
          <w:szCs w:val="24"/>
          <w:lang w:val="fr-FR"/>
        </w:rPr>
        <w:t>d’une part</w:t>
      </w:r>
      <w:r w:rsidR="009E41E4">
        <w:rPr>
          <w:rFonts w:ascii="Times New Roman" w:eastAsia="Times New Roman" w:hAnsi="Times New Roman" w:cs="Times New Roman"/>
          <w:sz w:val="24"/>
          <w:szCs w:val="24"/>
          <w:lang w:val="fr-FR"/>
        </w:rPr>
        <w:t>,</w:t>
      </w:r>
      <w:r w:rsidR="00860866">
        <w:rPr>
          <w:rFonts w:ascii="Times New Roman" w:eastAsia="Times New Roman" w:hAnsi="Times New Roman" w:cs="Times New Roman"/>
          <w:sz w:val="24"/>
          <w:szCs w:val="24"/>
          <w:lang w:val="fr-FR"/>
        </w:rPr>
        <w:t xml:space="preserve"> </w:t>
      </w:r>
      <w:r w:rsidR="00672969">
        <w:rPr>
          <w:rFonts w:ascii="Times New Roman" w:eastAsia="Times New Roman" w:hAnsi="Times New Roman" w:cs="Times New Roman"/>
          <w:sz w:val="24"/>
          <w:szCs w:val="24"/>
          <w:lang w:val="fr-FR"/>
        </w:rPr>
        <w:t xml:space="preserve">elle ne </w:t>
      </w:r>
      <w:r w:rsidR="00B03E03">
        <w:rPr>
          <w:rFonts w:ascii="Times New Roman" w:eastAsia="Times New Roman" w:hAnsi="Times New Roman" w:cs="Times New Roman"/>
          <w:sz w:val="24"/>
          <w:szCs w:val="24"/>
          <w:lang w:val="fr-FR"/>
        </w:rPr>
        <w:t xml:space="preserve">prend </w:t>
      </w:r>
      <w:r w:rsidR="00672969">
        <w:rPr>
          <w:rFonts w:ascii="Times New Roman" w:eastAsia="Times New Roman" w:hAnsi="Times New Roman" w:cs="Times New Roman"/>
          <w:sz w:val="24"/>
          <w:szCs w:val="24"/>
          <w:lang w:val="fr-FR"/>
        </w:rPr>
        <w:t>pas efficacement en compte</w:t>
      </w:r>
      <w:r w:rsidR="00F87BD2">
        <w:rPr>
          <w:rFonts w:ascii="Times New Roman" w:eastAsia="Times New Roman" w:hAnsi="Times New Roman" w:cs="Times New Roman"/>
          <w:sz w:val="24"/>
          <w:szCs w:val="24"/>
          <w:lang w:val="fr-FR"/>
        </w:rPr>
        <w:t xml:space="preserve"> l’authentification de documents </w:t>
      </w:r>
      <w:r w:rsidR="0006042C">
        <w:rPr>
          <w:rFonts w:ascii="Times New Roman" w:eastAsia="Times New Roman" w:hAnsi="Times New Roman" w:cs="Times New Roman"/>
          <w:sz w:val="24"/>
          <w:szCs w:val="24"/>
          <w:lang w:val="fr-FR"/>
        </w:rPr>
        <w:t>au</w:t>
      </w:r>
      <w:r w:rsidR="00A33C73">
        <w:rPr>
          <w:rFonts w:ascii="Times New Roman" w:eastAsia="Times New Roman" w:hAnsi="Times New Roman" w:cs="Times New Roman"/>
          <w:sz w:val="24"/>
          <w:szCs w:val="24"/>
          <w:lang w:val="fr-FR"/>
        </w:rPr>
        <w:t xml:space="preserve"> </w:t>
      </w:r>
      <w:r w:rsidR="00B671D1">
        <w:rPr>
          <w:rFonts w:ascii="Times New Roman" w:eastAsia="Times New Roman" w:hAnsi="Times New Roman" w:cs="Times New Roman"/>
          <w:sz w:val="24"/>
          <w:szCs w:val="24"/>
          <w:lang w:val="fr-FR"/>
        </w:rPr>
        <w:t>format</w:t>
      </w:r>
      <w:r w:rsidR="00A33C73">
        <w:rPr>
          <w:rFonts w:ascii="Times New Roman" w:eastAsia="Times New Roman" w:hAnsi="Times New Roman" w:cs="Times New Roman"/>
          <w:sz w:val="24"/>
          <w:szCs w:val="24"/>
          <w:lang w:val="fr-FR"/>
        </w:rPr>
        <w:t xml:space="preserve"> </w:t>
      </w:r>
      <w:r w:rsidR="00F87BD2">
        <w:rPr>
          <w:rFonts w:ascii="Times New Roman" w:eastAsia="Times New Roman" w:hAnsi="Times New Roman" w:cs="Times New Roman"/>
          <w:sz w:val="24"/>
          <w:szCs w:val="24"/>
          <w:lang w:val="fr-FR"/>
        </w:rPr>
        <w:t>électroniques de plusieurs natures.</w:t>
      </w:r>
      <w:r w:rsidR="00860866">
        <w:rPr>
          <w:rFonts w:ascii="Times New Roman" w:eastAsia="Times New Roman" w:hAnsi="Times New Roman" w:cs="Times New Roman"/>
          <w:sz w:val="24"/>
          <w:szCs w:val="24"/>
          <w:lang w:val="fr-FR"/>
        </w:rPr>
        <w:t xml:space="preserve"> D’autre part, sa mise en œuvre </w:t>
      </w:r>
      <w:r w:rsidR="00162982">
        <w:rPr>
          <w:rFonts w:ascii="Times New Roman" w:eastAsia="Times New Roman" w:hAnsi="Times New Roman" w:cs="Times New Roman"/>
          <w:sz w:val="24"/>
          <w:szCs w:val="24"/>
          <w:lang w:val="fr-FR"/>
        </w:rPr>
        <w:t xml:space="preserve">s’avère complexe, coûteuse et </w:t>
      </w:r>
      <w:r w:rsidR="00CE0C3F">
        <w:rPr>
          <w:rFonts w:ascii="Times New Roman" w:eastAsia="Times New Roman" w:hAnsi="Times New Roman" w:cs="Times New Roman"/>
          <w:sz w:val="24"/>
          <w:szCs w:val="24"/>
          <w:lang w:val="fr-FR"/>
        </w:rPr>
        <w:t>comporte des potentielles failles de sécurité.</w:t>
      </w:r>
      <w:r w:rsidR="000D4F59">
        <w:rPr>
          <w:rFonts w:ascii="Times New Roman" w:eastAsia="Times New Roman" w:hAnsi="Times New Roman" w:cs="Times New Roman"/>
          <w:sz w:val="24"/>
          <w:szCs w:val="24"/>
          <w:lang w:val="fr-FR"/>
        </w:rPr>
        <w:t xml:space="preserve"> </w:t>
      </w:r>
      <w:r w:rsidR="00DA76C2">
        <w:rPr>
          <w:rFonts w:ascii="Times New Roman" w:eastAsia="Times New Roman" w:hAnsi="Times New Roman" w:cs="Times New Roman"/>
          <w:sz w:val="24"/>
          <w:szCs w:val="24"/>
          <w:lang w:val="fr-FR"/>
        </w:rPr>
        <w:t>Les méthodes de hachage et d’horodatage électronique</w:t>
      </w:r>
      <w:r w:rsidR="006D1A6F">
        <w:rPr>
          <w:rFonts w:ascii="Times New Roman" w:eastAsia="Times New Roman" w:hAnsi="Times New Roman" w:cs="Times New Roman"/>
          <w:sz w:val="24"/>
          <w:szCs w:val="24"/>
          <w:lang w:val="fr-FR"/>
        </w:rPr>
        <w:t>, quant à elles,</w:t>
      </w:r>
      <w:r w:rsidR="00DA76C2">
        <w:rPr>
          <w:rFonts w:ascii="Times New Roman" w:eastAsia="Times New Roman" w:hAnsi="Times New Roman" w:cs="Times New Roman"/>
          <w:sz w:val="24"/>
          <w:szCs w:val="24"/>
          <w:lang w:val="fr-FR"/>
        </w:rPr>
        <w:t xml:space="preserve"> sont </w:t>
      </w:r>
      <w:r w:rsidR="003516F8">
        <w:rPr>
          <w:rFonts w:ascii="Times New Roman" w:eastAsia="Times New Roman" w:hAnsi="Times New Roman" w:cs="Times New Roman"/>
          <w:sz w:val="24"/>
          <w:szCs w:val="24"/>
          <w:lang w:val="fr-FR"/>
        </w:rPr>
        <w:t>intrinsèquement</w:t>
      </w:r>
      <w:r w:rsidR="00E76BD0">
        <w:rPr>
          <w:rFonts w:ascii="Times New Roman" w:eastAsia="Times New Roman" w:hAnsi="Times New Roman" w:cs="Times New Roman"/>
          <w:sz w:val="24"/>
          <w:szCs w:val="24"/>
          <w:lang w:val="fr-FR"/>
        </w:rPr>
        <w:t xml:space="preserve"> liées à celle de la signature numérique</w:t>
      </w:r>
      <w:r w:rsidR="00AF7166">
        <w:rPr>
          <w:rFonts w:ascii="Times New Roman" w:eastAsia="Times New Roman" w:hAnsi="Times New Roman" w:cs="Times New Roman"/>
          <w:sz w:val="24"/>
          <w:szCs w:val="24"/>
          <w:lang w:val="fr-FR"/>
        </w:rPr>
        <w:t xml:space="preserve"> et la rendent relativement robuste</w:t>
      </w:r>
      <w:r w:rsidR="00E76BD0">
        <w:rPr>
          <w:rFonts w:ascii="Times New Roman" w:eastAsia="Times New Roman" w:hAnsi="Times New Roman" w:cs="Times New Roman"/>
          <w:sz w:val="24"/>
          <w:szCs w:val="24"/>
          <w:lang w:val="fr-FR"/>
        </w:rPr>
        <w:t>.</w:t>
      </w:r>
      <w:r w:rsidR="004906A4">
        <w:rPr>
          <w:rFonts w:ascii="Times New Roman" w:eastAsia="Times New Roman" w:hAnsi="Times New Roman" w:cs="Times New Roman"/>
          <w:sz w:val="24"/>
          <w:szCs w:val="24"/>
          <w:lang w:val="fr-FR"/>
        </w:rPr>
        <w:t xml:space="preserve"> Cependant, </w:t>
      </w:r>
      <w:r w:rsidR="00C63556">
        <w:rPr>
          <w:rFonts w:ascii="Times New Roman" w:eastAsia="Times New Roman" w:hAnsi="Times New Roman" w:cs="Times New Roman"/>
          <w:sz w:val="24"/>
          <w:szCs w:val="24"/>
          <w:lang w:val="fr-FR"/>
        </w:rPr>
        <w:t xml:space="preserve">la Blockchain </w:t>
      </w:r>
      <w:r w:rsidR="004A0D5B">
        <w:rPr>
          <w:rFonts w:ascii="Times New Roman" w:eastAsia="Times New Roman" w:hAnsi="Times New Roman" w:cs="Times New Roman"/>
          <w:sz w:val="24"/>
          <w:szCs w:val="24"/>
          <w:lang w:val="fr-FR"/>
        </w:rPr>
        <w:t xml:space="preserve">présente des </w:t>
      </w:r>
      <w:r w:rsidR="00B06156">
        <w:rPr>
          <w:rFonts w:ascii="Times New Roman" w:eastAsia="Times New Roman" w:hAnsi="Times New Roman" w:cs="Times New Roman"/>
          <w:sz w:val="24"/>
          <w:szCs w:val="24"/>
          <w:lang w:val="fr-FR"/>
        </w:rPr>
        <w:t>bénéfices</w:t>
      </w:r>
      <w:r w:rsidR="00060616">
        <w:rPr>
          <w:rFonts w:ascii="Times New Roman" w:eastAsia="Times New Roman" w:hAnsi="Times New Roman" w:cs="Times New Roman"/>
          <w:sz w:val="24"/>
          <w:szCs w:val="24"/>
          <w:lang w:val="fr-FR"/>
        </w:rPr>
        <w:t xml:space="preserve"> </w:t>
      </w:r>
      <w:r w:rsidR="00E24A87">
        <w:rPr>
          <w:rFonts w:ascii="Times New Roman" w:eastAsia="Times New Roman" w:hAnsi="Times New Roman" w:cs="Times New Roman"/>
          <w:sz w:val="24"/>
          <w:szCs w:val="24"/>
          <w:lang w:val="fr-FR"/>
        </w:rPr>
        <w:t>nettement</w:t>
      </w:r>
      <w:r w:rsidR="004A0D5B">
        <w:rPr>
          <w:rFonts w:ascii="Times New Roman" w:eastAsia="Times New Roman" w:hAnsi="Times New Roman" w:cs="Times New Roman"/>
          <w:sz w:val="24"/>
          <w:szCs w:val="24"/>
          <w:lang w:val="fr-FR"/>
        </w:rPr>
        <w:t xml:space="preserve"> plus </w:t>
      </w:r>
      <w:r w:rsidR="00DC09B7">
        <w:rPr>
          <w:rFonts w:ascii="Times New Roman" w:eastAsia="Times New Roman" w:hAnsi="Times New Roman" w:cs="Times New Roman"/>
          <w:sz w:val="24"/>
          <w:szCs w:val="24"/>
          <w:lang w:val="fr-FR"/>
        </w:rPr>
        <w:t>attrayants</w:t>
      </w:r>
      <w:r w:rsidR="00B06156">
        <w:rPr>
          <w:rFonts w:ascii="Times New Roman" w:eastAsia="Times New Roman" w:hAnsi="Times New Roman" w:cs="Times New Roman"/>
          <w:sz w:val="24"/>
          <w:szCs w:val="24"/>
          <w:lang w:val="fr-FR"/>
        </w:rPr>
        <w:t xml:space="preserve"> </w:t>
      </w:r>
      <w:r w:rsidR="00615C5A">
        <w:rPr>
          <w:rFonts w:ascii="Times New Roman" w:eastAsia="Times New Roman" w:hAnsi="Times New Roman" w:cs="Times New Roman"/>
          <w:sz w:val="24"/>
          <w:szCs w:val="24"/>
          <w:lang w:val="fr-FR"/>
        </w:rPr>
        <w:t>avec</w:t>
      </w:r>
      <w:r w:rsidR="00B06156">
        <w:rPr>
          <w:rFonts w:ascii="Times New Roman" w:eastAsia="Times New Roman" w:hAnsi="Times New Roman" w:cs="Times New Roman"/>
          <w:sz w:val="24"/>
          <w:szCs w:val="24"/>
          <w:lang w:val="fr-FR"/>
        </w:rPr>
        <w:t xml:space="preserve"> </w:t>
      </w:r>
      <w:r w:rsidR="00494006">
        <w:rPr>
          <w:rFonts w:ascii="Times New Roman" w:eastAsia="Times New Roman" w:hAnsi="Times New Roman" w:cs="Times New Roman"/>
          <w:sz w:val="24"/>
          <w:szCs w:val="24"/>
          <w:lang w:val="fr-FR"/>
        </w:rPr>
        <w:t>quelques</w:t>
      </w:r>
      <w:r w:rsidR="00B06156">
        <w:rPr>
          <w:rFonts w:ascii="Times New Roman" w:eastAsia="Times New Roman" w:hAnsi="Times New Roman" w:cs="Times New Roman"/>
          <w:sz w:val="24"/>
          <w:szCs w:val="24"/>
          <w:lang w:val="fr-FR"/>
        </w:rPr>
        <w:t xml:space="preserve"> limites surmontables</w:t>
      </w:r>
      <w:r w:rsidR="00DC09B7">
        <w:rPr>
          <w:rFonts w:ascii="Times New Roman" w:eastAsia="Times New Roman" w:hAnsi="Times New Roman" w:cs="Times New Roman"/>
          <w:sz w:val="24"/>
          <w:szCs w:val="24"/>
          <w:lang w:val="fr-FR"/>
        </w:rPr>
        <w:t>.</w:t>
      </w:r>
      <w:r w:rsidR="002073A5">
        <w:rPr>
          <w:rFonts w:ascii="Times New Roman" w:eastAsia="Times New Roman" w:hAnsi="Times New Roman" w:cs="Times New Roman"/>
          <w:sz w:val="24"/>
          <w:szCs w:val="24"/>
          <w:lang w:val="fr-FR"/>
        </w:rPr>
        <w:t xml:space="preserve"> </w:t>
      </w:r>
      <w:r w:rsidR="00CD6D26">
        <w:rPr>
          <w:rFonts w:ascii="Times New Roman" w:eastAsia="Times New Roman" w:hAnsi="Times New Roman" w:cs="Times New Roman"/>
          <w:sz w:val="24"/>
          <w:szCs w:val="24"/>
          <w:lang w:val="fr-FR"/>
        </w:rPr>
        <w:t xml:space="preserve">Tout comme la signature numérique, </w:t>
      </w:r>
      <w:r w:rsidR="00080309">
        <w:rPr>
          <w:rFonts w:ascii="Times New Roman" w:eastAsia="Times New Roman" w:hAnsi="Times New Roman" w:cs="Times New Roman"/>
          <w:sz w:val="24"/>
          <w:szCs w:val="24"/>
          <w:lang w:val="fr-FR"/>
        </w:rPr>
        <w:t>elle</w:t>
      </w:r>
      <w:r w:rsidR="008A319F">
        <w:rPr>
          <w:rFonts w:ascii="Times New Roman" w:eastAsia="Times New Roman" w:hAnsi="Times New Roman" w:cs="Times New Roman"/>
          <w:sz w:val="24"/>
          <w:szCs w:val="24"/>
          <w:lang w:val="fr-FR"/>
        </w:rPr>
        <w:t xml:space="preserve"> </w:t>
      </w:r>
      <w:r w:rsidR="004A79E3">
        <w:rPr>
          <w:rFonts w:ascii="Times New Roman" w:eastAsia="Times New Roman" w:hAnsi="Times New Roman" w:cs="Times New Roman"/>
          <w:sz w:val="24"/>
          <w:szCs w:val="24"/>
          <w:lang w:val="fr-FR"/>
        </w:rPr>
        <w:t xml:space="preserve">prouve non seulement l’intégrité du document et l’identité de son auteur, mais est aussi </w:t>
      </w:r>
      <w:r w:rsidR="008A319F">
        <w:rPr>
          <w:rFonts w:ascii="Times New Roman" w:eastAsia="Times New Roman" w:hAnsi="Times New Roman" w:cs="Times New Roman"/>
          <w:sz w:val="24"/>
          <w:szCs w:val="24"/>
          <w:lang w:val="fr-FR"/>
        </w:rPr>
        <w:t xml:space="preserve">utilisable </w:t>
      </w:r>
      <w:r w:rsidR="006706C4">
        <w:rPr>
          <w:rFonts w:ascii="Times New Roman" w:eastAsia="Times New Roman" w:hAnsi="Times New Roman" w:cs="Times New Roman"/>
          <w:sz w:val="24"/>
          <w:szCs w:val="24"/>
          <w:lang w:val="fr-FR"/>
        </w:rPr>
        <w:t>pour l’authentification de</w:t>
      </w:r>
      <w:r w:rsidR="008A319F" w:rsidRPr="00ED4AA2">
        <w:rPr>
          <w:rFonts w:ascii="Times New Roman" w:eastAsia="Times New Roman" w:hAnsi="Times New Roman" w:cs="Times New Roman"/>
          <w:sz w:val="24"/>
          <w:szCs w:val="24"/>
          <w:lang w:val="fr-FR"/>
        </w:rPr>
        <w:t xml:space="preserve"> documents électroniques juridiques et administratifs</w:t>
      </w:r>
      <w:r w:rsidR="008A319F">
        <w:rPr>
          <w:rFonts w:ascii="Times New Roman" w:eastAsia="Times New Roman" w:hAnsi="Times New Roman" w:cs="Times New Roman"/>
          <w:sz w:val="24"/>
          <w:szCs w:val="24"/>
          <w:lang w:val="fr-FR"/>
        </w:rPr>
        <w:t>.</w:t>
      </w:r>
      <w:r w:rsidR="009B2338">
        <w:rPr>
          <w:rFonts w:ascii="Times New Roman" w:eastAsia="Times New Roman" w:hAnsi="Times New Roman" w:cs="Times New Roman"/>
          <w:sz w:val="24"/>
          <w:szCs w:val="24"/>
          <w:lang w:val="fr-FR"/>
        </w:rPr>
        <w:t xml:space="preserve"> De plus, la méthode Blockchain </w:t>
      </w:r>
      <w:r w:rsidR="00F65E5D">
        <w:rPr>
          <w:rFonts w:ascii="Times New Roman" w:eastAsia="Times New Roman" w:hAnsi="Times New Roman" w:cs="Times New Roman"/>
          <w:sz w:val="24"/>
          <w:szCs w:val="24"/>
          <w:lang w:val="fr-FR"/>
        </w:rPr>
        <w:t>permet de</w:t>
      </w:r>
      <w:r w:rsidR="008D7CC6">
        <w:rPr>
          <w:rFonts w:ascii="Times New Roman" w:eastAsia="Times New Roman" w:hAnsi="Times New Roman" w:cs="Times New Roman"/>
          <w:sz w:val="24"/>
          <w:szCs w:val="24"/>
          <w:lang w:val="fr-FR"/>
        </w:rPr>
        <w:t xml:space="preserve"> prouver</w:t>
      </w:r>
      <w:r w:rsidR="00F65E5D">
        <w:rPr>
          <w:rFonts w:ascii="Times New Roman" w:eastAsia="Times New Roman" w:hAnsi="Times New Roman" w:cs="Times New Roman"/>
          <w:sz w:val="24"/>
          <w:szCs w:val="24"/>
          <w:lang w:val="fr-FR"/>
        </w:rPr>
        <w:t xml:space="preserve"> l’existence </w:t>
      </w:r>
      <w:r w:rsidR="007D103B">
        <w:rPr>
          <w:rFonts w:ascii="Times New Roman" w:eastAsia="Times New Roman" w:hAnsi="Times New Roman" w:cs="Times New Roman"/>
          <w:sz w:val="24"/>
          <w:szCs w:val="24"/>
          <w:lang w:val="fr-FR"/>
        </w:rPr>
        <w:t>d’un document spécifique</w:t>
      </w:r>
      <w:r w:rsidR="00E823BD">
        <w:rPr>
          <w:rFonts w:ascii="Times New Roman" w:eastAsia="Times New Roman" w:hAnsi="Times New Roman" w:cs="Times New Roman"/>
          <w:sz w:val="24"/>
          <w:szCs w:val="24"/>
          <w:lang w:val="fr-FR"/>
        </w:rPr>
        <w:t xml:space="preserve"> de </w:t>
      </w:r>
      <w:r w:rsidR="00E823BD" w:rsidRPr="00E823BD">
        <w:rPr>
          <w:rFonts w:ascii="Times New Roman" w:eastAsia="Times New Roman" w:hAnsi="Times New Roman" w:cs="Times New Roman"/>
          <w:sz w:val="24"/>
          <w:szCs w:val="24"/>
          <w:lang w:val="fr-FR"/>
        </w:rPr>
        <w:t>manière inaltérable et indéniable.</w:t>
      </w:r>
      <w:r w:rsidR="00DA41F7">
        <w:rPr>
          <w:rFonts w:ascii="Times New Roman" w:eastAsia="Times New Roman" w:hAnsi="Times New Roman" w:cs="Times New Roman"/>
          <w:sz w:val="24"/>
          <w:szCs w:val="24"/>
          <w:lang w:val="fr-FR"/>
        </w:rPr>
        <w:t xml:space="preserve"> Applicable </w:t>
      </w:r>
      <w:r w:rsidR="00235574">
        <w:rPr>
          <w:rFonts w:ascii="Times New Roman" w:eastAsia="Times New Roman" w:hAnsi="Times New Roman" w:cs="Times New Roman"/>
          <w:sz w:val="24"/>
          <w:szCs w:val="24"/>
          <w:lang w:val="fr-FR"/>
        </w:rPr>
        <w:t>au processus d</w:t>
      </w:r>
      <w:r w:rsidR="00DA41F7">
        <w:rPr>
          <w:rFonts w:ascii="Times New Roman" w:eastAsia="Times New Roman" w:hAnsi="Times New Roman" w:cs="Times New Roman"/>
          <w:sz w:val="24"/>
          <w:szCs w:val="24"/>
          <w:lang w:val="fr-FR"/>
        </w:rPr>
        <w:t xml:space="preserve">’authentification de tout type de document </w:t>
      </w:r>
      <w:r w:rsidR="00DA41F7">
        <w:rPr>
          <w:rFonts w:ascii="Times New Roman" w:eastAsia="Times New Roman" w:hAnsi="Times New Roman" w:cs="Times New Roman"/>
          <w:sz w:val="24"/>
          <w:szCs w:val="24"/>
          <w:lang w:val="fr-FR"/>
        </w:rPr>
        <w:lastRenderedPageBreak/>
        <w:t xml:space="preserve">électronique administratif, </w:t>
      </w:r>
      <w:r w:rsidR="008874AF">
        <w:rPr>
          <w:rFonts w:ascii="Times New Roman" w:eastAsia="Times New Roman" w:hAnsi="Times New Roman" w:cs="Times New Roman"/>
          <w:sz w:val="24"/>
          <w:szCs w:val="24"/>
          <w:lang w:val="fr-FR"/>
        </w:rPr>
        <w:t xml:space="preserve">la méthode Blockchain offre également la possibilité au public ou à une </w:t>
      </w:r>
      <w:r w:rsidR="0067675F">
        <w:rPr>
          <w:rFonts w:ascii="Times New Roman" w:eastAsia="Times New Roman" w:hAnsi="Times New Roman" w:cs="Times New Roman"/>
          <w:sz w:val="24"/>
          <w:szCs w:val="24"/>
          <w:lang w:val="fr-FR"/>
        </w:rPr>
        <w:t>entité administrative</w:t>
      </w:r>
      <w:r w:rsidR="008874AF">
        <w:rPr>
          <w:rFonts w:ascii="Times New Roman" w:eastAsia="Times New Roman" w:hAnsi="Times New Roman" w:cs="Times New Roman"/>
          <w:sz w:val="24"/>
          <w:szCs w:val="24"/>
          <w:lang w:val="fr-FR"/>
        </w:rPr>
        <w:t xml:space="preserve"> de vérifier l’authenticité d’un document </w:t>
      </w:r>
      <w:r w:rsidR="00137642">
        <w:rPr>
          <w:rFonts w:ascii="Times New Roman" w:eastAsia="Times New Roman" w:hAnsi="Times New Roman" w:cs="Times New Roman"/>
          <w:sz w:val="24"/>
          <w:szCs w:val="24"/>
          <w:lang w:val="fr-FR"/>
        </w:rPr>
        <w:t>sans passer par une autorité centrale.</w:t>
      </w:r>
    </w:p>
    <w:p w:rsidR="0070409E" w:rsidRPr="008135B9" w:rsidRDefault="006A65B8" w:rsidP="00FB7B68">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De ce fait, </w:t>
      </w:r>
      <w:r w:rsidR="00C960D9">
        <w:rPr>
          <w:rFonts w:ascii="Times New Roman" w:eastAsia="Times New Roman" w:hAnsi="Times New Roman" w:cs="Times New Roman"/>
          <w:sz w:val="24"/>
          <w:szCs w:val="24"/>
          <w:lang w:val="fr-FR"/>
        </w:rPr>
        <w:t xml:space="preserve">nous retenons que parmi ces différentes méthodes, </w:t>
      </w:r>
      <w:r w:rsidR="00893755">
        <w:rPr>
          <w:rFonts w:ascii="Times New Roman" w:eastAsia="Times New Roman" w:hAnsi="Times New Roman" w:cs="Times New Roman"/>
          <w:sz w:val="24"/>
          <w:szCs w:val="24"/>
          <w:lang w:val="fr-FR"/>
        </w:rPr>
        <w:t>la B</w:t>
      </w:r>
      <w:r w:rsidR="00C960D9" w:rsidRPr="00C960D9">
        <w:rPr>
          <w:rFonts w:ascii="Times New Roman" w:eastAsia="Times New Roman" w:hAnsi="Times New Roman" w:cs="Times New Roman"/>
          <w:sz w:val="24"/>
          <w:szCs w:val="24"/>
          <w:lang w:val="fr-FR"/>
        </w:rPr>
        <w:t>lockchain est la</w:t>
      </w:r>
      <w:r w:rsidR="00DE4B67">
        <w:rPr>
          <w:rFonts w:ascii="Times New Roman" w:eastAsia="Times New Roman" w:hAnsi="Times New Roman" w:cs="Times New Roman"/>
          <w:sz w:val="24"/>
          <w:szCs w:val="24"/>
          <w:lang w:val="fr-FR"/>
        </w:rPr>
        <w:t xml:space="preserve"> méthode la</w:t>
      </w:r>
      <w:r w:rsidR="00C960D9" w:rsidRPr="00C960D9">
        <w:rPr>
          <w:rFonts w:ascii="Times New Roman" w:eastAsia="Times New Roman" w:hAnsi="Times New Roman" w:cs="Times New Roman"/>
          <w:sz w:val="24"/>
          <w:szCs w:val="24"/>
          <w:lang w:val="fr-FR"/>
        </w:rPr>
        <w:t xml:space="preserve"> mieux indiquer</w:t>
      </w:r>
      <w:r w:rsidR="00244257">
        <w:rPr>
          <w:rFonts w:ascii="Times New Roman" w:eastAsia="Times New Roman" w:hAnsi="Times New Roman" w:cs="Times New Roman"/>
          <w:sz w:val="24"/>
          <w:szCs w:val="24"/>
          <w:lang w:val="fr-FR"/>
        </w:rPr>
        <w:t xml:space="preserve"> pour </w:t>
      </w:r>
      <w:r w:rsidR="00714466">
        <w:rPr>
          <w:rFonts w:ascii="Times New Roman" w:eastAsia="Times New Roman" w:hAnsi="Times New Roman" w:cs="Times New Roman"/>
          <w:sz w:val="24"/>
          <w:szCs w:val="24"/>
          <w:lang w:val="fr-FR"/>
        </w:rPr>
        <w:t xml:space="preserve">assurer </w:t>
      </w:r>
      <w:r w:rsidR="00D328F1">
        <w:rPr>
          <w:rFonts w:ascii="Times New Roman" w:eastAsia="Times New Roman" w:hAnsi="Times New Roman" w:cs="Times New Roman"/>
          <w:sz w:val="24"/>
          <w:szCs w:val="24"/>
          <w:lang w:val="fr-FR"/>
        </w:rPr>
        <w:t>l’authentification et la sécurisation de documents administratifs.</w:t>
      </w:r>
    </w:p>
    <w:p w:rsidR="00E373C2" w:rsidRPr="00E17A74" w:rsidRDefault="00E373C2"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6" w:name="_Toc196954949"/>
      <w:r w:rsidRPr="00E17A74">
        <w:rPr>
          <w:rFonts w:ascii="Times New Roman" w:eastAsiaTheme="majorEastAsia" w:hAnsi="Times New Roman" w:cs="Times New Roman"/>
          <w:b/>
          <w:sz w:val="24"/>
          <w:szCs w:val="24"/>
          <w:lang w:val="fr-FR"/>
        </w:rPr>
        <w:t>Travaux existants sur l’authentification de documents à l’aide de la blockchain</w:t>
      </w:r>
      <w:bookmarkEnd w:id="66"/>
    </w:p>
    <w:p w:rsidR="00625AF1" w:rsidRDefault="00625AF1" w:rsidP="00625AF1">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Il existe plusieurs </w:t>
      </w:r>
      <w:r w:rsidR="00986741">
        <w:rPr>
          <w:rFonts w:ascii="Times New Roman" w:hAnsi="Times New Roman" w:cs="Times New Roman"/>
          <w:sz w:val="24"/>
          <w:szCs w:val="24"/>
          <w:lang w:val="fr-FR"/>
        </w:rPr>
        <w:t>manières</w:t>
      </w:r>
      <w:r>
        <w:rPr>
          <w:rFonts w:ascii="Times New Roman" w:hAnsi="Times New Roman" w:cs="Times New Roman"/>
          <w:sz w:val="24"/>
          <w:szCs w:val="24"/>
          <w:lang w:val="fr-FR"/>
        </w:rPr>
        <w:t xml:space="preserve"> d’utilisation de la </w:t>
      </w:r>
      <w:r w:rsidR="005221B4">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blockchain dans l</w:t>
      </w:r>
      <w:r w:rsidR="00747BAB">
        <w:rPr>
          <w:rFonts w:ascii="Times New Roman" w:hAnsi="Times New Roman" w:cs="Times New Roman"/>
          <w:sz w:val="24"/>
          <w:szCs w:val="24"/>
          <w:lang w:val="fr-FR"/>
        </w:rPr>
        <w:t>es processus d’authentification et de sécurisation</w:t>
      </w:r>
      <w:r>
        <w:rPr>
          <w:rFonts w:ascii="Times New Roman" w:hAnsi="Times New Roman" w:cs="Times New Roman"/>
          <w:sz w:val="24"/>
          <w:szCs w:val="24"/>
          <w:lang w:val="fr-FR"/>
        </w:rPr>
        <w:t xml:space="preserve"> de documents</w:t>
      </w:r>
      <w:r w:rsidR="006F7285">
        <w:rPr>
          <w:rFonts w:ascii="Times New Roman" w:hAnsi="Times New Roman" w:cs="Times New Roman"/>
          <w:sz w:val="24"/>
          <w:szCs w:val="24"/>
          <w:lang w:val="fr-FR"/>
        </w:rPr>
        <w:t xml:space="preserve"> électroniques</w:t>
      </w:r>
      <w:r>
        <w:rPr>
          <w:rFonts w:ascii="Times New Roman" w:hAnsi="Times New Roman" w:cs="Times New Roman"/>
          <w:sz w:val="24"/>
          <w:szCs w:val="24"/>
          <w:lang w:val="fr-FR"/>
        </w:rPr>
        <w:t>. Dans cette partie du présent mémoire, nous présentons quelques travaux existants y relatifs.</w:t>
      </w:r>
    </w:p>
    <w:p w:rsidR="00625AF1"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jc w:val="both"/>
        <w:rPr>
          <w:rFonts w:ascii="Times New Roman" w:hAnsi="Times New Roman" w:cs="Times New Roman"/>
          <w:b/>
          <w:i/>
          <w:sz w:val="24"/>
          <w:szCs w:val="24"/>
          <w:lang w:val="fr-FR"/>
        </w:rPr>
      </w:pPr>
      <w:r w:rsidRPr="00596049">
        <w:rPr>
          <w:rFonts w:ascii="Times New Roman" w:hAnsi="Times New Roman" w:cs="Times New Roman"/>
          <w:b/>
          <w:sz w:val="24"/>
          <w:szCs w:val="24"/>
          <w:u w:val="single"/>
          <w:lang w:val="fr-FR"/>
        </w:rPr>
        <w:t>Cas 1</w:t>
      </w:r>
      <w:r w:rsidRPr="00596049">
        <w:rPr>
          <w:rFonts w:ascii="Times New Roman" w:hAnsi="Times New Roman" w:cs="Times New Roman"/>
          <w:b/>
          <w:sz w:val="24"/>
          <w:szCs w:val="24"/>
          <w:lang w:val="fr-FR"/>
        </w:rPr>
        <w:t> : Cadre d'authentification des documents électroniques à l’aide de la technologie Blockchain dans le système gouvernemental (</w:t>
      </w:r>
      <w:r w:rsidRPr="00596049">
        <w:rPr>
          <w:rFonts w:ascii="Times New Roman" w:hAnsi="Times New Roman" w:cs="Times New Roman"/>
          <w:b/>
          <w:i/>
          <w:sz w:val="24"/>
          <w:szCs w:val="24"/>
          <w:lang w:val="fr-FR"/>
        </w:rPr>
        <w:t>Isyak Meirobie et al.)</w:t>
      </w:r>
    </w:p>
    <w:p w:rsidR="00625AF1" w:rsidRPr="00596049" w:rsidRDefault="00625AF1" w:rsidP="00625A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jc w:val="center"/>
        <w:rPr>
          <w:rFonts w:ascii="Times New Roman" w:hAnsi="Times New Roman" w:cs="Times New Roman"/>
          <w:i/>
          <w:sz w:val="24"/>
          <w:szCs w:val="24"/>
        </w:rPr>
      </w:pPr>
      <w:r w:rsidRPr="00DA0159">
        <w:rPr>
          <w:rFonts w:ascii="Times New Roman" w:hAnsi="Times New Roman" w:cs="Times New Roman"/>
          <w:sz w:val="20"/>
          <w:szCs w:val="24"/>
        </w:rPr>
        <w:t>Titre d’origine</w:t>
      </w:r>
      <w:r>
        <w:rPr>
          <w:rFonts w:ascii="Times New Roman" w:hAnsi="Times New Roman" w:cs="Times New Roman"/>
          <w:sz w:val="20"/>
          <w:szCs w:val="24"/>
        </w:rPr>
        <w:t xml:space="preserve"> </w:t>
      </w:r>
      <w:r w:rsidRPr="00DA0159">
        <w:rPr>
          <w:rFonts w:ascii="Times New Roman" w:hAnsi="Times New Roman" w:cs="Times New Roman"/>
          <w:sz w:val="20"/>
          <w:szCs w:val="24"/>
        </w:rPr>
        <w:t>:</w:t>
      </w:r>
      <w:r w:rsidRPr="00DA0159">
        <w:rPr>
          <w:rFonts w:ascii="Times New Roman" w:hAnsi="Times New Roman" w:cs="Times New Roman"/>
          <w:i/>
          <w:sz w:val="20"/>
          <w:szCs w:val="24"/>
        </w:rPr>
        <w:t xml:space="preserve"> « Framework Authentication e-document using Blockchain Technology on the Government system ».</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sidR="00FC76AF">
        <w:rPr>
          <w:rFonts w:ascii="Times New Roman" w:hAnsi="Times New Roman" w:cs="Times New Roman"/>
          <w:sz w:val="24"/>
          <w:szCs w:val="24"/>
          <w:lang w:val="fr-FR"/>
        </w:rPr>
        <w:t xml:space="preserve"> </w:t>
      </w:r>
      <w:r w:rsidR="00FC76AF">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OSIJFFGB","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FC76AF">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FC76AF">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r w:rsidRPr="00596049">
        <w:rPr>
          <w:rFonts w:ascii="Times New Roman" w:hAnsi="Times New Roman" w:cs="Times New Roman"/>
          <w:i/>
          <w:sz w:val="24"/>
          <w:szCs w:val="24"/>
          <w:lang w:val="fr-FR"/>
        </w:rPr>
        <w:t>Isyak Meirobie et al.</w:t>
      </w:r>
      <w:r w:rsidRPr="00596049">
        <w:rPr>
          <w:rFonts w:ascii="Times New Roman" w:hAnsi="Times New Roman" w:cs="Times New Roman"/>
          <w:sz w:val="24"/>
          <w:szCs w:val="24"/>
          <w:lang w:val="fr-FR"/>
        </w:rPr>
        <w:t xml:space="preserve"> ont présenté le résultat de leurs recherches qui ont conduit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sidR="00C36BB5">
        <w:rPr>
          <w:rFonts w:ascii="Times New Roman" w:hAnsi="Times New Roman" w:cs="Times New Roman"/>
          <w:sz w:val="24"/>
          <w:szCs w:val="24"/>
          <w:lang w:val="fr-FR"/>
        </w:rPr>
        <w:t>rendre</w:t>
      </w:r>
      <w:r w:rsidR="005962CC">
        <w:rPr>
          <w:rFonts w:ascii="Times New Roman" w:hAnsi="Times New Roman" w:cs="Times New Roman"/>
          <w:sz w:val="24"/>
          <w:szCs w:val="24"/>
          <w:lang w:val="fr-FR"/>
        </w:rPr>
        <w:t xml:space="preserve"> plus</w:t>
      </w:r>
      <w:r w:rsidR="005962CC" w:rsidRPr="00596049">
        <w:rPr>
          <w:rFonts w:ascii="Times New Roman" w:hAnsi="Times New Roman" w:cs="Times New Roman"/>
          <w:sz w:val="24"/>
          <w:szCs w:val="24"/>
          <w:lang w:val="fr-FR"/>
        </w:rPr>
        <w:t xml:space="preserve"> </w:t>
      </w:r>
      <w:r w:rsidR="005962CC">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smarts contracts (contrats intelligents) et des Decentralized Autonomous Organization (DAO ou type de plus </w:t>
      </w:r>
      <w:r>
        <w:rPr>
          <w:rFonts w:ascii="Times New Roman" w:hAnsi="Times New Roman" w:cs="Times New Roman"/>
          <w:sz w:val="24"/>
          <w:szCs w:val="24"/>
          <w:lang w:val="fr-FR"/>
        </w:rPr>
        <w:t>complexe des smarts contracts).</w:t>
      </w:r>
    </w:p>
    <w:p w:rsidR="00625AF1" w:rsidRPr="00596049" w:rsidRDefault="00625AF1" w:rsidP="00625AF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En effet,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PoA.</w:t>
      </w:r>
    </w:p>
    <w:p w:rsidR="00625AF1" w:rsidRPr="00596049" w:rsidRDefault="00625AF1" w:rsidP="00625AF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lastRenderedPageBreak/>
        <w:t xml:space="preserve">Concrètement, les auteurs de cette étude ont mis en place une interface utilisateur simple dénommé </w:t>
      </w:r>
      <w:r w:rsidRPr="00596049">
        <w:rPr>
          <w:rFonts w:ascii="inherit" w:hAnsi="inherit"/>
          <w:color w:val="1F1F1F"/>
          <w:sz w:val="24"/>
          <w:szCs w:val="24"/>
          <w:lang w:val="fr-FR"/>
        </w:rPr>
        <w:t>Go-Chain (Government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pdf ou word) gouvernementaux peuvent être téléversés, signés (via clé privée), transcrits numériquement en json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Merkle) sur la blockchain. La transcription sous forme json peut être distribué au public. En retour, le public peut présenter le document haché à toute entreprise ou institution comme preuve valable. </w:t>
      </w:r>
      <w:r w:rsidR="00171F42">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en y saisissant une clé privée. Après recalcule de la racine de Merkle, le cadre compare cette racine recalculée avec la racine de Merkl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Algorithm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sidR="00FF25F0">
        <w:rPr>
          <w:rFonts w:ascii="inherit" w:hAnsi="inherit"/>
          <w:color w:val="1F1F1F"/>
          <w:sz w:val="24"/>
          <w:szCs w:val="24"/>
          <w:lang w:val="fr-FR"/>
        </w:rPr>
        <w:t>écran de vérification Go-Chain.</w:t>
      </w:r>
    </w:p>
    <w:p w:rsidR="00625AF1" w:rsidRDefault="00625AF1" w:rsidP="00625AF1">
      <w:pPr>
        <w:spacing w:before="240" w:line="360" w:lineRule="auto"/>
        <w:jc w:val="both"/>
        <w:rPr>
          <w:rFonts w:ascii="inherit" w:hAnsi="inherit"/>
          <w:color w:val="1F1F1F"/>
          <w:sz w:val="24"/>
          <w:szCs w:val="24"/>
          <w:lang w:val="fr-FR"/>
        </w:rPr>
      </w:pPr>
      <w:r w:rsidRPr="00596049">
        <w:rPr>
          <w:rFonts w:ascii="inherit" w:hAnsi="inherit"/>
          <w:color w:val="1F1F1F"/>
          <w:sz w:val="24"/>
          <w:szCs w:val="24"/>
          <w:lang w:val="fr-FR"/>
        </w:rPr>
        <w:t>En termes d’outils et de technologies, les auteurs ont utilisé HTML5, CSS3, JavaScript (ES6), Python 3, le microframework Flask et des serveurs HTTP.</w:t>
      </w:r>
    </w:p>
    <w:p w:rsidR="00625AF1" w:rsidRPr="00BA2A13" w:rsidRDefault="00625AF1" w:rsidP="00625AF1">
      <w:pPr>
        <w:spacing w:before="240" w:line="360" w:lineRule="auto"/>
        <w:jc w:val="both"/>
        <w:rPr>
          <w:rFonts w:ascii="Times New Roman" w:hAnsi="Times New Roman" w:cs="Times New Roman"/>
          <w:b/>
          <w:sz w:val="24"/>
          <w:szCs w:val="24"/>
          <w:lang w:val="fr-FR"/>
        </w:rPr>
      </w:pPr>
      <w:r w:rsidRPr="00BA2A13">
        <w:rPr>
          <w:rFonts w:ascii="Times New Roman" w:hAnsi="Times New Roman" w:cs="Times New Roman"/>
          <w:b/>
          <w:sz w:val="24"/>
          <w:szCs w:val="24"/>
          <w:u w:val="single"/>
          <w:lang w:val="fr-FR"/>
        </w:rPr>
        <w:t>Cas 2</w:t>
      </w:r>
      <w:r w:rsidRPr="00BA2A13">
        <w:rPr>
          <w:rFonts w:ascii="Times New Roman" w:hAnsi="Times New Roman" w:cs="Times New Roman"/>
          <w:b/>
          <w:sz w:val="24"/>
          <w:szCs w:val="24"/>
          <w:lang w:val="fr-FR"/>
        </w:rPr>
        <w:t> : La Blockchain pour la Sécurisation des E-livrets scolaires (</w:t>
      </w:r>
      <w:r w:rsidRPr="00BA2A13">
        <w:rPr>
          <w:rFonts w:ascii="Times New Roman" w:hAnsi="Times New Roman" w:cs="Times New Roman"/>
          <w:b/>
          <w:i/>
          <w:sz w:val="24"/>
          <w:szCs w:val="24"/>
          <w:lang w:val="fr-FR"/>
        </w:rPr>
        <w:t>Ana BAKHOUM</w:t>
      </w:r>
      <w:r w:rsidRPr="00BA2A13">
        <w:rPr>
          <w:rFonts w:ascii="Times New Roman" w:hAnsi="Times New Roman" w:cs="Times New Roman"/>
          <w:b/>
          <w:sz w:val="24"/>
          <w:szCs w:val="24"/>
          <w:lang w:val="fr-FR"/>
        </w:rPr>
        <w:t>)</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i/>
          <w:sz w:val="24"/>
          <w:szCs w:val="24"/>
          <w:lang w:val="fr-FR"/>
        </w:rPr>
        <w:t>Ana BAKHOUM</w:t>
      </w:r>
      <w:r w:rsidRPr="00AC2610">
        <w:rPr>
          <w:rFonts w:ascii="Times New Roman" w:hAnsi="Times New Roman" w:cs="Times New Roman"/>
          <w:sz w:val="24"/>
          <w:szCs w:val="24"/>
          <w:lang w:val="fr-FR"/>
        </w:rPr>
        <w:t xml:space="preserve"> </w:t>
      </w:r>
      <w:r w:rsidR="00BA73C9">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k2lxsqsp","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BA73C9">
        <w:rPr>
          <w:rFonts w:ascii="Times New Roman" w:hAnsi="Times New Roman" w:cs="Times New Roman"/>
          <w:sz w:val="24"/>
          <w:szCs w:val="24"/>
          <w:lang w:val="fr-FR"/>
        </w:rPr>
        <w:fldChar w:fldCharType="separate"/>
      </w:r>
      <w:r w:rsidR="00442DB6" w:rsidRPr="00442DB6">
        <w:rPr>
          <w:rFonts w:ascii="Times New Roman" w:hAnsi="Times New Roman" w:cs="Times New Roman"/>
          <w:sz w:val="24"/>
          <w:lang w:val="fr-FR"/>
        </w:rPr>
        <w:t>[15]</w:t>
      </w:r>
      <w:r w:rsidR="00BA73C9">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xml:space="preserve"> 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 xml:space="preserve">Dans ses travaux en lien avec cette problématique, l’auteur a fait une revue de littérature sur la technologie blockchain en générale et la blockchain Ethereum en particulier. Il a aussi passé en </w:t>
      </w:r>
      <w:r w:rsidRPr="00AC2610">
        <w:rPr>
          <w:rFonts w:ascii="Times New Roman" w:hAnsi="Times New Roman" w:cs="Times New Roman"/>
          <w:sz w:val="24"/>
          <w:szCs w:val="24"/>
          <w:lang w:val="fr-FR"/>
        </w:rPr>
        <w:lastRenderedPageBreak/>
        <w:t>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sidR="00F63303">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sidR="00F63303">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x détriment des petits mineurs.</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Selon les standards de la norme ISO/TC 307</w:t>
      </w:r>
      <w:r w:rsidR="00313363">
        <w:rPr>
          <w:rFonts w:ascii="Times New Roman" w:hAnsi="Times New Roman" w:cs="Times New Roman"/>
          <w:sz w:val="24"/>
          <w:szCs w:val="24"/>
          <w:lang w:val="fr-FR"/>
        </w:rPr>
        <w:t xml:space="preserve"> </w:t>
      </w:r>
      <w:r w:rsidR="00313363">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arx539Hz","properties":{"formattedCitation":"[52]","plainCitation":"[52]","noteIndex":0},"citationItems":[{"id":34,"uris":["http://zotero.org/users/local/3eTyEGwA/items/ELHKWGWS","http://zotero.org/users/16284513/items/ELHKWGWS"],"itemData":{"id":34,"type":"webpage","title":"ISO/TC 307 - Blockchain and distributed ledger technologies","URL":"https://www.iso.org/committee/6266604/x/catalogue/p/1/u/1/w/0/d/0","accessed":{"date-parts":[["2024",10,31]]}}}],"schema":"https://github.com/citation-style-language/schema/raw/master/csl-citation.json"} </w:instrText>
      </w:r>
      <w:r w:rsidR="00313363">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2]</w:t>
      </w:r>
      <w:r w:rsidR="00313363">
        <w:rPr>
          <w:rFonts w:ascii="Times New Roman" w:hAnsi="Times New Roman" w:cs="Times New Roman"/>
          <w:sz w:val="24"/>
          <w:szCs w:val="24"/>
          <w:lang w:val="fr-FR"/>
        </w:rPr>
        <w:fldChar w:fldCharType="end"/>
      </w:r>
      <w:r w:rsidRPr="00AC2610">
        <w:rPr>
          <w:rFonts w:ascii="Times New Roman" w:hAnsi="Times New Roman" w:cs="Times New Roman"/>
          <w:sz w:val="24"/>
          <w:szCs w:val="24"/>
          <w:lang w:val="fr-FR"/>
        </w:rPr>
        <w:t>, plusieurs propriétés de sécurité sont intégrées dans la blockchain, notamment dans les applications basées sur les Distributed Ledger Technologies (DLT). Ce sont entre autres les propriét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intégrité qui assure la protection de données contre tout</w:t>
      </w:r>
      <w:r w:rsidR="003F60DD">
        <w:rPr>
          <w:rFonts w:ascii="Times New Roman" w:hAnsi="Times New Roman" w:cs="Times New Roman"/>
          <w:sz w:val="24"/>
          <w:szCs w:val="24"/>
          <w:lang w:val="fr-FR"/>
        </w:rPr>
        <w:t>e modification après création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authenticité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sidR="003F60DD">
        <w:rPr>
          <w:rFonts w:ascii="Times New Roman" w:hAnsi="Times New Roman" w:cs="Times New Roman"/>
          <w:sz w:val="24"/>
          <w:szCs w:val="24"/>
          <w:lang w:val="fr-FR"/>
        </w:rPr>
        <w:t xml:space="preserve"> transaction dans le registr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 xml:space="preserve">de confidentialité qui garantit que le registre est uniquement consultable </w:t>
      </w:r>
      <w:r w:rsidR="00650D50">
        <w:rPr>
          <w:rFonts w:ascii="Times New Roman" w:hAnsi="Times New Roman" w:cs="Times New Roman"/>
          <w:sz w:val="24"/>
          <w:szCs w:val="24"/>
          <w:lang w:val="fr-FR"/>
        </w:rPr>
        <w:t>par ceux qui y sont autorisés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disponibilité qui permet d’assurer la disponibilité à tout moment de toute transaction déjà enregistré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ordonnancement des événements rendant impossible le changement d’ordre des enregistrements dans le registre avec l’horodatag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de « trusted-server less » permettant à la blockchain de toujours fonctionner malgré l’absence de serveur de confiance ;</w:t>
      </w:r>
    </w:p>
    <w:p w:rsidR="00625AF1" w:rsidRPr="00CE3049" w:rsidRDefault="00625AF1" w:rsidP="000703BC">
      <w:pPr>
        <w:pStyle w:val="Paragraphedeliste"/>
        <w:numPr>
          <w:ilvl w:val="0"/>
          <w:numId w:val="12"/>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rsidR="00625AF1" w:rsidRPr="00AC2610" w:rsidRDefault="00625AF1" w:rsidP="00625AF1">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lastRenderedPageBreak/>
        <w:t xml:space="preserve">développer le système (déjà existant et utilisé dans l’étude) de gestion des livrets électroniques (SGLE) qui permet de saisir et traiter, des informations des livrets scolaires à savoir les établissements, les élèves, les notes, les appréciations du conseil, etc.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w:t>
      </w:r>
      <w:r w:rsidR="00E549E7">
        <w:rPr>
          <w:rFonts w:ascii="Times New Roman" w:hAnsi="Times New Roman" w:cs="Times New Roman"/>
          <w:sz w:val="24"/>
          <w:szCs w:val="24"/>
          <w:lang w:val="fr-FR"/>
        </w:rPr>
        <w:t>r l’application décentralisée (D</w:t>
      </w:r>
      <w:r w:rsidR="00F850F2">
        <w:rPr>
          <w:rFonts w:ascii="Times New Roman" w:hAnsi="Times New Roman" w:cs="Times New Roman"/>
          <w:sz w:val="24"/>
          <w:szCs w:val="24"/>
          <w:lang w:val="fr-FR"/>
        </w:rPr>
        <w:t>A</w:t>
      </w:r>
      <w:r w:rsidRPr="00702B63">
        <w:rPr>
          <w:rFonts w:ascii="Times New Roman" w:hAnsi="Times New Roman" w:cs="Times New Roman"/>
          <w:sz w:val="24"/>
          <w:szCs w:val="24"/>
          <w:lang w:val="fr-FR"/>
        </w:rPr>
        <w:t>pp) dénommé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importer les informations des E-livrets depuis la base de données du SGLE vers la Blockchain des E-livrets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 xml:space="preserve">consulter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velopper (en perspective de l’étude) les contrats qui permettront à l’office du bac de générer automatiquement la liste des élèves inscrits en terminale qui servira à l’organisation de l’examen de baccalauréat ;</w:t>
      </w:r>
    </w:p>
    <w:p w:rsidR="00625AF1" w:rsidRPr="00702B63" w:rsidRDefault="00625AF1" w:rsidP="000703BC">
      <w:pPr>
        <w:pStyle w:val="Paragraphedeliste"/>
        <w:numPr>
          <w:ilvl w:val="0"/>
          <w:numId w:val="13"/>
        </w:numPr>
        <w:spacing w:line="360" w:lineRule="auto"/>
        <w:jc w:val="both"/>
        <w:rPr>
          <w:rFonts w:ascii="Times New Roman" w:hAnsi="Times New Roman" w:cs="Times New Roman"/>
          <w:sz w:val="24"/>
          <w:szCs w:val="24"/>
          <w:lang w:val="fr-FR"/>
        </w:rPr>
      </w:pPr>
      <w:r w:rsidRPr="00702B63">
        <w:rPr>
          <w:rFonts w:ascii="Times New Roman" w:hAnsi="Times New Roman" w:cs="Times New Roman"/>
          <w:sz w:val="24"/>
          <w:szCs w:val="24"/>
          <w:lang w:val="fr-FR"/>
        </w:rPr>
        <w:t>déployer (en perspective de l’étude) le SDSEL dans la blockchain publique Ethereum afin qu’elle soit accessible par tous les établissements d’enseignements.</w:t>
      </w:r>
    </w:p>
    <w:p w:rsidR="00625AF1" w:rsidRPr="00AC57B0" w:rsidRDefault="00625AF1" w:rsidP="00625AF1">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t>En termes d’outils et de technol</w:t>
      </w:r>
      <w:r w:rsidR="00895407">
        <w:rPr>
          <w:rFonts w:ascii="Times New Roman" w:hAnsi="Times New Roman" w:cs="Times New Roman"/>
          <w:sz w:val="24"/>
          <w:szCs w:val="24"/>
          <w:lang w:val="fr-FR"/>
        </w:rPr>
        <w:t>ogies pour la mise en place du D</w:t>
      </w:r>
      <w:r w:rsidR="00A30775">
        <w:rPr>
          <w:rFonts w:ascii="Times New Roman" w:hAnsi="Times New Roman" w:cs="Times New Roman"/>
          <w:sz w:val="24"/>
          <w:szCs w:val="24"/>
          <w:lang w:val="fr-FR"/>
        </w:rPr>
        <w:t>A</w:t>
      </w:r>
      <w:r w:rsidRPr="008A4F5F">
        <w:rPr>
          <w:rFonts w:ascii="Times New Roman" w:hAnsi="Times New Roman" w:cs="Times New Roman"/>
          <w:sz w:val="24"/>
          <w:szCs w:val="24"/>
          <w:lang w:val="fr-FR"/>
        </w:rPr>
        <w:t>pp SDSEL, l’auteur a utilisé l'API JavaScript Web3, l'API JSON RPC, le langage de programmation Solidity, l'IDE Remix-IDE, le framework Truffle Framework qui intègre GANACHE, les frameworks Angular et Spring.</w:t>
      </w:r>
    </w:p>
    <w:p w:rsidR="00254A61" w:rsidRPr="00FE6F05" w:rsidRDefault="00625AF1" w:rsidP="006F40F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w:t>
      </w:r>
      <w:r w:rsidR="00AA6CD2">
        <w:rPr>
          <w:rFonts w:ascii="Times New Roman" w:hAnsi="Times New Roman" w:cs="Times New Roman"/>
          <w:sz w:val="24"/>
          <w:szCs w:val="24"/>
          <w:lang w:val="fr-FR"/>
        </w:rPr>
        <w:t xml:space="preserve"> </w:t>
      </w:r>
      <w:r w:rsidR="00641E71">
        <w:rPr>
          <w:rFonts w:ascii="Times New Roman" w:hAnsi="Times New Roman" w:cs="Times New Roman"/>
          <w:sz w:val="24"/>
          <w:szCs w:val="24"/>
          <w:lang w:val="fr-FR"/>
        </w:rPr>
        <w:t xml:space="preserve">somme, </w:t>
      </w:r>
      <w:r w:rsidR="00AD113A">
        <w:rPr>
          <w:rFonts w:ascii="Times New Roman" w:hAnsi="Times New Roman" w:cs="Times New Roman"/>
          <w:sz w:val="24"/>
          <w:szCs w:val="24"/>
          <w:lang w:val="fr-FR"/>
        </w:rPr>
        <w:t xml:space="preserve">les résultats de </w:t>
      </w:r>
      <w:r w:rsidR="00AA6CD2">
        <w:rPr>
          <w:rFonts w:ascii="Times New Roman" w:hAnsi="Times New Roman" w:cs="Times New Roman"/>
          <w:sz w:val="24"/>
          <w:szCs w:val="24"/>
          <w:lang w:val="fr-FR"/>
        </w:rPr>
        <w:t xml:space="preserve">ces travaux déjà réalisés </w:t>
      </w:r>
      <w:r w:rsidR="00705BDA">
        <w:rPr>
          <w:rFonts w:ascii="Times New Roman" w:hAnsi="Times New Roman" w:cs="Times New Roman"/>
          <w:sz w:val="24"/>
          <w:szCs w:val="24"/>
          <w:lang w:val="fr-FR"/>
        </w:rPr>
        <w:t>contribuent considérablement à</w:t>
      </w:r>
      <w:r w:rsidR="002E7967">
        <w:rPr>
          <w:rFonts w:ascii="Times New Roman" w:hAnsi="Times New Roman" w:cs="Times New Roman"/>
          <w:sz w:val="24"/>
          <w:szCs w:val="24"/>
          <w:lang w:val="fr-FR"/>
        </w:rPr>
        <w:t xml:space="preserve"> l’avenir de la technologie blockchain</w:t>
      </w:r>
      <w:r w:rsidR="00705BDA">
        <w:rPr>
          <w:rFonts w:ascii="Times New Roman" w:hAnsi="Times New Roman" w:cs="Times New Roman"/>
          <w:sz w:val="24"/>
          <w:szCs w:val="24"/>
          <w:lang w:val="fr-FR"/>
        </w:rPr>
        <w:t xml:space="preserve"> qui est, elle-même,</w:t>
      </w:r>
      <w:r w:rsidR="0011276B">
        <w:rPr>
          <w:rFonts w:ascii="Times New Roman" w:hAnsi="Times New Roman" w:cs="Times New Roman"/>
          <w:sz w:val="24"/>
          <w:szCs w:val="24"/>
          <w:lang w:val="fr-FR"/>
        </w:rPr>
        <w:t xml:space="preserve"> une </w:t>
      </w:r>
      <w:r w:rsidR="004D5E20">
        <w:rPr>
          <w:rFonts w:ascii="Times New Roman" w:hAnsi="Times New Roman" w:cs="Times New Roman"/>
          <w:sz w:val="24"/>
          <w:szCs w:val="24"/>
          <w:lang w:val="fr-FR"/>
        </w:rPr>
        <w:t>révolution</w:t>
      </w:r>
      <w:r w:rsidR="0011276B">
        <w:rPr>
          <w:rFonts w:ascii="Times New Roman" w:hAnsi="Times New Roman" w:cs="Times New Roman"/>
          <w:sz w:val="24"/>
          <w:szCs w:val="24"/>
          <w:lang w:val="fr-FR"/>
        </w:rPr>
        <w:t xml:space="preserve"> p</w:t>
      </w:r>
      <w:r w:rsidR="00641E71">
        <w:rPr>
          <w:rFonts w:ascii="Times New Roman" w:hAnsi="Times New Roman" w:cs="Times New Roman"/>
          <w:sz w:val="24"/>
          <w:szCs w:val="24"/>
          <w:lang w:val="fr-FR"/>
        </w:rPr>
        <w:t>our les processus informatiques</w:t>
      </w:r>
      <w:r w:rsidR="002E7967">
        <w:rPr>
          <w:rFonts w:ascii="Times New Roman" w:hAnsi="Times New Roman" w:cs="Times New Roman"/>
          <w:sz w:val="24"/>
          <w:szCs w:val="24"/>
          <w:lang w:val="fr-FR"/>
        </w:rPr>
        <w:t>.</w:t>
      </w:r>
      <w:r w:rsidR="009B394E">
        <w:rPr>
          <w:rFonts w:ascii="Times New Roman" w:hAnsi="Times New Roman" w:cs="Times New Roman"/>
          <w:sz w:val="24"/>
          <w:szCs w:val="24"/>
          <w:lang w:val="fr-FR"/>
        </w:rPr>
        <w:t xml:space="preserve"> </w:t>
      </w:r>
      <w:r w:rsidR="00C001F8">
        <w:rPr>
          <w:rFonts w:ascii="Times New Roman" w:hAnsi="Times New Roman" w:cs="Times New Roman"/>
          <w:sz w:val="24"/>
          <w:szCs w:val="24"/>
          <w:lang w:val="fr-FR"/>
        </w:rPr>
        <w:t xml:space="preserve">Quelle </w:t>
      </w:r>
      <w:r w:rsidR="00CA1840">
        <w:rPr>
          <w:rFonts w:ascii="Times New Roman" w:hAnsi="Times New Roman" w:cs="Times New Roman"/>
          <w:sz w:val="24"/>
          <w:szCs w:val="24"/>
          <w:lang w:val="fr-FR"/>
        </w:rPr>
        <w:t>analyse synthétique</w:t>
      </w:r>
      <w:r w:rsidR="00C001F8">
        <w:rPr>
          <w:rFonts w:ascii="Times New Roman" w:hAnsi="Times New Roman" w:cs="Times New Roman"/>
          <w:sz w:val="24"/>
          <w:szCs w:val="24"/>
          <w:lang w:val="fr-FR"/>
        </w:rPr>
        <w:t xml:space="preserve"> peut-on faire de ces études ? </w:t>
      </w:r>
      <w:r w:rsidR="009B394E">
        <w:rPr>
          <w:rFonts w:ascii="Times New Roman" w:hAnsi="Times New Roman" w:cs="Times New Roman"/>
          <w:sz w:val="24"/>
          <w:szCs w:val="24"/>
          <w:lang w:val="fr-FR"/>
        </w:rPr>
        <w:t xml:space="preserve">comment y apporter de l’innovation </w:t>
      </w:r>
      <w:r w:rsidR="00C001F8">
        <w:rPr>
          <w:rFonts w:ascii="Times New Roman" w:hAnsi="Times New Roman" w:cs="Times New Roman"/>
          <w:sz w:val="24"/>
          <w:szCs w:val="24"/>
          <w:lang w:val="fr-FR"/>
        </w:rPr>
        <w:t xml:space="preserve">en </w:t>
      </w:r>
      <w:r w:rsidR="001D0040">
        <w:rPr>
          <w:rFonts w:ascii="Times New Roman" w:hAnsi="Times New Roman" w:cs="Times New Roman"/>
          <w:sz w:val="24"/>
          <w:szCs w:val="24"/>
          <w:lang w:val="fr-FR"/>
        </w:rPr>
        <w:t xml:space="preserve">adoptant la blockchain </w:t>
      </w:r>
      <w:r>
        <w:rPr>
          <w:rFonts w:ascii="Times New Roman" w:hAnsi="Times New Roman" w:cs="Times New Roman"/>
          <w:sz w:val="24"/>
          <w:szCs w:val="24"/>
          <w:lang w:val="fr-FR"/>
        </w:rPr>
        <w:t>pour résoudre la problématique d’authentification</w:t>
      </w:r>
      <w:r w:rsidR="00C72AC7">
        <w:rPr>
          <w:rFonts w:ascii="Times New Roman" w:hAnsi="Times New Roman" w:cs="Times New Roman"/>
          <w:sz w:val="24"/>
          <w:szCs w:val="24"/>
          <w:lang w:val="fr-FR"/>
        </w:rPr>
        <w:t xml:space="preserve"> (voire </w:t>
      </w:r>
      <w:r w:rsidR="00492A8A">
        <w:rPr>
          <w:rFonts w:ascii="Times New Roman" w:hAnsi="Times New Roman" w:cs="Times New Roman"/>
          <w:sz w:val="24"/>
          <w:szCs w:val="24"/>
          <w:lang w:val="fr-FR"/>
        </w:rPr>
        <w:t>sécurisation</w:t>
      </w:r>
      <w:r w:rsidR="00C72AC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70117C">
        <w:rPr>
          <w:rFonts w:ascii="Times New Roman" w:hAnsi="Times New Roman" w:cs="Times New Roman"/>
          <w:sz w:val="24"/>
          <w:szCs w:val="24"/>
          <w:lang w:val="fr-FR"/>
        </w:rPr>
        <w:t>de documents administratifs ?</w:t>
      </w:r>
    </w:p>
    <w:p w:rsidR="00E373C2" w:rsidRPr="00B61488" w:rsidRDefault="00076B8E" w:rsidP="000703BC">
      <w:pPr>
        <w:keepNext/>
        <w:keepLines/>
        <w:numPr>
          <w:ilvl w:val="1"/>
          <w:numId w:val="33"/>
        </w:numPr>
        <w:spacing w:before="40" w:after="0"/>
        <w:outlineLvl w:val="1"/>
        <w:rPr>
          <w:rFonts w:ascii="Times New Roman" w:eastAsiaTheme="majorEastAsia" w:hAnsi="Times New Roman" w:cs="Times New Roman"/>
          <w:b/>
          <w:sz w:val="24"/>
          <w:szCs w:val="24"/>
          <w:lang w:val="fr-FR"/>
        </w:rPr>
      </w:pPr>
      <w:bookmarkStart w:id="67" w:name="_Toc196954950"/>
      <w:r w:rsidRPr="00B61488">
        <w:rPr>
          <w:rFonts w:ascii="Times New Roman" w:eastAsiaTheme="majorEastAsia" w:hAnsi="Times New Roman" w:cs="Times New Roman"/>
          <w:b/>
          <w:sz w:val="24"/>
          <w:szCs w:val="24"/>
          <w:lang w:val="fr-FR"/>
        </w:rPr>
        <w:t>D</w:t>
      </w:r>
      <w:r w:rsidR="00E373C2" w:rsidRPr="00B61488">
        <w:rPr>
          <w:rFonts w:ascii="Times New Roman" w:eastAsiaTheme="majorEastAsia" w:hAnsi="Times New Roman" w:cs="Times New Roman"/>
          <w:b/>
          <w:sz w:val="24"/>
          <w:szCs w:val="24"/>
          <w:lang w:val="fr-FR"/>
        </w:rPr>
        <w:t>iscus</w:t>
      </w:r>
      <w:r w:rsidR="00C0370F" w:rsidRPr="00B61488">
        <w:rPr>
          <w:rFonts w:ascii="Times New Roman" w:eastAsiaTheme="majorEastAsia" w:hAnsi="Times New Roman" w:cs="Times New Roman"/>
          <w:b/>
          <w:sz w:val="24"/>
          <w:szCs w:val="24"/>
          <w:lang w:val="fr-FR"/>
        </w:rPr>
        <w:t>s</w:t>
      </w:r>
      <w:r w:rsidR="00E373C2" w:rsidRPr="00B61488">
        <w:rPr>
          <w:rFonts w:ascii="Times New Roman" w:eastAsiaTheme="majorEastAsia" w:hAnsi="Times New Roman" w:cs="Times New Roman"/>
          <w:b/>
          <w:sz w:val="24"/>
          <w:szCs w:val="24"/>
          <w:lang w:val="fr-FR"/>
        </w:rPr>
        <w:t>ion</w:t>
      </w:r>
      <w:bookmarkEnd w:id="67"/>
    </w:p>
    <w:p w:rsidR="00E63F49" w:rsidRDefault="00E63F49" w:rsidP="00E63F4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et les co-auteurs </w:t>
      </w:r>
      <w:r w:rsidRPr="00596049">
        <w:rPr>
          <w:rFonts w:ascii="Times New Roman" w:hAnsi="Times New Roman" w:cs="Times New Roman"/>
          <w:i/>
          <w:sz w:val="24"/>
          <w:szCs w:val="24"/>
          <w:lang w:val="fr-FR"/>
        </w:rPr>
        <w:t>Isyak Meirobie et al.</w:t>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w:t>
      </w:r>
      <w:r w:rsidR="00313B7D">
        <w:rPr>
          <w:rFonts w:ascii="Times New Roman" w:hAnsi="Times New Roman" w:cs="Times New Roman"/>
          <w:sz w:val="24"/>
          <w:szCs w:val="24"/>
          <w:lang w:val="fr-FR"/>
        </w:rPr>
        <w:t>exemple</w:t>
      </w:r>
      <w:r>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a explicitement</w:t>
      </w:r>
      <w:r>
        <w:rPr>
          <w:rFonts w:ascii="Times New Roman" w:hAnsi="Times New Roman" w:cs="Times New Roman"/>
          <w:sz w:val="24"/>
          <w:szCs w:val="24"/>
          <w:lang w:val="fr-FR"/>
        </w:rPr>
        <w:t xml:space="preserve"> </w:t>
      </w:r>
      <w:r w:rsidR="00313B7D">
        <w:rPr>
          <w:rFonts w:ascii="Times New Roman" w:hAnsi="Times New Roman" w:cs="Times New Roman"/>
          <w:sz w:val="24"/>
          <w:szCs w:val="24"/>
          <w:lang w:val="fr-FR"/>
        </w:rPr>
        <w:t>utilisé Ethereum dans ses travaux.</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lastRenderedPageBreak/>
        <w:t>la transcription numérique de documents, le hachage, la signature numérique et le stockage des donnée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sidRPr="002E5A0F">
        <w:rPr>
          <w:rFonts w:ascii="Times New Roman" w:hAnsi="Times New Roman" w:cs="Times New Roman"/>
          <w:sz w:val="24"/>
          <w:szCs w:val="24"/>
          <w:lang w:val="fr-FR"/>
        </w:rPr>
        <w:t xml:space="preserve">l’importation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rsidR="00E63F49"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vérification de l’authenticité des E-livrets et </w:t>
      </w:r>
      <w:r w:rsidR="00595969">
        <w:rPr>
          <w:rFonts w:ascii="Times New Roman" w:hAnsi="Times New Roman" w:cs="Times New Roman"/>
          <w:sz w:val="24"/>
          <w:szCs w:val="24"/>
          <w:lang w:val="fr-FR"/>
        </w:rPr>
        <w:t xml:space="preserve">des </w:t>
      </w:r>
      <w:r>
        <w:rPr>
          <w:rFonts w:ascii="Times New Roman" w:hAnsi="Times New Roman" w:cs="Times New Roman"/>
          <w:sz w:val="24"/>
          <w:szCs w:val="24"/>
          <w:lang w:val="fr-FR"/>
        </w:rPr>
        <w:t>documents gouvernementaux depuis la blockchain ;</w:t>
      </w:r>
    </w:p>
    <w:p w:rsidR="00E63F49" w:rsidRPr="002E5A0F" w:rsidRDefault="00E63F49" w:rsidP="000703BC">
      <w:pPr>
        <w:pStyle w:val="Paragraphedeliste"/>
        <w:numPr>
          <w:ilvl w:val="0"/>
          <w:numId w:val="1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riétés de stockage décentralisé et de transparence (fiabilité) et d’intégrité de la technologie blockchain.</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plus,</w:t>
      </w:r>
      <w:r w:rsidR="007E67F0">
        <w:rPr>
          <w:rFonts w:ascii="Times New Roman" w:hAnsi="Times New Roman" w:cs="Times New Roman"/>
          <w:sz w:val="24"/>
          <w:szCs w:val="24"/>
          <w:lang w:val="fr-FR"/>
        </w:rPr>
        <w:t xml:space="preserve"> </w:t>
      </w:r>
      <w:r w:rsidR="007E67F0">
        <w:rPr>
          <w:rFonts w:ascii="Times New Roman" w:hAnsi="Times New Roman" w:cs="Times New Roman"/>
          <w:sz w:val="24"/>
          <w:szCs w:val="24"/>
          <w:lang w:val="fr-FR"/>
        </w:rPr>
        <w:fldChar w:fldCharType="begin"/>
      </w:r>
      <w:r w:rsidR="00CA770C">
        <w:rPr>
          <w:rFonts w:ascii="Times New Roman" w:hAnsi="Times New Roman" w:cs="Times New Roman"/>
          <w:sz w:val="24"/>
          <w:szCs w:val="24"/>
          <w:lang w:val="fr-FR"/>
        </w:rPr>
        <w:instrText xml:space="preserve"> ADDIN ZOTERO_ITEM CSL_CITATION {"citationID":"fuOtf7rG","properties":{"formattedCitation":"[15]","plainCitation":"[15]","noteIndex":0},"citationItems":[{"id":3,"uris":["http://zotero.org/users/local/3eTyEGwA/items/WZ2HDN94","http://zotero.org/users/16284513/items/WZ2HDN94"],"itemData":{"id":3,"type":"article-journal","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author":[{"family":"Bakhoum","given":"Ana"}],"issued":{"date-parts":[["2019"]]}}}],"schema":"https://github.com/citation-style-language/schema/raw/master/csl-citation.json"} </w:instrText>
      </w:r>
      <w:r w:rsidR="007E67F0">
        <w:rPr>
          <w:rFonts w:ascii="Times New Roman" w:hAnsi="Times New Roman" w:cs="Times New Roman"/>
          <w:sz w:val="24"/>
          <w:szCs w:val="24"/>
          <w:lang w:val="fr-FR"/>
        </w:rPr>
        <w:fldChar w:fldCharType="separate"/>
      </w:r>
      <w:r w:rsidR="00442DB6" w:rsidRPr="00442DB6">
        <w:rPr>
          <w:rFonts w:ascii="Times New Roman" w:hAnsi="Times New Roman" w:cs="Times New Roman"/>
          <w:sz w:val="24"/>
        </w:rPr>
        <w:t>[15]</w:t>
      </w:r>
      <w:r w:rsidR="007E67F0">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w:t>
      </w:r>
      <w:r w:rsidR="00E519CA">
        <w:rPr>
          <w:rFonts w:ascii="Times New Roman" w:hAnsi="Times New Roman" w:cs="Times New Roman"/>
          <w:sz w:val="24"/>
          <w:szCs w:val="24"/>
          <w:lang w:val="fr-FR"/>
        </w:rPr>
        <w:t xml:space="preserve"> </w:t>
      </w:r>
      <w:r w:rsidR="00E519CA">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HVIASGfX","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E519CA">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E519CA">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w:t>
      </w:r>
      <w:r w:rsidR="008352F9">
        <w:rPr>
          <w:rFonts w:ascii="Times New Roman" w:hAnsi="Times New Roman" w:cs="Times New Roman"/>
          <w:sz w:val="24"/>
          <w:szCs w:val="24"/>
          <w:lang w:val="fr-FR"/>
        </w:rPr>
        <w:t>P</w:t>
      </w:r>
      <w:r w:rsidR="00F528DE">
        <w:rPr>
          <w:rFonts w:ascii="Times New Roman" w:hAnsi="Times New Roman" w:cs="Times New Roman"/>
          <w:sz w:val="24"/>
          <w:szCs w:val="24"/>
          <w:lang w:val="fr-FR"/>
        </w:rPr>
        <w:t>our revenir</w:t>
      </w:r>
      <w:r w:rsidR="008352F9">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notre sujet du présent mémoire, cela pourrait être intéressant 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sidR="00CD720A">
        <w:rPr>
          <w:rFonts w:ascii="Times New Roman" w:hAnsi="Times New Roman" w:cs="Times New Roman"/>
          <w:sz w:val="24"/>
          <w:szCs w:val="24"/>
          <w:lang w:val="fr-FR"/>
        </w:rPr>
        <w:t xml:space="preserve"> – on parle de document</w:t>
      </w:r>
      <w:r w:rsidR="00737399">
        <w:rPr>
          <w:rFonts w:ascii="Times New Roman" w:hAnsi="Times New Roman" w:cs="Times New Roman"/>
          <w:sz w:val="24"/>
          <w:szCs w:val="24"/>
          <w:lang w:val="fr-FR"/>
        </w:rPr>
        <w:t xml:space="preserve"> numérique</w:t>
      </w:r>
      <w:r w:rsidRPr="00F20C1A">
        <w:rPr>
          <w:rFonts w:ascii="Times New Roman" w:hAnsi="Times New Roman" w:cs="Times New Roman"/>
          <w:sz w:val="24"/>
          <w:szCs w:val="24"/>
          <w:lang w:val="fr-FR"/>
        </w:rPr>
        <w:t>) ou converti (numérisé).</w:t>
      </w:r>
    </w:p>
    <w:p w:rsidR="00E63F49" w:rsidRDefault="00E63F49" w:rsidP="00E63F4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rsidR="00E63F49" w:rsidRDefault="00E63F49" w:rsidP="00A35900">
      <w:pPr>
        <w:spacing w:after="0"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 xml:space="preserve">des réflexions d’ordre technique et juridique. En effet, comment opérer le </w:t>
      </w:r>
      <w:r w:rsidR="0012319B">
        <w:rPr>
          <w:rFonts w:ascii="Times New Roman" w:hAnsi="Times New Roman" w:cs="Times New Roman"/>
          <w:sz w:val="24"/>
          <w:szCs w:val="24"/>
          <w:lang w:val="fr-FR"/>
        </w:rPr>
        <w:t xml:space="preserve">choix du processus de consensus </w:t>
      </w:r>
      <w:r>
        <w:rPr>
          <w:rFonts w:ascii="Times New Roman" w:hAnsi="Times New Roman" w:cs="Times New Roman"/>
          <w:sz w:val="24"/>
          <w:szCs w:val="24"/>
          <w:lang w:val="fr-FR"/>
        </w:rPr>
        <w:t>qui puisse cadrer avec le type de blockchain adopté (</w:t>
      </w:r>
      <w:r w:rsidR="005538FB">
        <w:rPr>
          <w:rFonts w:ascii="Times New Roman" w:hAnsi="Times New Roman" w:cs="Times New Roman"/>
          <w:sz w:val="24"/>
          <w:szCs w:val="24"/>
          <w:lang w:val="fr-FR"/>
        </w:rPr>
        <w:fldChar w:fldCharType="begin"/>
      </w:r>
      <w:r w:rsidR="00217721">
        <w:rPr>
          <w:rFonts w:ascii="Times New Roman" w:hAnsi="Times New Roman" w:cs="Times New Roman"/>
          <w:sz w:val="24"/>
          <w:szCs w:val="24"/>
          <w:lang w:val="fr-FR"/>
        </w:rPr>
        <w:instrText xml:space="preserve"> ADDIN ZOTERO_ITEM CSL_CITATION {"citationID":"35mx9OQC","properties":{"formattedCitation":"[51]","plainCitation":"[51]","noteIndex":0},"citationItems":[{"id":32,"uris":["http://zotero.org/users/local/3eTyEGwA/items/IUUUVLPJ","http://zotero.org/users/16284513/items/IUUUVLPJ"],"itemData":{"id":32,"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5538FB">
        <w:rPr>
          <w:rFonts w:ascii="Times New Roman" w:hAnsi="Times New Roman" w:cs="Times New Roman"/>
          <w:sz w:val="24"/>
          <w:szCs w:val="24"/>
          <w:lang w:val="fr-FR"/>
        </w:rPr>
        <w:fldChar w:fldCharType="separate"/>
      </w:r>
      <w:r w:rsidR="00217721" w:rsidRPr="00217721">
        <w:rPr>
          <w:rFonts w:ascii="Times New Roman" w:hAnsi="Times New Roman" w:cs="Times New Roman"/>
          <w:sz w:val="24"/>
          <w:lang w:val="fr-FR"/>
        </w:rPr>
        <w:t>[51]</w:t>
      </w:r>
      <w:r w:rsidR="005538FB">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PoA</w:t>
      </w:r>
      <w:r w:rsidR="00005192">
        <w:rPr>
          <w:rFonts w:ascii="Times New Roman" w:hAnsi="Times New Roman" w:cs="Times New Roman"/>
          <w:sz w:val="24"/>
          <w:szCs w:val="24"/>
          <w:lang w:val="fr-FR"/>
        </w:rPr>
        <w:t>) ?</w:t>
      </w:r>
      <w:r>
        <w:rPr>
          <w:rFonts w:ascii="Times New Roman" w:hAnsi="Times New Roman" w:cs="Times New Roman"/>
          <w:sz w:val="24"/>
          <w:szCs w:val="24"/>
          <w:lang w:val="fr-FR"/>
        </w:rPr>
        <w:t xml:space="preserve"> le cadre juridique national permet-il d’exploiter des signatures numériques de documents administratifs ? stocker des informations issues de documents administratifs dans la blockchain (même hachées et/ou cryptées) ne met-il pas en cause la souveraineté de l’Etat ? afin d’</w:t>
      </w:r>
      <w:r w:rsidRPr="00E6407E">
        <w:rPr>
          <w:rFonts w:ascii="Times New Roman" w:hAnsi="Times New Roman" w:cs="Times New Roman"/>
          <w:sz w:val="24"/>
          <w:szCs w:val="24"/>
          <w:lang w:val="fr-FR"/>
        </w:rPr>
        <w:t>assurer la sécurité et l’intégrité du réseau</w:t>
      </w:r>
      <w:r>
        <w:rPr>
          <w:rFonts w:ascii="Times New Roman" w:hAnsi="Times New Roman" w:cs="Times New Roman"/>
          <w:sz w:val="24"/>
          <w:szCs w:val="24"/>
          <w:lang w:val="fr-FR"/>
        </w:rPr>
        <w:t xml:space="preserve"> de blockchain, il y a des coûts connexes liés entre autres aux minages</w:t>
      </w:r>
      <w:r w:rsidR="003D094D">
        <w:rPr>
          <w:rFonts w:ascii="Times New Roman" w:hAnsi="Times New Roman" w:cs="Times New Roman"/>
          <w:sz w:val="24"/>
          <w:szCs w:val="24"/>
          <w:lang w:val="fr-FR"/>
        </w:rPr>
        <w:t xml:space="preserve"> (ou validations)</w:t>
      </w:r>
      <w:r>
        <w:rPr>
          <w:rFonts w:ascii="Times New Roman" w:hAnsi="Times New Roman" w:cs="Times New Roman"/>
          <w:sz w:val="24"/>
          <w:szCs w:val="24"/>
          <w:lang w:val="fr-FR"/>
        </w:rPr>
        <w:t xml:space="preserve"> des transactions blockchain. </w:t>
      </w:r>
      <w:r w:rsidRPr="006F486A">
        <w:rPr>
          <w:rFonts w:ascii="Times New Roman" w:hAnsi="Times New Roman" w:cs="Times New Roman"/>
          <w:sz w:val="24"/>
          <w:szCs w:val="24"/>
          <w:lang w:val="fr-FR"/>
        </w:rPr>
        <w:t>En adoptant une blockcha</w:t>
      </w:r>
      <w:r w:rsidR="00542A21" w:rsidRPr="006F486A">
        <w:rPr>
          <w:rFonts w:ascii="Times New Roman" w:hAnsi="Times New Roman" w:cs="Times New Roman"/>
          <w:sz w:val="24"/>
          <w:szCs w:val="24"/>
          <w:lang w:val="fr-FR"/>
        </w:rPr>
        <w:t>in publique</w:t>
      </w:r>
      <w:r w:rsidR="00BD32A8">
        <w:rPr>
          <w:rFonts w:ascii="Times New Roman" w:hAnsi="Times New Roman" w:cs="Times New Roman"/>
          <w:sz w:val="24"/>
          <w:szCs w:val="24"/>
          <w:lang w:val="fr-FR"/>
        </w:rPr>
        <w:t xml:space="preserve"> telle </w:t>
      </w:r>
      <w:r w:rsidR="00C22D79">
        <w:rPr>
          <w:rFonts w:ascii="Times New Roman" w:hAnsi="Times New Roman" w:cs="Times New Roman"/>
          <w:sz w:val="24"/>
          <w:szCs w:val="24"/>
          <w:lang w:val="fr-FR"/>
        </w:rPr>
        <w:t>qu’</w:t>
      </w:r>
      <w:r w:rsidR="00BD32A8">
        <w:rPr>
          <w:rFonts w:ascii="Times New Roman" w:hAnsi="Times New Roman" w:cs="Times New Roman"/>
          <w:sz w:val="24"/>
          <w:szCs w:val="24"/>
          <w:lang w:val="fr-FR"/>
        </w:rPr>
        <w:t>Ethereum</w:t>
      </w:r>
      <w:r w:rsidR="00542A21" w:rsidRPr="006F486A">
        <w:rPr>
          <w:rFonts w:ascii="Times New Roman" w:hAnsi="Times New Roman" w:cs="Times New Roman"/>
          <w:sz w:val="24"/>
          <w:szCs w:val="24"/>
          <w:lang w:val="fr-FR"/>
        </w:rPr>
        <w:t xml:space="preserve"> pour solutionner</w:t>
      </w:r>
      <w:r w:rsidRPr="006F486A">
        <w:rPr>
          <w:rFonts w:ascii="Times New Roman" w:hAnsi="Times New Roman" w:cs="Times New Roman"/>
          <w:sz w:val="24"/>
          <w:szCs w:val="24"/>
          <w:lang w:val="fr-FR"/>
        </w:rPr>
        <w:t xml:space="preserve"> l’authentification de documents administratifs, l’Administration</w:t>
      </w:r>
      <w:r w:rsidR="00C96648" w:rsidRPr="006F486A">
        <w:rPr>
          <w:rFonts w:ascii="Times New Roman" w:hAnsi="Times New Roman" w:cs="Times New Roman"/>
          <w:sz w:val="24"/>
          <w:szCs w:val="24"/>
          <w:lang w:val="fr-FR"/>
        </w:rPr>
        <w:t xml:space="preserve"> sera</w:t>
      </w:r>
      <w:r w:rsidRPr="006F486A">
        <w:rPr>
          <w:rFonts w:ascii="Times New Roman" w:hAnsi="Times New Roman" w:cs="Times New Roman"/>
          <w:sz w:val="24"/>
          <w:szCs w:val="24"/>
          <w:lang w:val="fr-FR"/>
        </w:rPr>
        <w:t xml:space="preserve">-t-elle </w:t>
      </w:r>
      <w:r w:rsidR="00196E87">
        <w:rPr>
          <w:rFonts w:ascii="Times New Roman" w:hAnsi="Times New Roman" w:cs="Times New Roman"/>
          <w:sz w:val="24"/>
          <w:szCs w:val="24"/>
          <w:lang w:val="fr-FR"/>
        </w:rPr>
        <w:t>apte</w:t>
      </w:r>
      <w:r w:rsidR="00C96648" w:rsidRPr="006F486A">
        <w:rPr>
          <w:rFonts w:ascii="Times New Roman" w:hAnsi="Times New Roman" w:cs="Times New Roman"/>
          <w:sz w:val="24"/>
          <w:szCs w:val="24"/>
          <w:lang w:val="fr-FR"/>
        </w:rPr>
        <w:t xml:space="preserve"> à supporter </w:t>
      </w:r>
      <w:r w:rsidRPr="006F486A">
        <w:rPr>
          <w:rFonts w:ascii="Times New Roman" w:hAnsi="Times New Roman" w:cs="Times New Roman"/>
          <w:sz w:val="24"/>
          <w:szCs w:val="24"/>
          <w:lang w:val="fr-FR"/>
        </w:rPr>
        <w:t>ces coûts de façon pérenne ?</w:t>
      </w:r>
    </w:p>
    <w:p w:rsidR="009C3B0F" w:rsidRDefault="001073B7" w:rsidP="009C3B0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demeurant, </w:t>
      </w:r>
      <w:r w:rsidR="00513C32">
        <w:rPr>
          <w:rFonts w:ascii="Times New Roman" w:hAnsi="Times New Roman" w:cs="Times New Roman"/>
          <w:sz w:val="24"/>
          <w:szCs w:val="24"/>
          <w:lang w:val="fr-FR"/>
        </w:rPr>
        <w:t xml:space="preserve">explorer les potentialités de la technologie blockchain </w:t>
      </w:r>
      <w:r w:rsidR="006E4A33">
        <w:rPr>
          <w:rFonts w:ascii="Times New Roman" w:hAnsi="Times New Roman" w:cs="Times New Roman"/>
          <w:sz w:val="24"/>
          <w:szCs w:val="24"/>
          <w:lang w:val="fr-FR"/>
        </w:rPr>
        <w:t>est</w:t>
      </w:r>
      <w:r w:rsidR="00513C32">
        <w:rPr>
          <w:rFonts w:ascii="Times New Roman" w:hAnsi="Times New Roman" w:cs="Times New Roman"/>
          <w:sz w:val="24"/>
          <w:szCs w:val="24"/>
          <w:lang w:val="fr-FR"/>
        </w:rPr>
        <w:t xml:space="preserve"> bien indiqué pour améliorer les processus d’authentification de documents administratifs.</w:t>
      </w:r>
      <w:r w:rsidR="008131C1">
        <w:rPr>
          <w:rFonts w:ascii="Times New Roman" w:hAnsi="Times New Roman" w:cs="Times New Roman"/>
          <w:sz w:val="24"/>
          <w:szCs w:val="24"/>
          <w:lang w:val="fr-FR"/>
        </w:rPr>
        <w:t xml:space="preserve"> Car ces inquiétudes semblent résolubles</w:t>
      </w:r>
      <w:r w:rsidR="00F57940">
        <w:rPr>
          <w:rFonts w:ascii="Times New Roman" w:hAnsi="Times New Roman" w:cs="Times New Roman"/>
          <w:sz w:val="24"/>
          <w:szCs w:val="24"/>
          <w:lang w:val="fr-FR"/>
        </w:rPr>
        <w:t>.</w:t>
      </w:r>
    </w:p>
    <w:p w:rsidR="00907C5C" w:rsidRDefault="00907C5C" w:rsidP="00E63F49">
      <w:pPr>
        <w:spacing w:after="0" w:line="360" w:lineRule="auto"/>
        <w:jc w:val="both"/>
        <w:rPr>
          <w:rFonts w:ascii="Times New Roman" w:hAnsi="Times New Roman" w:cs="Times New Roman"/>
          <w:sz w:val="24"/>
          <w:szCs w:val="24"/>
          <w:lang w:val="fr-FR"/>
        </w:rPr>
      </w:pPr>
    </w:p>
    <w:p w:rsidR="007F43DC" w:rsidRDefault="00252B67"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lastRenderedPageBreak/>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pitre suivant, nous présentons, en tenant compte de ce qui précède, notre approche qui permet d’authentifier un type spécifique de document administratif.</w:t>
      </w:r>
      <w:bookmarkEnd w:id="62"/>
    </w:p>
    <w:p w:rsidR="006001BE" w:rsidRDefault="006001BE" w:rsidP="00457C81">
      <w:pPr>
        <w:spacing w:after="0" w:line="360" w:lineRule="auto"/>
        <w:jc w:val="both"/>
        <w:rPr>
          <w:rFonts w:ascii="Times New Roman" w:hAnsi="Times New Roman" w:cs="Times New Roman"/>
          <w:sz w:val="24"/>
          <w:szCs w:val="24"/>
          <w:lang w:val="fr-FR"/>
        </w:rPr>
      </w:pPr>
    </w:p>
    <w:p w:rsidR="00B81E36" w:rsidRDefault="00B81E3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B77E20" w:rsidRDefault="00B77E20">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F20B62" w:rsidRDefault="00F20B62">
      <w:pPr>
        <w:rPr>
          <w:rFonts w:ascii="Times New Roman" w:hAnsi="Times New Roman" w:cs="Times New Roman"/>
          <w:sz w:val="24"/>
          <w:szCs w:val="24"/>
          <w:lang w:val="fr-FR"/>
        </w:rPr>
      </w:pPr>
    </w:p>
    <w:p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310AFE" w:rsidRDefault="00457C81" w:rsidP="00974B74">
      <w:pPr>
        <w:keepNext/>
        <w:keepLines/>
        <w:spacing w:after="0" w:line="360" w:lineRule="auto"/>
        <w:jc w:val="both"/>
        <w:outlineLvl w:val="0"/>
        <w:rPr>
          <w:rFonts w:ascii="Times New Roman" w:eastAsiaTheme="majorEastAsia" w:hAnsi="Times New Roman" w:cs="Times New Roman"/>
          <w:b/>
          <w:sz w:val="24"/>
          <w:szCs w:val="24"/>
          <w:lang w:val="fr-FR"/>
        </w:rPr>
      </w:pPr>
      <w:bookmarkStart w:id="68" w:name="_Toc184475264"/>
      <w:bookmarkStart w:id="69" w:name="_Toc196954951"/>
      <w:r w:rsidRPr="00310AFE">
        <w:rPr>
          <w:rFonts w:ascii="Times New Roman" w:eastAsiaTheme="majorEastAsia" w:hAnsi="Times New Roman" w:cs="Times New Roman"/>
          <w:b/>
          <w:sz w:val="24"/>
          <w:szCs w:val="24"/>
          <w:lang w:val="fr-FR"/>
        </w:rPr>
        <w:lastRenderedPageBreak/>
        <w:t>CHAPITRE 4 : APPROCHE</w:t>
      </w:r>
      <w:bookmarkEnd w:id="68"/>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69"/>
    </w:p>
    <w:p w:rsidR="0012386B" w:rsidRDefault="00E47F93" w:rsidP="008645BC">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w:t>
      </w:r>
      <w:r w:rsidR="001531BA">
        <w:rPr>
          <w:rFonts w:ascii="Times New Roman" w:hAnsi="Times New Roman" w:cs="Times New Roman"/>
          <w:sz w:val="24"/>
          <w:szCs w:val="24"/>
          <w:lang w:val="fr-FR"/>
        </w:rPr>
        <w:t>étudié la technologi</w:t>
      </w:r>
      <w:r w:rsidR="008A2891">
        <w:rPr>
          <w:rFonts w:ascii="Times New Roman" w:hAnsi="Times New Roman" w:cs="Times New Roman"/>
          <w:sz w:val="24"/>
          <w:szCs w:val="24"/>
          <w:lang w:val="fr-FR"/>
        </w:rPr>
        <w:t>e blockchain et dresser un état</w:t>
      </w:r>
      <w:r w:rsidR="001531BA">
        <w:rPr>
          <w:rFonts w:ascii="Times New Roman" w:hAnsi="Times New Roman" w:cs="Times New Roman"/>
          <w:sz w:val="24"/>
          <w:szCs w:val="24"/>
          <w:lang w:val="fr-FR"/>
        </w:rPr>
        <w:t xml:space="preserve"> des connaissances </w:t>
      </w:r>
      <w:r w:rsidR="008A2891">
        <w:rPr>
          <w:rFonts w:ascii="Times New Roman" w:hAnsi="Times New Roman" w:cs="Times New Roman"/>
          <w:sz w:val="24"/>
          <w:szCs w:val="24"/>
          <w:lang w:val="fr-FR"/>
        </w:rPr>
        <w:t>en matière</w:t>
      </w:r>
      <w:r w:rsidR="00F056B1">
        <w:rPr>
          <w:rFonts w:ascii="Times New Roman" w:hAnsi="Times New Roman" w:cs="Times New Roman"/>
          <w:sz w:val="24"/>
          <w:szCs w:val="24"/>
          <w:lang w:val="fr-FR"/>
        </w:rPr>
        <w:t xml:space="preserve"> d’authentification de document</w:t>
      </w:r>
      <w:r w:rsidR="002B0821">
        <w:rPr>
          <w:rFonts w:ascii="Times New Roman" w:hAnsi="Times New Roman" w:cs="Times New Roman"/>
          <w:sz w:val="24"/>
          <w:szCs w:val="24"/>
          <w:lang w:val="fr-FR"/>
        </w:rPr>
        <w:t xml:space="preserve">s, </w:t>
      </w:r>
      <w:r w:rsidR="00553823">
        <w:rPr>
          <w:rFonts w:ascii="Times New Roman" w:hAnsi="Times New Roman" w:cs="Times New Roman"/>
          <w:sz w:val="24"/>
          <w:szCs w:val="24"/>
          <w:lang w:val="fr-FR"/>
        </w:rPr>
        <w:t>nous sommes parvenus à la nécessité d’utiliser la blockchain pour authentifier les documents administratifs</w:t>
      </w:r>
      <w:r w:rsidR="008645BC">
        <w:rPr>
          <w:rFonts w:ascii="Times New Roman" w:hAnsi="Times New Roman" w:cs="Times New Roman"/>
          <w:sz w:val="24"/>
          <w:szCs w:val="24"/>
          <w:lang w:val="fr-FR"/>
        </w:rPr>
        <w:t>.</w:t>
      </w:r>
      <w:r w:rsidR="00553823">
        <w:rPr>
          <w:rFonts w:ascii="Times New Roman" w:hAnsi="Times New Roman" w:cs="Times New Roman"/>
          <w:sz w:val="24"/>
          <w:szCs w:val="24"/>
          <w:lang w:val="fr-FR"/>
        </w:rPr>
        <w:t xml:space="preserve"> </w:t>
      </w:r>
      <w:r w:rsidR="009D169C">
        <w:rPr>
          <w:rFonts w:ascii="Times New Roman" w:hAnsi="Times New Roman" w:cs="Times New Roman"/>
          <w:sz w:val="24"/>
          <w:szCs w:val="24"/>
          <w:lang w:val="fr-FR"/>
        </w:rPr>
        <w:t xml:space="preserve">Le présent chapitre </w:t>
      </w:r>
      <w:r w:rsidR="006E0487">
        <w:rPr>
          <w:rFonts w:ascii="Times New Roman" w:hAnsi="Times New Roman" w:cs="Times New Roman"/>
          <w:sz w:val="24"/>
          <w:szCs w:val="24"/>
          <w:lang w:val="fr-FR"/>
        </w:rPr>
        <w:t>est le lieu</w:t>
      </w:r>
      <w:r w:rsidR="002B0821">
        <w:rPr>
          <w:rFonts w:ascii="Times New Roman" w:hAnsi="Times New Roman" w:cs="Times New Roman"/>
          <w:sz w:val="24"/>
          <w:szCs w:val="24"/>
          <w:lang w:val="fr-FR"/>
        </w:rPr>
        <w:t xml:space="preserve"> de proposer </w:t>
      </w:r>
      <w:r w:rsidR="00AC476B">
        <w:rPr>
          <w:rFonts w:ascii="Times New Roman" w:hAnsi="Times New Roman" w:cs="Times New Roman"/>
          <w:sz w:val="24"/>
          <w:szCs w:val="24"/>
          <w:lang w:val="fr-FR"/>
        </w:rPr>
        <w:t xml:space="preserve">la démarche </w:t>
      </w:r>
      <w:r w:rsidR="001A26ED">
        <w:rPr>
          <w:rFonts w:ascii="Times New Roman" w:hAnsi="Times New Roman" w:cs="Times New Roman"/>
          <w:sz w:val="24"/>
          <w:szCs w:val="24"/>
          <w:lang w:val="fr-FR"/>
        </w:rPr>
        <w:t xml:space="preserve">pour </w:t>
      </w:r>
      <w:r w:rsidR="00BE6571">
        <w:rPr>
          <w:rFonts w:ascii="Times New Roman" w:hAnsi="Times New Roman" w:cs="Times New Roman"/>
          <w:sz w:val="24"/>
          <w:szCs w:val="24"/>
          <w:lang w:val="fr-FR"/>
        </w:rPr>
        <w:t>la mise en place de la solution</w:t>
      </w:r>
      <w:r w:rsidR="00F61CA7" w:rsidRPr="00F61CA7">
        <w:rPr>
          <w:rFonts w:ascii="Times New Roman" w:hAnsi="Times New Roman" w:cs="Times New Roman"/>
          <w:sz w:val="24"/>
          <w:szCs w:val="24"/>
          <w:lang w:val="fr-FR"/>
        </w:rPr>
        <w:t>.</w:t>
      </w:r>
    </w:p>
    <w:p w:rsidR="00243C11" w:rsidRDefault="00243C11" w:rsidP="00243C1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 n</w:t>
      </w:r>
      <w:r w:rsidR="00392928">
        <w:rPr>
          <w:rFonts w:ascii="Times New Roman" w:hAnsi="Times New Roman" w:cs="Times New Roman"/>
          <w:sz w:val="24"/>
          <w:szCs w:val="24"/>
          <w:lang w:val="fr-FR"/>
        </w:rPr>
        <w:t>ous</w:t>
      </w:r>
      <w:r w:rsidR="003B142E">
        <w:rPr>
          <w:rFonts w:ascii="Times New Roman" w:hAnsi="Times New Roman" w:cs="Times New Roman"/>
          <w:sz w:val="24"/>
          <w:szCs w:val="24"/>
          <w:lang w:val="fr-FR"/>
        </w:rPr>
        <w:t xml:space="preserve"> fixons</w:t>
      </w:r>
      <w:r w:rsidR="00524507">
        <w:rPr>
          <w:rFonts w:ascii="Times New Roman" w:hAnsi="Times New Roman" w:cs="Times New Roman"/>
          <w:sz w:val="24"/>
          <w:szCs w:val="24"/>
          <w:lang w:val="fr-FR"/>
        </w:rPr>
        <w:t xml:space="preserve"> parmi tant d’autres,</w:t>
      </w:r>
      <w:r w:rsidR="003B142E" w:rsidRPr="00457C81">
        <w:rPr>
          <w:rFonts w:ascii="Times New Roman" w:hAnsi="Times New Roman" w:cs="Times New Roman"/>
          <w:sz w:val="24"/>
          <w:szCs w:val="24"/>
          <w:lang w:val="fr-FR"/>
        </w:rPr>
        <w:t xml:space="preserve"> </w:t>
      </w:r>
      <w:r w:rsidR="00535CAC">
        <w:rPr>
          <w:rFonts w:ascii="Times New Roman" w:hAnsi="Times New Roman" w:cs="Times New Roman"/>
          <w:sz w:val="24"/>
          <w:szCs w:val="24"/>
          <w:lang w:val="fr-FR"/>
        </w:rPr>
        <w:t>un</w:t>
      </w:r>
      <w:r w:rsidR="003B142E" w:rsidRPr="00457C81">
        <w:rPr>
          <w:rFonts w:ascii="Times New Roman" w:hAnsi="Times New Roman" w:cs="Times New Roman"/>
          <w:sz w:val="24"/>
          <w:szCs w:val="24"/>
          <w:lang w:val="fr-FR"/>
        </w:rPr>
        <w:t xml:space="preserve"> type de documen</w:t>
      </w:r>
      <w:r w:rsidR="00E867BB">
        <w:rPr>
          <w:rFonts w:ascii="Times New Roman" w:hAnsi="Times New Roman" w:cs="Times New Roman"/>
          <w:sz w:val="24"/>
          <w:szCs w:val="24"/>
          <w:lang w:val="fr-FR"/>
        </w:rPr>
        <w:t xml:space="preserve">t administratif sur lequel </w:t>
      </w:r>
      <w:r w:rsidR="00844564">
        <w:rPr>
          <w:rFonts w:ascii="Times New Roman" w:hAnsi="Times New Roman" w:cs="Times New Roman"/>
          <w:sz w:val="24"/>
          <w:szCs w:val="24"/>
          <w:lang w:val="fr-FR"/>
        </w:rPr>
        <w:t>se</w:t>
      </w:r>
      <w:r w:rsidR="00E867BB">
        <w:rPr>
          <w:rFonts w:ascii="Times New Roman" w:hAnsi="Times New Roman" w:cs="Times New Roman"/>
          <w:sz w:val="24"/>
          <w:szCs w:val="24"/>
          <w:lang w:val="fr-FR"/>
        </w:rPr>
        <w:t xml:space="preserve"> bas</w:t>
      </w:r>
      <w:r w:rsidR="00844564">
        <w:rPr>
          <w:rFonts w:ascii="Times New Roman" w:hAnsi="Times New Roman" w:cs="Times New Roman"/>
          <w:sz w:val="24"/>
          <w:szCs w:val="24"/>
          <w:lang w:val="fr-FR"/>
        </w:rPr>
        <w:t>ent</w:t>
      </w:r>
      <w:r w:rsidR="00E867BB">
        <w:rPr>
          <w:rFonts w:ascii="Times New Roman" w:hAnsi="Times New Roman" w:cs="Times New Roman"/>
          <w:sz w:val="24"/>
          <w:szCs w:val="24"/>
          <w:lang w:val="fr-FR"/>
        </w:rPr>
        <w:t xml:space="preserve"> nos </w:t>
      </w:r>
      <w:r w:rsidR="00A26596">
        <w:rPr>
          <w:rFonts w:ascii="Times New Roman" w:hAnsi="Times New Roman" w:cs="Times New Roman"/>
          <w:sz w:val="24"/>
          <w:szCs w:val="24"/>
          <w:lang w:val="fr-FR"/>
        </w:rPr>
        <w:t>travaux</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nnelles prises en compte dans l’approche</w:t>
      </w:r>
      <w:r w:rsidR="003E47A4">
        <w:rPr>
          <w:rFonts w:ascii="Times New Roman" w:hAnsi="Times New Roman" w:cs="Times New Roman"/>
          <w:sz w:val="24"/>
          <w:szCs w:val="24"/>
          <w:lang w:val="fr-FR"/>
        </w:rPr>
        <w:t xml:space="preserve"> d’authentification de documents administratifs à l’aide d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9845F4">
        <w:rPr>
          <w:rFonts w:ascii="Times New Roman" w:hAnsi="Times New Roman" w:cs="Times New Roman"/>
          <w:sz w:val="24"/>
          <w:szCs w:val="24"/>
          <w:lang w:val="fr-FR"/>
        </w:rPr>
        <w:t xml:space="preserve"> nous y présentons les diffé</w:t>
      </w:r>
      <w:r w:rsidR="00493850">
        <w:rPr>
          <w:rFonts w:ascii="Times New Roman" w:hAnsi="Times New Roman" w:cs="Times New Roman"/>
          <w:sz w:val="24"/>
          <w:szCs w:val="24"/>
          <w:lang w:val="fr-FR"/>
        </w:rPr>
        <w:t>rentes étapes</w:t>
      </w:r>
      <w:r w:rsidR="009845F4">
        <w:rPr>
          <w:rFonts w:ascii="Times New Roman" w:hAnsi="Times New Roman" w:cs="Times New Roman"/>
          <w:sz w:val="24"/>
          <w:szCs w:val="24"/>
          <w:lang w:val="fr-FR"/>
        </w:rPr>
        <w:t xml:space="preserve"> constitutives de l’approche.</w:t>
      </w:r>
    </w:p>
    <w:p w:rsidR="00457C81" w:rsidRPr="00090EF0" w:rsidRDefault="000D502B" w:rsidP="000703BC">
      <w:pPr>
        <w:pStyle w:val="Titre2"/>
        <w:numPr>
          <w:ilvl w:val="1"/>
          <w:numId w:val="32"/>
        </w:numPr>
        <w:rPr>
          <w:rFonts w:ascii="Times New Roman" w:hAnsi="Times New Roman" w:cs="Times New Roman"/>
          <w:b/>
          <w:color w:val="auto"/>
          <w:sz w:val="24"/>
          <w:lang w:val="fr-FR"/>
        </w:rPr>
      </w:pPr>
      <w:bookmarkStart w:id="70" w:name="_Toc196954952"/>
      <w:r w:rsidRPr="00090EF0">
        <w:rPr>
          <w:rFonts w:ascii="Times New Roman" w:hAnsi="Times New Roman" w:cs="Times New Roman"/>
          <w:b/>
          <w:color w:val="auto"/>
          <w:sz w:val="24"/>
          <w:lang w:val="fr-FR"/>
        </w:rPr>
        <w:t>Type de document administratif et exigences fonctionnelles</w:t>
      </w:r>
      <w:bookmarkEnd w:id="70"/>
    </w:p>
    <w:p w:rsidR="000D502B" w:rsidRDefault="001C2CA3" w:rsidP="0021431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contexte et justification</w:t>
      </w:r>
      <w:r w:rsidR="0039014E">
        <w:rPr>
          <w:rFonts w:ascii="Times New Roman" w:hAnsi="Times New Roman" w:cs="Times New Roman"/>
          <w:sz w:val="24"/>
          <w:szCs w:val="24"/>
          <w:lang w:val="fr-FR"/>
        </w:rPr>
        <w:t xml:space="preserve"> de notre </w:t>
      </w:r>
      <w:r w:rsidR="00B3793B">
        <w:rPr>
          <w:rFonts w:ascii="Times New Roman" w:hAnsi="Times New Roman" w:cs="Times New Roman"/>
          <w:sz w:val="24"/>
          <w:szCs w:val="24"/>
          <w:lang w:val="fr-FR"/>
        </w:rPr>
        <w:t xml:space="preserve">présent </w:t>
      </w:r>
      <w:r w:rsidR="0039014E">
        <w:rPr>
          <w:rFonts w:ascii="Times New Roman" w:hAnsi="Times New Roman" w:cs="Times New Roman"/>
          <w:sz w:val="24"/>
          <w:szCs w:val="24"/>
          <w:lang w:val="fr-FR"/>
        </w:rPr>
        <w:t>sujet de recherche,</w:t>
      </w:r>
      <w:r>
        <w:rPr>
          <w:rFonts w:ascii="Times New Roman" w:hAnsi="Times New Roman" w:cs="Times New Roman"/>
          <w:sz w:val="24"/>
          <w:szCs w:val="24"/>
          <w:lang w:val="fr-FR"/>
        </w:rPr>
        <w:t xml:space="preserve"> </w:t>
      </w:r>
      <w:r w:rsidR="009C088E">
        <w:rPr>
          <w:rFonts w:ascii="Times New Roman" w:hAnsi="Times New Roman" w:cs="Times New Roman"/>
          <w:sz w:val="24"/>
          <w:szCs w:val="24"/>
          <w:lang w:val="fr-FR"/>
        </w:rPr>
        <w:t xml:space="preserve">nous </w:t>
      </w:r>
      <w:r w:rsidR="00C062B1">
        <w:rPr>
          <w:rFonts w:ascii="Times New Roman" w:hAnsi="Times New Roman" w:cs="Times New Roman"/>
          <w:sz w:val="24"/>
          <w:szCs w:val="24"/>
          <w:lang w:val="fr-FR"/>
        </w:rPr>
        <w:t>choisissons</w:t>
      </w:r>
      <w:r w:rsidR="00614F39">
        <w:rPr>
          <w:rFonts w:ascii="Times New Roman" w:hAnsi="Times New Roman" w:cs="Times New Roman"/>
          <w:sz w:val="24"/>
          <w:szCs w:val="24"/>
          <w:lang w:val="fr-FR"/>
        </w:rPr>
        <w:t xml:space="preserve"> le </w:t>
      </w:r>
      <w:r w:rsidR="00200665">
        <w:rPr>
          <w:rFonts w:ascii="Times New Roman" w:hAnsi="Times New Roman" w:cs="Times New Roman"/>
          <w:sz w:val="24"/>
          <w:szCs w:val="24"/>
          <w:lang w:val="fr-FR"/>
        </w:rPr>
        <w:t>Communiqué officiel</w:t>
      </w:r>
      <w:r w:rsidR="00614F39">
        <w:rPr>
          <w:rFonts w:ascii="Times New Roman" w:hAnsi="Times New Roman" w:cs="Times New Roman"/>
          <w:sz w:val="24"/>
          <w:szCs w:val="24"/>
          <w:lang w:val="fr-FR"/>
        </w:rPr>
        <w:t xml:space="preserve"> comme type de document administratif pour nos expériences.</w:t>
      </w:r>
      <w:r w:rsidR="005D278C">
        <w:rPr>
          <w:rFonts w:ascii="Times New Roman" w:hAnsi="Times New Roman" w:cs="Times New Roman"/>
          <w:sz w:val="24"/>
          <w:szCs w:val="24"/>
          <w:lang w:val="fr-FR"/>
        </w:rPr>
        <w:t xml:space="preserve"> Ce type de document </w:t>
      </w:r>
      <w:r w:rsidR="00FA702B">
        <w:rPr>
          <w:rFonts w:ascii="Times New Roman" w:hAnsi="Times New Roman" w:cs="Times New Roman"/>
          <w:sz w:val="24"/>
          <w:szCs w:val="24"/>
          <w:lang w:val="fr-FR"/>
        </w:rPr>
        <w:t xml:space="preserve">est relativement plus </w:t>
      </w:r>
      <w:r w:rsidR="0017492E">
        <w:rPr>
          <w:rFonts w:ascii="Times New Roman" w:hAnsi="Times New Roman" w:cs="Times New Roman"/>
          <w:sz w:val="24"/>
          <w:szCs w:val="24"/>
          <w:lang w:val="fr-FR"/>
        </w:rPr>
        <w:t>orienté grand public</w:t>
      </w:r>
      <w:r w:rsidR="003F3C7D">
        <w:rPr>
          <w:rFonts w:ascii="Times New Roman" w:hAnsi="Times New Roman" w:cs="Times New Roman"/>
          <w:sz w:val="24"/>
          <w:szCs w:val="24"/>
          <w:lang w:val="fr-FR"/>
        </w:rPr>
        <w:t>.</w:t>
      </w:r>
      <w:r w:rsidR="002A02EE">
        <w:rPr>
          <w:rFonts w:ascii="Times New Roman" w:hAnsi="Times New Roman" w:cs="Times New Roman"/>
          <w:sz w:val="24"/>
          <w:szCs w:val="24"/>
          <w:lang w:val="fr-FR"/>
        </w:rPr>
        <w:t xml:space="preserve"> De ce </w:t>
      </w:r>
      <w:r w:rsidR="007C5AE6">
        <w:rPr>
          <w:rFonts w:ascii="Times New Roman" w:hAnsi="Times New Roman" w:cs="Times New Roman"/>
          <w:sz w:val="24"/>
          <w:szCs w:val="24"/>
          <w:lang w:val="fr-FR"/>
        </w:rPr>
        <w:t>point de vue</w:t>
      </w:r>
      <w:r w:rsidR="002A02EE">
        <w:rPr>
          <w:rFonts w:ascii="Times New Roman" w:hAnsi="Times New Roman" w:cs="Times New Roman"/>
          <w:sz w:val="24"/>
          <w:szCs w:val="24"/>
          <w:lang w:val="fr-FR"/>
        </w:rPr>
        <w:t>,</w:t>
      </w:r>
      <w:r w:rsidR="0040588D">
        <w:rPr>
          <w:rFonts w:ascii="Times New Roman" w:hAnsi="Times New Roman" w:cs="Times New Roman"/>
          <w:sz w:val="24"/>
          <w:szCs w:val="24"/>
          <w:lang w:val="fr-FR"/>
        </w:rPr>
        <w:t xml:space="preserve"> en situation de faux communiqué, </w:t>
      </w:r>
      <w:r w:rsidR="00F31023">
        <w:rPr>
          <w:rFonts w:ascii="Times New Roman" w:hAnsi="Times New Roman" w:cs="Times New Roman"/>
          <w:sz w:val="24"/>
          <w:szCs w:val="24"/>
          <w:lang w:val="fr-FR"/>
        </w:rPr>
        <w:t>l’impact et les dommages sur les victimes sont assez énormes.</w:t>
      </w:r>
    </w:p>
    <w:p w:rsidR="002E6541" w:rsidRDefault="00FF0F69" w:rsidP="00C0730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termes d’exigences fonctionnelles, </w:t>
      </w:r>
      <w:r w:rsidR="00485D57">
        <w:rPr>
          <w:rFonts w:ascii="Times New Roman" w:hAnsi="Times New Roman" w:cs="Times New Roman"/>
          <w:sz w:val="24"/>
          <w:szCs w:val="24"/>
          <w:lang w:val="fr-FR"/>
        </w:rPr>
        <w:t xml:space="preserve">notre approche </w:t>
      </w:r>
      <w:r w:rsidR="008E4D83">
        <w:rPr>
          <w:rFonts w:ascii="Times New Roman" w:hAnsi="Times New Roman" w:cs="Times New Roman"/>
          <w:sz w:val="24"/>
          <w:szCs w:val="24"/>
          <w:lang w:val="fr-FR"/>
        </w:rPr>
        <w:t>doit permettre :</w:t>
      </w:r>
    </w:p>
    <w:p w:rsidR="008E4D83" w:rsidRDefault="008C295E"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générer </w:t>
      </w:r>
      <w:r w:rsidR="004F2064">
        <w:rPr>
          <w:rFonts w:ascii="Times New Roman" w:hAnsi="Times New Roman" w:cs="Times New Roman"/>
          <w:sz w:val="24"/>
          <w:szCs w:val="24"/>
          <w:lang w:val="fr-FR"/>
        </w:rPr>
        <w:t>et de réutiliser des paires de clés cryptographiques</w:t>
      </w:r>
      <w:r w:rsidR="0083531E">
        <w:rPr>
          <w:rFonts w:ascii="Times New Roman" w:hAnsi="Times New Roman" w:cs="Times New Roman"/>
          <w:sz w:val="24"/>
          <w:szCs w:val="24"/>
          <w:lang w:val="fr-FR"/>
        </w:rPr>
        <w:t xml:space="preserve"> pour les besoins de signatures </w:t>
      </w:r>
      <w:r w:rsidR="00735532">
        <w:rPr>
          <w:rFonts w:ascii="Times New Roman" w:hAnsi="Times New Roman" w:cs="Times New Roman"/>
          <w:sz w:val="24"/>
          <w:szCs w:val="24"/>
          <w:lang w:val="fr-FR"/>
        </w:rPr>
        <w:t>numériques à appliquer aux docu</w:t>
      </w:r>
      <w:r w:rsidR="0083531E">
        <w:rPr>
          <w:rFonts w:ascii="Times New Roman" w:hAnsi="Times New Roman" w:cs="Times New Roman"/>
          <w:sz w:val="24"/>
          <w:szCs w:val="24"/>
          <w:lang w:val="fr-FR"/>
        </w:rPr>
        <w:t>ments ;</w:t>
      </w:r>
    </w:p>
    <w:p w:rsidR="0083531E" w:rsidRDefault="00453D75" w:rsidP="000703BC">
      <w:pPr>
        <w:pStyle w:val="Paragraphedeliste"/>
        <w:numPr>
          <w:ilvl w:val="0"/>
          <w:numId w:val="40"/>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nregistrer un document ou une collection de documents administratifs </w:t>
      </w:r>
      <w:r w:rsidR="009805A6">
        <w:rPr>
          <w:rFonts w:ascii="Times New Roman" w:hAnsi="Times New Roman" w:cs="Times New Roman"/>
          <w:sz w:val="24"/>
          <w:szCs w:val="24"/>
          <w:lang w:val="fr-FR"/>
        </w:rPr>
        <w:t xml:space="preserve">électroniques </w:t>
      </w:r>
      <w:r w:rsidR="00052E42">
        <w:rPr>
          <w:rFonts w:ascii="Times New Roman" w:hAnsi="Times New Roman" w:cs="Times New Roman"/>
          <w:sz w:val="24"/>
          <w:szCs w:val="24"/>
          <w:lang w:val="fr-FR"/>
        </w:rPr>
        <w:t>sur la blockchain Ethereum ;</w:t>
      </w:r>
    </w:p>
    <w:p w:rsidR="00FC1F6D" w:rsidRDefault="00FC1F6D" w:rsidP="000703BC">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e vérifier l’authenticité d’un document</w:t>
      </w:r>
      <w:r w:rsidR="005D3208">
        <w:rPr>
          <w:rFonts w:ascii="Times New Roman" w:hAnsi="Times New Roman" w:cs="Times New Roman"/>
          <w:sz w:val="24"/>
          <w:szCs w:val="24"/>
          <w:lang w:val="fr-FR"/>
        </w:rPr>
        <w:t xml:space="preserve"> administratif </w:t>
      </w:r>
      <w:r>
        <w:rPr>
          <w:rFonts w:ascii="Times New Roman" w:hAnsi="Times New Roman" w:cs="Times New Roman"/>
          <w:sz w:val="24"/>
          <w:szCs w:val="24"/>
          <w:lang w:val="fr-FR"/>
        </w:rPr>
        <w:t>électronique</w:t>
      </w:r>
      <w:r w:rsidR="00D01594">
        <w:rPr>
          <w:rFonts w:ascii="Times New Roman" w:hAnsi="Times New Roman" w:cs="Times New Roman"/>
          <w:sz w:val="24"/>
          <w:szCs w:val="24"/>
          <w:lang w:val="fr-FR"/>
        </w:rPr>
        <w:t>.</w:t>
      </w:r>
    </w:p>
    <w:p w:rsidR="00E332C7" w:rsidRPr="00E332C7" w:rsidRDefault="00E332C7" w:rsidP="00E332C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éléments </w:t>
      </w:r>
      <w:r w:rsidR="00A22BB7">
        <w:rPr>
          <w:rFonts w:ascii="Times New Roman" w:hAnsi="Times New Roman" w:cs="Times New Roman"/>
          <w:sz w:val="24"/>
          <w:szCs w:val="24"/>
          <w:lang w:val="fr-FR"/>
        </w:rPr>
        <w:t>sont explicitement décrits dans le point suivant portant sur le procédé d’authentification.</w:t>
      </w:r>
    </w:p>
    <w:p w:rsidR="000D502B" w:rsidRPr="004760C6" w:rsidRDefault="009318B1" w:rsidP="000703BC">
      <w:pPr>
        <w:pStyle w:val="Titre2"/>
        <w:numPr>
          <w:ilvl w:val="1"/>
          <w:numId w:val="32"/>
        </w:numPr>
        <w:rPr>
          <w:rFonts w:ascii="Times New Roman" w:hAnsi="Times New Roman" w:cs="Times New Roman"/>
          <w:b/>
          <w:color w:val="auto"/>
          <w:sz w:val="24"/>
          <w:lang w:val="fr-FR"/>
        </w:rPr>
      </w:pPr>
      <w:bookmarkStart w:id="71" w:name="_Toc196954953"/>
      <w:r w:rsidRPr="004760C6">
        <w:rPr>
          <w:rFonts w:ascii="Times New Roman" w:hAnsi="Times New Roman" w:cs="Times New Roman"/>
          <w:b/>
          <w:color w:val="auto"/>
          <w:sz w:val="24"/>
          <w:lang w:val="fr-FR"/>
        </w:rPr>
        <w:t xml:space="preserve">Procédé </w:t>
      </w:r>
      <w:r w:rsidR="006A1388" w:rsidRPr="004760C6">
        <w:rPr>
          <w:rFonts w:ascii="Times New Roman" w:hAnsi="Times New Roman" w:cs="Times New Roman"/>
          <w:b/>
          <w:color w:val="auto"/>
          <w:sz w:val="24"/>
          <w:lang w:val="fr-FR"/>
        </w:rPr>
        <w:t>d’authentification de document à l’aide de la blockchain</w:t>
      </w:r>
      <w:bookmarkEnd w:id="71"/>
    </w:p>
    <w:p w:rsidR="00B0705A" w:rsidRDefault="002B5DD9"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Ell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effet, n</w:t>
      </w:r>
      <w:r w:rsidR="00407F9F">
        <w:rPr>
          <w:rFonts w:ascii="Times New Roman" w:hAnsi="Times New Roman" w:cs="Times New Roman"/>
          <w:sz w:val="24"/>
          <w:szCs w:val="24"/>
          <w:lang w:val="fr-FR"/>
        </w:rPr>
        <w:t xml:space="preserve">otre approch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 xml:space="preserve">(PoS)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w:t>
      </w:r>
      <w:r w:rsidR="0001696C">
        <w:rPr>
          <w:rStyle w:val="y2iqfc"/>
          <w:rFonts w:ascii="Times New Roman" w:hAnsi="Times New Roman" w:cs="Times New Roman"/>
          <w:color w:val="1F1F1F"/>
          <w:sz w:val="24"/>
          <w:szCs w:val="24"/>
          <w:lang w:val="fr-FR"/>
        </w:rPr>
        <w:lastRenderedPageBreak/>
        <w:t>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paire de clés cryptographiques </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AE7127">
        <w:rPr>
          <w:rStyle w:val="y2iqfc"/>
          <w:rFonts w:ascii="Times New Roman" w:hAnsi="Times New Roman" w:cs="Times New Roman"/>
          <w:sz w:val="24"/>
          <w:lang w:val="fr-FR"/>
        </w:rPr>
        <w:fldChar w:fldCharType="begin"/>
      </w:r>
      <w:r w:rsidR="00AE7127">
        <w:rPr>
          <w:rStyle w:val="y2iqfc"/>
          <w:rFonts w:ascii="Times New Roman" w:hAnsi="Times New Roman" w:cs="Times New Roman"/>
          <w:sz w:val="24"/>
          <w:lang w:val="fr-FR"/>
        </w:rPr>
        <w:instrText xml:space="preserve"> ADDIN ZOTERO_ITEM CSL_CITATION {"citationID":"Zv3PwOi7","properties":{"formattedCitation":"[53]","plainCitation":"[53]","noteIndex":0},"citationItems":[{"id":130,"uris":["http://zotero.org/users/16284513/items/HNKZFI83"],"itemData":{"id":130,"type":"webpag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AE7127">
        <w:rPr>
          <w:rStyle w:val="y2iqfc"/>
          <w:rFonts w:ascii="Times New Roman" w:hAnsi="Times New Roman" w:cs="Times New Roman"/>
          <w:sz w:val="24"/>
          <w:lang w:val="fr-FR"/>
        </w:rPr>
        <w:fldChar w:fldCharType="separate"/>
      </w:r>
      <w:r w:rsidR="00AE7127" w:rsidRPr="00AE7127">
        <w:rPr>
          <w:rFonts w:ascii="Times New Roman" w:hAnsi="Times New Roman" w:cs="Times New Roman"/>
          <w:sz w:val="24"/>
          <w:lang w:val="fr-FR"/>
        </w:rPr>
        <w:t>[53]</w:t>
      </w:r>
      <w:r w:rsidR="00AE7127">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BE63A2">
        <w:rPr>
          <w:rStyle w:val="y2iqfc"/>
          <w:rFonts w:ascii="Times New Roman" w:hAnsi="Times New Roman" w:cs="Times New Roman"/>
          <w:sz w:val="24"/>
          <w:lang w:val="fr-FR"/>
        </w:rPr>
        <w:fldChar w:fldCharType="begin"/>
      </w:r>
      <w:r w:rsidR="00BE63A2">
        <w:rPr>
          <w:rStyle w:val="y2iqfc"/>
          <w:rFonts w:ascii="Times New Roman" w:hAnsi="Times New Roman" w:cs="Times New Roman"/>
          <w:sz w:val="24"/>
          <w:lang w:val="fr-FR"/>
        </w:rPr>
        <w:instrText xml:space="preserve"> ADDIN ZOTERO_ITEM CSL_CITATION {"citationID":"y8e4agMg","properties":{"formattedCitation":"[54]","plainCitation":"[54]","noteIndex":0},"citationItems":[{"id":132,"uris":["http://zotero.org/users/16284513/items/BGE7PCMC"],"itemData":{"id":132,"type":"webpage","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BE63A2">
        <w:rPr>
          <w:rStyle w:val="y2iqfc"/>
          <w:rFonts w:ascii="Times New Roman" w:hAnsi="Times New Roman" w:cs="Times New Roman"/>
          <w:sz w:val="24"/>
          <w:lang w:val="fr-FR"/>
        </w:rPr>
        <w:fldChar w:fldCharType="separate"/>
      </w:r>
      <w:r w:rsidR="00BE63A2" w:rsidRPr="00BE63A2">
        <w:rPr>
          <w:rFonts w:ascii="Times New Roman" w:hAnsi="Times New Roman" w:cs="Times New Roman"/>
          <w:sz w:val="24"/>
          <w:lang w:val="fr-FR"/>
        </w:rPr>
        <w:t>[54]</w:t>
      </w:r>
      <w:r w:rsidR="00BE63A2">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rsidR="00C41A34"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B001C">
        <w:rPr>
          <w:rFonts w:ascii="Times New Roman" w:hAnsi="Times New Roman" w:cs="Times New Roman"/>
          <w:sz w:val="24"/>
          <w:szCs w:val="24"/>
          <w:lang w:val="fr-FR"/>
        </w:rPr>
        <w:t xml:space="preserve">a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de</w:t>
      </w:r>
      <w:r w:rsidR="00A42E30">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D45175">
        <w:rPr>
          <w:rFonts w:ascii="Times New Roman" w:hAnsi="Times New Roman" w:cs="Times New Roman"/>
          <w:sz w:val="24"/>
          <w:szCs w:val="24"/>
          <w:lang w:val="fr-FR"/>
        </w:rPr>
        <w:t xml:space="preserve"> (Phase 1) ;</w:t>
      </w:r>
    </w:p>
    <w:p w:rsidR="00EE2CB8" w:rsidRPr="00A42E30" w:rsidRDefault="00A05C12" w:rsidP="000703BC">
      <w:pPr>
        <w:pStyle w:val="Paragraphedeliste"/>
        <w:numPr>
          <w:ilvl w:val="0"/>
          <w:numId w:val="3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832DD">
        <w:rPr>
          <w:rFonts w:ascii="Times New Roman" w:hAnsi="Times New Roman" w:cs="Times New Roman"/>
          <w:sz w:val="24"/>
          <w:szCs w:val="24"/>
          <w:lang w:val="fr-FR"/>
        </w:rPr>
        <w:t>a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D45175">
        <w:rPr>
          <w:rFonts w:ascii="Times New Roman" w:hAnsi="Times New Roman" w:cs="Times New Roman"/>
          <w:sz w:val="24"/>
          <w:szCs w:val="24"/>
          <w:lang w:val="fr-FR"/>
        </w:rPr>
        <w:t xml:space="preserve"> (Phase 2)</w:t>
      </w:r>
      <w:r w:rsidR="007F5E7B">
        <w:rPr>
          <w:rFonts w:ascii="Times New Roman" w:hAnsi="Times New Roman" w:cs="Times New Roman"/>
          <w:sz w:val="24"/>
          <w:szCs w:val="24"/>
          <w:lang w:val="fr-FR"/>
        </w:rPr>
        <w:t>.</w:t>
      </w:r>
    </w:p>
    <w:p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 xml:space="preserve">constitutives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9118B4">
        <w:rPr>
          <w:rFonts w:ascii="Times New Roman" w:hAnsi="Times New Roman" w:cs="Times New Roman"/>
          <w:sz w:val="24"/>
          <w:szCs w:val="24"/>
          <w:highlight w:val="yellow"/>
          <w:lang w:val="fr-FR"/>
        </w:rPr>
        <w:t>figure</w:t>
      </w:r>
      <w:r w:rsidR="008518E5" w:rsidRPr="009118B4">
        <w:rPr>
          <w:rFonts w:ascii="Times New Roman" w:hAnsi="Times New Roman" w:cs="Times New Roman"/>
          <w:sz w:val="24"/>
          <w:szCs w:val="24"/>
          <w:highlight w:val="yellow"/>
          <w:lang w:val="fr-FR"/>
        </w:rPr>
        <w:t xml:space="preserve"> 10</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rsidR="00DF6BA8" w:rsidRDefault="00EA354A" w:rsidP="00DF6BA8">
      <w:pPr>
        <w:keepNext/>
        <w:spacing w:line="360" w:lineRule="auto"/>
        <w:jc w:val="center"/>
      </w:pPr>
      <w:r>
        <w:rPr>
          <w:rFonts w:ascii="Times New Roman" w:hAnsi="Times New Roman" w:cs="Times New Roman"/>
          <w:noProof/>
          <w:sz w:val="24"/>
          <w:szCs w:val="24"/>
        </w:rPr>
        <w:drawing>
          <wp:inline distT="0" distB="0" distL="0" distR="0" wp14:anchorId="4A1C6997" wp14:editId="3F0BA949">
            <wp:extent cx="5972810" cy="2090420"/>
            <wp:effectExtent l="0" t="0" r="8890" b="508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2090420"/>
                    </a:xfrm>
                    <a:prstGeom prst="rect">
                      <a:avLst/>
                    </a:prstGeom>
                  </pic:spPr>
                </pic:pic>
              </a:graphicData>
            </a:graphic>
          </wp:inline>
        </w:drawing>
      </w:r>
    </w:p>
    <w:p w:rsidR="00EA354A" w:rsidRPr="004A5741" w:rsidRDefault="00DF6BA8" w:rsidP="00DF6BA8">
      <w:pPr>
        <w:pStyle w:val="Lgende"/>
        <w:jc w:val="center"/>
        <w:rPr>
          <w:rFonts w:ascii="Times New Roman" w:hAnsi="Times New Roman" w:cs="Times New Roman"/>
          <w:color w:val="auto"/>
          <w:sz w:val="24"/>
          <w:lang w:val="fr-FR"/>
        </w:rPr>
      </w:pPr>
      <w:bookmarkStart w:id="72" w:name="_Toc196954643"/>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0</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72"/>
    </w:p>
    <w:p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MariaDB,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rsidR="00752E37" w:rsidRDefault="000A3A45"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w:t>
      </w:r>
      <w:r w:rsidR="00B5249C">
        <w:rPr>
          <w:rFonts w:ascii="Times New Roman" w:hAnsi="Times New Roman" w:cs="Times New Roman"/>
          <w:sz w:val="24"/>
          <w:szCs w:val="24"/>
          <w:lang w:val="fr-FR"/>
        </w:rPr>
        <w:t>différentes étapes de la p</w:t>
      </w:r>
      <w:r>
        <w:rPr>
          <w:rFonts w:ascii="Times New Roman" w:hAnsi="Times New Roman" w:cs="Times New Roman"/>
          <w:sz w:val="24"/>
          <w:szCs w:val="24"/>
          <w:lang w:val="fr-FR"/>
        </w:rPr>
        <w:t>hase 1</w:t>
      </w:r>
      <w:r w:rsidR="005B1067">
        <w:rPr>
          <w:rFonts w:ascii="Times New Roman" w:hAnsi="Times New Roman" w:cs="Times New Roman"/>
          <w:sz w:val="24"/>
          <w:szCs w:val="24"/>
          <w:lang w:val="fr-FR"/>
        </w:rPr>
        <w:t xml:space="preserve"> (e</w:t>
      </w:r>
      <w:r w:rsidR="000501A0">
        <w:rPr>
          <w:rFonts w:ascii="Times New Roman" w:hAnsi="Times New Roman" w:cs="Times New Roman"/>
          <w:sz w:val="24"/>
          <w:szCs w:val="24"/>
          <w:lang w:val="fr-FR"/>
        </w:rPr>
        <w:t>nregistrement</w:t>
      </w:r>
      <w:r w:rsidR="005B1067" w:rsidRPr="00A42E30">
        <w:rPr>
          <w:rFonts w:ascii="Times New Roman" w:hAnsi="Times New Roman" w:cs="Times New Roman"/>
          <w:sz w:val="24"/>
          <w:szCs w:val="24"/>
          <w:lang w:val="fr-FR"/>
        </w:rPr>
        <w:t xml:space="preserve"> de documents administratifs </w:t>
      </w:r>
      <w:r w:rsidR="005B1067">
        <w:rPr>
          <w:rFonts w:ascii="Times New Roman" w:hAnsi="Times New Roman" w:cs="Times New Roman"/>
          <w:sz w:val="24"/>
          <w:szCs w:val="24"/>
          <w:lang w:val="fr-FR"/>
        </w:rPr>
        <w:t xml:space="preserve">numériques </w:t>
      </w:r>
      <w:r w:rsidR="005B1067" w:rsidRPr="00A42E30">
        <w:rPr>
          <w:rFonts w:ascii="Times New Roman" w:hAnsi="Times New Roman" w:cs="Times New Roman"/>
          <w:sz w:val="24"/>
          <w:szCs w:val="24"/>
          <w:lang w:val="fr-FR"/>
        </w:rPr>
        <w:t>dans la blockchain</w:t>
      </w:r>
      <w:r w:rsidR="005B106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6B3270">
        <w:rPr>
          <w:rFonts w:ascii="Times New Roman" w:hAnsi="Times New Roman" w:cs="Times New Roman"/>
          <w:sz w:val="24"/>
          <w:szCs w:val="24"/>
          <w:lang w:val="fr-FR"/>
        </w:rPr>
        <w:t>sont décrit</w:t>
      </w:r>
      <w:r w:rsidR="0015603A">
        <w:rPr>
          <w:rFonts w:ascii="Times New Roman" w:hAnsi="Times New Roman" w:cs="Times New Roman"/>
          <w:sz w:val="24"/>
          <w:szCs w:val="24"/>
          <w:lang w:val="fr-FR"/>
        </w:rPr>
        <w:t>e</w:t>
      </w:r>
      <w:r w:rsidR="006B3270">
        <w:rPr>
          <w:rFonts w:ascii="Times New Roman" w:hAnsi="Times New Roman" w:cs="Times New Roman"/>
          <w:sz w:val="24"/>
          <w:szCs w:val="24"/>
          <w:lang w:val="fr-FR"/>
        </w:rPr>
        <w:t>s comme suit :</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génère une paire de clés (via le backend en passant par le </w:t>
      </w:r>
      <w:r w:rsidR="00A057A0">
        <w:rPr>
          <w:rStyle w:val="y2iqfc"/>
          <w:rFonts w:ascii="Times New Roman" w:hAnsi="Times New Roman" w:cs="Times New Roman"/>
          <w:color w:val="1F1F1F"/>
          <w:sz w:val="24"/>
          <w:szCs w:val="24"/>
          <w:lang w:val="fr-FR"/>
        </w:rPr>
        <w:t>back</w:t>
      </w:r>
      <w:r w:rsidR="00DF7A2B">
        <w:rPr>
          <w:rStyle w:val="y2iqfc"/>
          <w:rFonts w:ascii="Times New Roman" w:hAnsi="Times New Roman" w:cs="Times New Roman"/>
          <w:color w:val="1F1F1F"/>
          <w:sz w:val="24"/>
          <w:szCs w:val="24"/>
          <w:lang w:val="fr-FR"/>
        </w:rPr>
        <w:t>-</w:t>
      </w:r>
      <w:r w:rsidR="00A057A0">
        <w:rPr>
          <w:rStyle w:val="y2iqfc"/>
          <w:rFonts w:ascii="Times New Roman" w:hAnsi="Times New Roman" w:cs="Times New Roman"/>
          <w:color w:val="1F1F1F"/>
          <w:sz w:val="24"/>
          <w:szCs w:val="24"/>
          <w:lang w:val="fr-FR"/>
        </w:rPr>
        <w:t xml:space="preserve">office du </w:t>
      </w:r>
      <w:r w:rsidRPr="00610DA8">
        <w:rPr>
          <w:rStyle w:val="y2iqfc"/>
          <w:rFonts w:ascii="Times New Roman" w:hAnsi="Times New Roman" w:cs="Times New Roman"/>
          <w:color w:val="1F1F1F"/>
          <w:sz w:val="24"/>
          <w:szCs w:val="24"/>
          <w:lang w:val="fr-FR"/>
        </w:rPr>
        <w:t>frontend</w:t>
      </w:r>
      <w:r w:rsidR="009B038C">
        <w:rPr>
          <w:rStyle w:val="y2iqfc"/>
          <w:rFonts w:ascii="Times New Roman" w:hAnsi="Times New Roman" w:cs="Times New Roman"/>
          <w:color w:val="1F1F1F"/>
          <w:sz w:val="24"/>
          <w:szCs w:val="24"/>
          <w:lang w:val="fr-FR"/>
        </w:rPr>
        <w:t xml:space="preserve"> de la</w:t>
      </w:r>
      <w:r w:rsidR="00B1281F">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rsidR="00667312" w:rsidRPr="00610DA8" w:rsidRDefault="00DF13A6"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00667312" w:rsidRPr="00610DA8">
        <w:rPr>
          <w:rStyle w:val="y2iqfc"/>
          <w:rFonts w:ascii="Times New Roman" w:hAnsi="Times New Roman" w:cs="Times New Roman"/>
          <w:color w:val="1F1F1F"/>
          <w:sz w:val="24"/>
          <w:szCs w:val="24"/>
          <w:lang w:val="fr-FR"/>
        </w:rPr>
        <w:t>a clé publique dans le document de sorte à ce qu’elle soit visible</w:t>
      </w:r>
      <w:r w:rsidR="00667312">
        <w:rPr>
          <w:rStyle w:val="y2iqfc"/>
          <w:rFonts w:ascii="Times New Roman" w:hAnsi="Times New Roman" w:cs="Times New Roman"/>
          <w:color w:val="1F1F1F"/>
          <w:sz w:val="24"/>
          <w:szCs w:val="24"/>
          <w:lang w:val="fr-FR"/>
        </w:rPr>
        <w:t>.</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auteur upload (via le </w:t>
      </w:r>
      <w:r w:rsidR="00865C5B">
        <w:rPr>
          <w:rStyle w:val="y2iqfc"/>
          <w:rFonts w:ascii="Times New Roman" w:hAnsi="Times New Roman" w:cs="Times New Roman"/>
          <w:color w:val="1F1F1F"/>
          <w:sz w:val="24"/>
          <w:szCs w:val="24"/>
          <w:lang w:val="fr-FR"/>
        </w:rPr>
        <w:t xml:space="preserve">back-office du </w:t>
      </w:r>
      <w:r w:rsidRPr="00610DA8">
        <w:rPr>
          <w:rStyle w:val="y2iqfc"/>
          <w:rFonts w:ascii="Times New Roman" w:hAnsi="Times New Roman" w:cs="Times New Roman"/>
          <w:color w:val="1F1F1F"/>
          <w:sz w:val="24"/>
          <w:szCs w:val="24"/>
          <w:lang w:val="fr-FR"/>
        </w:rPr>
        <w:t>frontend</w:t>
      </w:r>
      <w:r w:rsidR="00ED1EE3">
        <w:rPr>
          <w:rStyle w:val="y2iqfc"/>
          <w:rFonts w:ascii="Times New Roman" w:hAnsi="Times New Roman" w:cs="Times New Roman"/>
          <w:color w:val="1F1F1F"/>
          <w:sz w:val="24"/>
          <w:szCs w:val="24"/>
          <w:lang w:val="fr-FR"/>
        </w:rPr>
        <w:t xml:space="preserve"> de la</w:t>
      </w:r>
      <w:r w:rsidR="00096CD3">
        <w:rPr>
          <w:rStyle w:val="y2iqfc"/>
          <w:rFonts w:ascii="Times New Roman" w:hAnsi="Times New Roman" w:cs="Times New Roman"/>
          <w:color w:val="1F1F1F"/>
          <w:sz w:val="24"/>
          <w:szCs w:val="24"/>
          <w:lang w:val="fr-FR"/>
        </w:rPr>
        <w:t xml:space="preserve"> DApp</w:t>
      </w:r>
      <w:r w:rsidRPr="00610DA8">
        <w:rPr>
          <w:rStyle w:val="y2iqfc"/>
          <w:rFonts w:ascii="Times New Roman" w:hAnsi="Times New Roman" w:cs="Times New Roman"/>
          <w:color w:val="1F1F1F"/>
          <w:sz w:val="24"/>
          <w:szCs w:val="24"/>
          <w:lang w:val="fr-FR"/>
        </w:rPr>
        <w:t>) la version finale</w:t>
      </w:r>
      <w:r>
        <w:rPr>
          <w:rStyle w:val="y2iqfc"/>
          <w:rFonts w:ascii="Times New Roman" w:hAnsi="Times New Roman" w:cs="Times New Roman"/>
          <w:color w:val="1F1F1F"/>
          <w:sz w:val="24"/>
          <w:szCs w:val="24"/>
          <w:lang w:val="fr-FR"/>
        </w:rPr>
        <w:t xml:space="preserve"> </w:t>
      </w:r>
      <w:r w:rsidR="00DA53E9">
        <w:rPr>
          <w:rStyle w:val="y2iqfc"/>
          <w:rFonts w:ascii="Times New Roman" w:hAnsi="Times New Roman" w:cs="Times New Roman"/>
          <w:color w:val="1F1F1F"/>
          <w:sz w:val="24"/>
          <w:szCs w:val="24"/>
          <w:lang w:val="fr-FR"/>
        </w:rPr>
        <w:t xml:space="preserve">en </w:t>
      </w:r>
      <w:r>
        <w:rPr>
          <w:rStyle w:val="y2iqfc"/>
          <w:rFonts w:ascii="Times New Roman" w:hAnsi="Times New Roman" w:cs="Times New Roman"/>
          <w:color w:val="1F1F1F"/>
          <w:sz w:val="24"/>
          <w:szCs w:val="24"/>
          <w:lang w:val="fr-FR"/>
        </w:rPr>
        <w:t>PDF ou Word</w:t>
      </w:r>
      <w:r w:rsidRPr="00610DA8">
        <w:rPr>
          <w:rStyle w:val="y2iqfc"/>
          <w:rFonts w:ascii="Times New Roman" w:hAnsi="Times New Roman" w:cs="Times New Roman"/>
          <w:color w:val="1F1F1F"/>
          <w:sz w:val="24"/>
          <w:szCs w:val="24"/>
          <w:lang w:val="fr-FR"/>
        </w:rPr>
        <w:t xml:space="preserve"> du document contenant sa clé publique. </w:t>
      </w:r>
      <w:r w:rsidR="00B70935" w:rsidRPr="00610DA8">
        <w:rPr>
          <w:rStyle w:val="y2iqfc"/>
          <w:rFonts w:ascii="Times New Roman" w:hAnsi="Times New Roman" w:cs="Times New Roman"/>
          <w:color w:val="1F1F1F"/>
          <w:sz w:val="24"/>
          <w:szCs w:val="24"/>
          <w:lang w:val="fr-FR"/>
        </w:rPr>
        <w:t>Lors de l’upload, il renseigne la paire de clés</w:t>
      </w:r>
      <w:r w:rsidR="00B70935">
        <w:rPr>
          <w:rStyle w:val="y2iqfc"/>
          <w:rFonts w:ascii="Times New Roman" w:hAnsi="Times New Roman" w:cs="Times New Roman"/>
          <w:color w:val="1F1F1F"/>
          <w:sz w:val="24"/>
          <w:szCs w:val="24"/>
          <w:lang w:val="fr-FR"/>
        </w:rPr>
        <w:t>.</w:t>
      </w:r>
      <w:r w:rsidR="00B70935"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Le frontend transmet ces données au backend.</w:t>
      </w:r>
    </w:p>
    <w:p w:rsidR="00667312" w:rsidRPr="00610DA8"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sidR="0092621A">
        <w:rPr>
          <w:rStyle w:val="y2iqfc"/>
          <w:rFonts w:ascii="Times New Roman" w:hAnsi="Times New Roman" w:cs="Times New Roman"/>
          <w:color w:val="1F1F1F"/>
          <w:sz w:val="24"/>
          <w:szCs w:val="24"/>
          <w:lang w:val="fr-FR"/>
        </w:rPr>
        <w:t>extrait le contenu</w:t>
      </w:r>
      <w:r w:rsidR="00F73B46">
        <w:rPr>
          <w:rStyle w:val="y2iqfc"/>
          <w:rFonts w:ascii="Times New Roman" w:hAnsi="Times New Roman" w:cs="Times New Roman"/>
          <w:color w:val="1F1F1F"/>
          <w:sz w:val="24"/>
          <w:szCs w:val="24"/>
          <w:lang w:val="fr-FR"/>
        </w:rPr>
        <w:t xml:space="preserve"> (textuel)</w:t>
      </w:r>
      <w:r w:rsidR="0092621A">
        <w:rPr>
          <w:rStyle w:val="y2iqfc"/>
          <w:rFonts w:ascii="Times New Roman" w:hAnsi="Times New Roman" w:cs="Times New Roman"/>
          <w:color w:val="1F1F1F"/>
          <w:sz w:val="24"/>
          <w:szCs w:val="24"/>
          <w:lang w:val="fr-FR"/>
        </w:rPr>
        <w:t xml:space="preserve"> du fichier</w:t>
      </w:r>
      <w:r w:rsidR="00397CF2">
        <w:rPr>
          <w:rStyle w:val="y2iqfc"/>
          <w:rFonts w:ascii="Times New Roman" w:hAnsi="Times New Roman" w:cs="Times New Roman"/>
          <w:color w:val="1F1F1F"/>
          <w:sz w:val="24"/>
          <w:szCs w:val="24"/>
          <w:lang w:val="fr-FR"/>
        </w:rPr>
        <w:t xml:space="preserve"> </w:t>
      </w:r>
      <w:r w:rsidR="00397CF2" w:rsidRPr="00610DA8">
        <w:rPr>
          <w:rStyle w:val="y2iqfc"/>
          <w:rFonts w:ascii="Times New Roman" w:hAnsi="Times New Roman" w:cs="Times New Roman"/>
          <w:color w:val="1F1F1F"/>
          <w:sz w:val="24"/>
          <w:szCs w:val="24"/>
          <w:lang w:val="fr-FR"/>
        </w:rPr>
        <w:t>uploadé</w:t>
      </w:r>
      <w:r w:rsidR="0092621A">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sidR="00714222">
        <w:rPr>
          <w:rStyle w:val="y2iqfc"/>
          <w:rFonts w:ascii="Times New Roman" w:hAnsi="Times New Roman" w:cs="Times New Roman"/>
          <w:color w:val="1F1F1F"/>
          <w:sz w:val="24"/>
          <w:szCs w:val="24"/>
          <w:lang w:val="fr-FR"/>
        </w:rPr>
        <w:t>(ou empreinte numérique)</w:t>
      </w:r>
      <w:r w:rsidR="00954C1C">
        <w:rPr>
          <w:rStyle w:val="y2iqfc"/>
          <w:rFonts w:ascii="Times New Roman" w:hAnsi="Times New Roman" w:cs="Times New Roman"/>
          <w:color w:val="1F1F1F"/>
          <w:sz w:val="24"/>
          <w:szCs w:val="24"/>
          <w:lang w:val="fr-FR"/>
        </w:rPr>
        <w:t xml:space="preserve"> de ce contenu</w:t>
      </w:r>
      <w:r w:rsidRPr="00610DA8">
        <w:rPr>
          <w:rStyle w:val="y2iqfc"/>
          <w:rFonts w:ascii="Times New Roman" w:hAnsi="Times New Roman" w:cs="Times New Roman"/>
          <w:color w:val="1F1F1F"/>
          <w:sz w:val="24"/>
          <w:szCs w:val="24"/>
          <w:lang w:val="fr-FR"/>
        </w:rPr>
        <w:t>. Le backend chiffre le hash calculé avec la clé privée de l’auteur</w:t>
      </w:r>
      <w:r w:rsidR="00A15CC4">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sidR="00A15CC4">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sidR="00CA3C4F">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transfère </w:t>
      </w:r>
      <w:r w:rsidR="001654FB">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brut, le hash signé et la clé publique</w:t>
      </w:r>
      <w:r>
        <w:rPr>
          <w:rStyle w:val="y2iqfc"/>
          <w:rFonts w:ascii="Times New Roman" w:hAnsi="Times New Roman" w:cs="Times New Roman"/>
          <w:color w:val="1F1F1F"/>
          <w:sz w:val="24"/>
          <w:szCs w:val="24"/>
          <w:lang w:val="fr-FR"/>
        </w:rPr>
        <w:t xml:space="preserve"> (le tout encodé)</w:t>
      </w:r>
      <w:r w:rsidRPr="00610DA8">
        <w:rPr>
          <w:rStyle w:val="y2iqfc"/>
          <w:rFonts w:ascii="Times New Roman" w:hAnsi="Times New Roman" w:cs="Times New Roman"/>
          <w:color w:val="1F1F1F"/>
          <w:sz w:val="24"/>
          <w:szCs w:val="24"/>
          <w:lang w:val="fr-FR"/>
        </w:rPr>
        <w:t xml:space="preserve"> au contrat intelligent qui les stocke sur la blockchain</w:t>
      </w:r>
      <w:r w:rsidR="008C5A8C">
        <w:rPr>
          <w:rStyle w:val="y2iqfc"/>
          <w:rFonts w:ascii="Times New Roman" w:hAnsi="Times New Roman" w:cs="Times New Roman"/>
          <w:color w:val="1F1F1F"/>
          <w:sz w:val="24"/>
          <w:szCs w:val="24"/>
          <w:lang w:val="fr-FR"/>
        </w:rPr>
        <w:t xml:space="preserve"> Ethereum</w:t>
      </w:r>
      <w:r w:rsidR="00C471A8">
        <w:rPr>
          <w:rStyle w:val="y2iqfc"/>
          <w:rFonts w:ascii="Times New Roman" w:hAnsi="Times New Roman" w:cs="Times New Roman"/>
          <w:color w:val="1F1F1F"/>
          <w:sz w:val="24"/>
          <w:szCs w:val="24"/>
          <w:lang w:val="fr-FR"/>
        </w:rPr>
        <w:t>. Lors du stockage, l’horodatage est calculé</w:t>
      </w:r>
      <w:r w:rsidR="009F1353">
        <w:rPr>
          <w:rStyle w:val="y2iqfc"/>
          <w:rFonts w:ascii="Times New Roman" w:hAnsi="Times New Roman" w:cs="Times New Roman"/>
          <w:color w:val="1F1F1F"/>
          <w:sz w:val="24"/>
          <w:szCs w:val="24"/>
          <w:lang w:val="fr-FR"/>
        </w:rPr>
        <w:t xml:space="preserve"> (et associé aux données)</w:t>
      </w:r>
      <w:r w:rsidR="00C471A8">
        <w:rPr>
          <w:rStyle w:val="y2iqfc"/>
          <w:rFonts w:ascii="Times New Roman" w:hAnsi="Times New Roman" w:cs="Times New Roman"/>
          <w:color w:val="1F1F1F"/>
          <w:sz w:val="24"/>
          <w:szCs w:val="24"/>
          <w:lang w:val="fr-FR"/>
        </w:rPr>
        <w:t xml:space="preserve"> </w:t>
      </w:r>
      <w:r w:rsidR="009220CB">
        <w:rPr>
          <w:rStyle w:val="y2iqfc"/>
          <w:rFonts w:ascii="Times New Roman" w:hAnsi="Times New Roman" w:cs="Times New Roman"/>
          <w:color w:val="1F1F1F"/>
          <w:sz w:val="24"/>
          <w:szCs w:val="24"/>
          <w:lang w:val="fr-FR"/>
        </w:rPr>
        <w:t>par le contra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sidR="00E96C39">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rsidR="00667312" w:rsidRDefault="00667312" w:rsidP="000703BC">
      <w:pPr>
        <w:pStyle w:val="Paragraphedeliste"/>
        <w:numPr>
          <w:ilvl w:val="0"/>
          <w:numId w:val="38"/>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Une notification est retournée au frontend depuis la blockchain en passant par le backend.</w:t>
      </w:r>
    </w:p>
    <w:p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Pr="003F5A72">
        <w:rPr>
          <w:rFonts w:ascii="Times New Roman" w:hAnsi="Times New Roman" w:cs="Times New Roman"/>
          <w:sz w:val="24"/>
          <w:szCs w:val="24"/>
          <w:highlight w:val="yellow"/>
          <w:lang w:val="fr-FR"/>
        </w:rPr>
        <w:t>figure</w:t>
      </w:r>
      <w:r w:rsidR="007C7046" w:rsidRPr="003F5A72">
        <w:rPr>
          <w:rFonts w:ascii="Times New Roman" w:hAnsi="Times New Roman" w:cs="Times New Roman"/>
          <w:sz w:val="24"/>
          <w:szCs w:val="24"/>
          <w:highlight w:val="yellow"/>
          <w:lang w:val="fr-FR"/>
        </w:rPr>
        <w:t xml:space="preserve"> 11</w:t>
      </w:r>
      <w:r w:rsidR="007C7046">
        <w:rPr>
          <w:rFonts w:ascii="Times New Roman" w:hAnsi="Times New Roman" w:cs="Times New Roman"/>
          <w:sz w:val="24"/>
          <w:szCs w:val="24"/>
          <w:lang w:val="fr-FR"/>
        </w:rPr>
        <w:t xml:space="preserve"> ci-dessous</w:t>
      </w:r>
      <w:r>
        <w:rPr>
          <w:rFonts w:ascii="Times New Roman" w:hAnsi="Times New Roman" w:cs="Times New Roman"/>
          <w:sz w:val="24"/>
          <w:szCs w:val="24"/>
          <w:lang w:val="fr-FR"/>
        </w:rPr>
        <w:t xml:space="preserve"> </w:t>
      </w:r>
      <w:r w:rsidR="005F50B1">
        <w:rPr>
          <w:rFonts w:ascii="Times New Roman" w:hAnsi="Times New Roman" w:cs="Times New Roman"/>
          <w:sz w:val="24"/>
          <w:szCs w:val="24"/>
          <w:lang w:val="fr-FR"/>
        </w:rPr>
        <w:t xml:space="preserve">est un schéma simplifié </w:t>
      </w:r>
      <w:r w:rsidR="004461F0">
        <w:rPr>
          <w:rFonts w:ascii="Times New Roman" w:hAnsi="Times New Roman" w:cs="Times New Roman"/>
          <w:sz w:val="24"/>
          <w:szCs w:val="24"/>
          <w:lang w:val="fr-FR"/>
        </w:rPr>
        <w:t xml:space="preserve">de cette phase 1 de notre </w:t>
      </w:r>
      <w:r w:rsidR="00DE5182">
        <w:rPr>
          <w:rFonts w:ascii="Times New Roman" w:hAnsi="Times New Roman" w:cs="Times New Roman"/>
          <w:sz w:val="24"/>
          <w:szCs w:val="24"/>
          <w:lang w:val="fr-FR"/>
        </w:rPr>
        <w:t>approche.</w:t>
      </w:r>
    </w:p>
    <w:p w:rsidR="007158C4" w:rsidRDefault="007158C4" w:rsidP="006D7EE6">
      <w:pPr>
        <w:keepNext/>
        <w:spacing w:line="360" w:lineRule="auto"/>
        <w:jc w:val="center"/>
      </w:pPr>
      <w:r>
        <w:rPr>
          <w:rFonts w:ascii="Times New Roman" w:hAnsi="Times New Roman" w:cs="Times New Roman"/>
          <w:noProof/>
          <w:sz w:val="24"/>
          <w:szCs w:val="24"/>
        </w:rPr>
        <w:lastRenderedPageBreak/>
        <w:drawing>
          <wp:inline distT="0" distB="0" distL="0" distR="0" wp14:anchorId="3D6A30C8" wp14:editId="2DDE4BA3">
            <wp:extent cx="5160434" cy="2598390"/>
            <wp:effectExtent l="19050" t="19050" r="2159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5230197" cy="2633517"/>
                    </a:xfrm>
                    <a:prstGeom prst="rect">
                      <a:avLst/>
                    </a:prstGeom>
                    <a:ln w="3175">
                      <a:solidFill>
                        <a:schemeClr val="tx1"/>
                      </a:solidFill>
                    </a:ln>
                  </pic:spPr>
                </pic:pic>
              </a:graphicData>
            </a:graphic>
          </wp:inline>
        </w:drawing>
      </w:r>
    </w:p>
    <w:p w:rsidR="00CA371C" w:rsidRPr="002449EE" w:rsidRDefault="007158C4" w:rsidP="007158C4">
      <w:pPr>
        <w:pStyle w:val="Lgende"/>
        <w:jc w:val="center"/>
        <w:rPr>
          <w:rFonts w:ascii="Times New Roman" w:hAnsi="Times New Roman" w:cs="Times New Roman"/>
          <w:color w:val="auto"/>
          <w:sz w:val="24"/>
          <w:lang w:val="fr-FR"/>
        </w:rPr>
      </w:pPr>
      <w:bookmarkStart w:id="73" w:name="_Toc196954644"/>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1</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Etapes d'e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73"/>
    </w:p>
    <w:p w:rsidR="004461F0" w:rsidRDefault="00FE75C2"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w:t>
      </w:r>
      <w:r w:rsidR="00083D09">
        <w:rPr>
          <w:rFonts w:ascii="Times New Roman" w:hAnsi="Times New Roman" w:cs="Times New Roman"/>
          <w:sz w:val="24"/>
          <w:szCs w:val="24"/>
          <w:lang w:val="fr-FR"/>
        </w:rPr>
        <w:t>v</w:t>
      </w:r>
      <w:r w:rsidR="000D6834">
        <w:rPr>
          <w:rFonts w:ascii="Times New Roman" w:hAnsi="Times New Roman" w:cs="Times New Roman"/>
          <w:sz w:val="24"/>
          <w:szCs w:val="24"/>
          <w:lang w:val="fr-FR"/>
        </w:rPr>
        <w:t>érification</w:t>
      </w:r>
      <w:r w:rsidR="00083D09">
        <w:rPr>
          <w:rFonts w:ascii="Times New Roman" w:hAnsi="Times New Roman" w:cs="Times New Roman"/>
          <w:sz w:val="24"/>
          <w:szCs w:val="24"/>
          <w:lang w:val="fr-FR"/>
        </w:rPr>
        <w:t>/authentification</w:t>
      </w:r>
      <w:r w:rsidR="00083D09" w:rsidRPr="00A42E30">
        <w:rPr>
          <w:rFonts w:ascii="Times New Roman" w:hAnsi="Times New Roman" w:cs="Times New Roman"/>
          <w:sz w:val="24"/>
          <w:szCs w:val="24"/>
          <w:lang w:val="fr-FR"/>
        </w:rPr>
        <w:t xml:space="preserve"> de documents administratifs</w:t>
      </w:r>
      <w:r w:rsidR="00083D09">
        <w:rPr>
          <w:rFonts w:ascii="Times New Roman" w:hAnsi="Times New Roman" w:cs="Times New Roman"/>
          <w:sz w:val="24"/>
          <w:szCs w:val="24"/>
          <w:lang w:val="fr-FR"/>
        </w:rPr>
        <w:t xml:space="preserve"> numériques</w:t>
      </w:r>
      <w:r w:rsidR="00083D09" w:rsidRPr="00A42E30">
        <w:rPr>
          <w:rFonts w:ascii="Times New Roman" w:hAnsi="Times New Roman" w:cs="Times New Roman"/>
          <w:sz w:val="24"/>
          <w:szCs w:val="24"/>
          <w:lang w:val="fr-FR"/>
        </w:rPr>
        <w:t xml:space="preserve"> </w:t>
      </w:r>
      <w:r w:rsidR="00083D09">
        <w:rPr>
          <w:rFonts w:ascii="Times New Roman" w:hAnsi="Times New Roman" w:cs="Times New Roman"/>
          <w:sz w:val="24"/>
          <w:szCs w:val="24"/>
          <w:lang w:val="fr-FR"/>
        </w:rPr>
        <w:t>sur</w:t>
      </w:r>
      <w:r w:rsidR="00083D09" w:rsidRPr="00A42E30">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est également </w:t>
      </w:r>
      <w:r w:rsidR="00D36809">
        <w:rPr>
          <w:rFonts w:ascii="Times New Roman" w:hAnsi="Times New Roman" w:cs="Times New Roman"/>
          <w:sz w:val="24"/>
          <w:szCs w:val="24"/>
          <w:lang w:val="fr-FR"/>
        </w:rPr>
        <w:t xml:space="preserve">composée </w:t>
      </w:r>
      <w:r>
        <w:rPr>
          <w:rFonts w:ascii="Times New Roman" w:hAnsi="Times New Roman" w:cs="Times New Roman"/>
          <w:sz w:val="24"/>
          <w:szCs w:val="24"/>
          <w:lang w:val="fr-FR"/>
        </w:rPr>
        <w:t>de plusieurs étapes pouvant être décrites comme suit :</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sidR="002B0372">
        <w:rPr>
          <w:rStyle w:val="y2iqfc"/>
          <w:rFonts w:ascii="Times New Roman" w:hAnsi="Times New Roman" w:cs="Times New Roman"/>
          <w:color w:val="1F1F1F"/>
          <w:sz w:val="24"/>
          <w:szCs w:val="24"/>
          <w:lang w:val="fr-FR"/>
        </w:rPr>
        <w:t>front-of</w:t>
      </w:r>
      <w:r w:rsidR="00D62DAF">
        <w:rPr>
          <w:rStyle w:val="y2iqfc"/>
          <w:rFonts w:ascii="Times New Roman" w:hAnsi="Times New Roman" w:cs="Times New Roman"/>
          <w:color w:val="1F1F1F"/>
          <w:sz w:val="24"/>
          <w:szCs w:val="24"/>
          <w:lang w:val="fr-FR"/>
        </w:rPr>
        <w:t xml:space="preserve">fice du </w:t>
      </w:r>
      <w:r w:rsidRPr="00610DA8">
        <w:rPr>
          <w:rStyle w:val="y2iqfc"/>
          <w:rFonts w:ascii="Times New Roman" w:hAnsi="Times New Roman" w:cs="Times New Roman"/>
          <w:color w:val="1F1F1F"/>
          <w:sz w:val="24"/>
          <w:szCs w:val="24"/>
          <w:lang w:val="fr-FR"/>
        </w:rPr>
        <w:t>frontend</w:t>
      </w:r>
      <w:r w:rsidR="00305905">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r w:rsidR="005D7AE0">
        <w:rPr>
          <w:rStyle w:val="y2iqfc"/>
          <w:rFonts w:ascii="Times New Roman" w:hAnsi="Times New Roman" w:cs="Times New Roman"/>
          <w:color w:val="1F1F1F"/>
          <w:sz w:val="24"/>
          <w:szCs w:val="24"/>
          <w:lang w:val="fr-FR"/>
        </w:rPr>
        <w:t xml:space="preserve"> dont il souhaite vérifier l’authenticité</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Le frontend transmet ces données au backend</w:t>
      </w:r>
      <w:r w:rsidR="007A6541">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sidR="00630903">
        <w:rPr>
          <w:rStyle w:val="y2iqfc"/>
          <w:rFonts w:ascii="Times New Roman" w:hAnsi="Times New Roman" w:cs="Times New Roman"/>
          <w:color w:val="1F1F1F"/>
          <w:sz w:val="24"/>
          <w:szCs w:val="24"/>
          <w:lang w:val="fr-FR"/>
        </w:rPr>
        <w:t xml:space="preserve"> </w:t>
      </w:r>
      <w:r w:rsidR="00630903">
        <w:rPr>
          <w:rStyle w:val="y2iqfc"/>
          <w:rFonts w:ascii="Times New Roman" w:hAnsi="Times New Roman" w:cs="Times New Roman"/>
          <w:color w:val="1F1F1F"/>
          <w:sz w:val="24"/>
          <w:szCs w:val="24"/>
          <w:lang w:val="fr-FR"/>
        </w:rPr>
        <w:t>extrait le contenu</w:t>
      </w:r>
      <w:r w:rsidR="00630903">
        <w:rPr>
          <w:rStyle w:val="y2iqfc"/>
          <w:rFonts w:ascii="Times New Roman" w:hAnsi="Times New Roman" w:cs="Times New Roman"/>
          <w:color w:val="1F1F1F"/>
          <w:sz w:val="24"/>
          <w:szCs w:val="24"/>
          <w:lang w:val="fr-FR"/>
        </w:rPr>
        <w:t xml:space="preserve"> (textuel)</w:t>
      </w:r>
      <w:r w:rsidR="00630903">
        <w:rPr>
          <w:rStyle w:val="y2iqfc"/>
          <w:rFonts w:ascii="Times New Roman" w:hAnsi="Times New Roman" w:cs="Times New Roman"/>
          <w:color w:val="1F1F1F"/>
          <w:sz w:val="24"/>
          <w:szCs w:val="24"/>
          <w:lang w:val="fr-FR"/>
        </w:rPr>
        <w:t xml:space="preserve"> du fichier </w:t>
      </w:r>
      <w:r w:rsidR="00630903" w:rsidRPr="00610DA8">
        <w:rPr>
          <w:rStyle w:val="y2iqfc"/>
          <w:rFonts w:ascii="Times New Roman" w:hAnsi="Times New Roman" w:cs="Times New Roman"/>
          <w:color w:val="1F1F1F"/>
          <w:sz w:val="24"/>
          <w:szCs w:val="24"/>
          <w:lang w:val="fr-FR"/>
        </w:rPr>
        <w:t>uploadé</w:t>
      </w:r>
      <w:r w:rsidR="002975EF">
        <w:rPr>
          <w:rStyle w:val="y2iqfc"/>
          <w:rFonts w:ascii="Times New Roman" w:hAnsi="Times New Roman" w:cs="Times New Roman"/>
          <w:color w:val="1F1F1F"/>
          <w:sz w:val="24"/>
          <w:szCs w:val="24"/>
          <w:lang w:val="fr-FR"/>
        </w:rPr>
        <w:t xml:space="preserve"> </w:t>
      </w:r>
      <w:r w:rsidR="00776998">
        <w:rPr>
          <w:rStyle w:val="y2iqfc"/>
          <w:rFonts w:ascii="Times New Roman" w:hAnsi="Times New Roman" w:cs="Times New Roman"/>
          <w:color w:val="1F1F1F"/>
          <w:sz w:val="24"/>
          <w:szCs w:val="24"/>
          <w:lang w:val="fr-FR"/>
        </w:rPr>
        <w:t xml:space="preserve">pour </w:t>
      </w:r>
      <w:r w:rsidR="00776998" w:rsidRPr="00610DA8">
        <w:rPr>
          <w:rStyle w:val="y2iqfc"/>
          <w:rFonts w:ascii="Times New Roman" w:hAnsi="Times New Roman" w:cs="Times New Roman"/>
          <w:color w:val="1F1F1F"/>
          <w:sz w:val="24"/>
          <w:szCs w:val="24"/>
          <w:lang w:val="fr-FR"/>
        </w:rPr>
        <w:t>authentification</w:t>
      </w:r>
      <w:r w:rsidR="00776998">
        <w:rPr>
          <w:rStyle w:val="y2iqfc"/>
          <w:rFonts w:ascii="Times New Roman" w:hAnsi="Times New Roman" w:cs="Times New Roman"/>
          <w:color w:val="1F1F1F"/>
          <w:sz w:val="24"/>
          <w:szCs w:val="24"/>
          <w:lang w:val="fr-FR"/>
        </w:rPr>
        <w:t xml:space="preserve"> </w:t>
      </w:r>
      <w:r w:rsidR="002975EF">
        <w:rPr>
          <w:rStyle w:val="y2iqfc"/>
          <w:rFonts w:ascii="Times New Roman" w:hAnsi="Times New Roman" w:cs="Times New Roman"/>
          <w:color w:val="1F1F1F"/>
          <w:sz w:val="24"/>
          <w:szCs w:val="24"/>
          <w:lang w:val="fr-FR"/>
        </w:rPr>
        <w:t>et</w:t>
      </w:r>
      <w:r w:rsidR="00630903"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le hash </w:t>
      </w:r>
      <w:r w:rsidR="00776998">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p>
    <w:p w:rsidR="008B6E25" w:rsidRPr="00C96749"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 utilise cet hash et interroge la blockchain</w:t>
      </w:r>
      <w:r w:rsidR="007A5E4E">
        <w:rPr>
          <w:rStyle w:val="y2iqfc"/>
          <w:rFonts w:ascii="Times New Roman" w:hAnsi="Times New Roman" w:cs="Times New Roman"/>
          <w:color w:val="1F1F1F"/>
          <w:sz w:val="24"/>
          <w:szCs w:val="24"/>
          <w:lang w:val="fr-FR"/>
        </w:rPr>
        <w:t xml:space="preserve"> Ethereum</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ia le contrat intelligent </w:t>
      </w:r>
      <w:r w:rsidR="007211BE">
        <w:rPr>
          <w:rStyle w:val="y2iqfc"/>
          <w:rFonts w:ascii="Times New Roman" w:hAnsi="Times New Roman" w:cs="Times New Roman"/>
          <w:bCs/>
          <w:color w:val="1F1F1F"/>
          <w:sz w:val="24"/>
          <w:szCs w:val="24"/>
          <w:lang w:val="fr-FR"/>
        </w:rPr>
        <w:t xml:space="preserve">(qui y est déployé) </w:t>
      </w:r>
      <w:r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D0749B">
        <w:rPr>
          <w:rStyle w:val="y2iqfc"/>
          <w:rFonts w:ascii="Times New Roman" w:hAnsi="Times New Roman" w:cs="Times New Roman"/>
          <w:bCs/>
          <w:color w:val="1F1F1F"/>
          <w:sz w:val="24"/>
          <w:szCs w:val="24"/>
          <w:lang w:val="fr-FR"/>
        </w:rPr>
        <w:t xml:space="preserve"> (</w:t>
      </w:r>
      <w:r w:rsidR="00E244BA">
        <w:rPr>
          <w:rStyle w:val="y2iqfc"/>
          <w:rFonts w:ascii="Times New Roman" w:hAnsi="Times New Roman" w:cs="Times New Roman"/>
          <w:bCs/>
          <w:color w:val="1F1F1F"/>
          <w:sz w:val="24"/>
          <w:szCs w:val="24"/>
          <w:lang w:val="fr-FR"/>
        </w:rPr>
        <w:t>à travers la phase 1</w:t>
      </w:r>
      <w:r w:rsidR="00D0749B">
        <w:rPr>
          <w:rStyle w:val="y2iqfc"/>
          <w:rFonts w:ascii="Times New Roman" w:hAnsi="Times New Roman" w:cs="Times New Roman"/>
          <w:bCs/>
          <w:color w:val="1F1F1F"/>
          <w:sz w:val="24"/>
          <w:szCs w:val="24"/>
          <w:lang w:val="fr-FR"/>
        </w:rPr>
        <w:t>)</w:t>
      </w:r>
      <w:r>
        <w:rPr>
          <w:rStyle w:val="y2iqfc"/>
          <w:rFonts w:ascii="Times New Roman" w:hAnsi="Times New Roman" w:cs="Times New Roman"/>
          <w:color w:val="1F1F1F"/>
          <w:sz w:val="24"/>
          <w:szCs w:val="24"/>
          <w:lang w:val="fr-FR"/>
        </w:rPr>
        <w: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a blockchain retourne une réponse au backend via le contrat intelligent.</w:t>
      </w:r>
    </w:p>
    <w:p w:rsidR="008B6E25" w:rsidRPr="00610DA8" w:rsidRDefault="008B6E25" w:rsidP="000703BC">
      <w:pPr>
        <w:pStyle w:val="Paragraphedeliste"/>
        <w:numPr>
          <w:ilvl w:val="0"/>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w:t>
      </w:r>
      <w:r w:rsidR="003E58FB">
        <w:rPr>
          <w:rStyle w:val="y2iqfc"/>
          <w:rFonts w:ascii="Times New Roman" w:hAnsi="Times New Roman" w:cs="Times New Roman"/>
          <w:color w:val="1F1F1F"/>
          <w:sz w:val="24"/>
          <w:szCs w:val="24"/>
          <w:lang w:val="fr-FR"/>
        </w:rPr>
        <w:t xml:space="preserve"> d’Ethereum </w:t>
      </w:r>
      <w:r>
        <w:rPr>
          <w:rStyle w:val="y2iqfc"/>
          <w:rFonts w:ascii="Times New Roman" w:hAnsi="Times New Roman" w:cs="Times New Roman"/>
          <w:color w:val="1F1F1F"/>
          <w:sz w:val="24"/>
          <w:szCs w:val="24"/>
          <w:lang w:val="fr-FR"/>
        </w:rPr>
        <w:t>et</w:t>
      </w:r>
      <w:r w:rsidRPr="00610DA8">
        <w:rPr>
          <w:rStyle w:val="y2iqfc"/>
          <w:rFonts w:ascii="Times New Roman" w:hAnsi="Times New Roman" w:cs="Times New Roman"/>
          <w:color w:val="1F1F1F"/>
          <w:sz w:val="24"/>
          <w:szCs w:val="24"/>
          <w:lang w:val="fr-FR"/>
        </w:rPr>
        <w:t xml:space="preserve"> e</w:t>
      </w:r>
      <w:r w:rsidR="00AA6F11">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sidR="00AA6F11">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rsidR="008B6E25" w:rsidRPr="00610DA8"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Si les hashs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intégrité du</w:t>
      </w:r>
      <w:r w:rsidR="00436A26">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sidR="00963B64">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r w:rsidR="00963B64">
        <w:rPr>
          <w:rStyle w:val="y2iqfc"/>
          <w:rFonts w:ascii="Times New Roman" w:hAnsi="Times New Roman" w:cs="Times New Roman"/>
          <w:bCs/>
          <w:color w:val="1F1F1F"/>
          <w:sz w:val="24"/>
          <w:szCs w:val="24"/>
          <w:lang w:val="fr-FR"/>
        </w:rPr>
        <w:t xml:space="preserve">hashs </w:t>
      </w:r>
      <w:r w:rsidRPr="00610DA8">
        <w:rPr>
          <w:rStyle w:val="y2iqfc"/>
          <w:rFonts w:ascii="Times New Roman" w:hAnsi="Times New Roman" w:cs="Times New Roman"/>
          <w:bCs/>
          <w:color w:val="1F1F1F"/>
          <w:sz w:val="24"/>
          <w:szCs w:val="24"/>
          <w:lang w:val="fr-FR"/>
        </w:rPr>
        <w:t>correspondent, on passe à la seconde vérification (b).</w:t>
      </w:r>
    </w:p>
    <w:p w:rsidR="005C3B4C" w:rsidRDefault="008B6E25" w:rsidP="000703BC">
      <w:pPr>
        <w:pStyle w:val="Paragraphedeliste"/>
        <w:numPr>
          <w:ilvl w:val="1"/>
          <w:numId w:val="39"/>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w:t>
      </w:r>
      <w:r w:rsidRPr="00610DA8">
        <w:rPr>
          <w:rStyle w:val="y2iqfc"/>
          <w:rFonts w:ascii="Times New Roman" w:hAnsi="Times New Roman" w:cs="Times New Roman"/>
          <w:bCs/>
          <w:color w:val="1F1F1F"/>
          <w:sz w:val="24"/>
          <w:szCs w:val="24"/>
          <w:lang w:val="fr-FR"/>
        </w:rPr>
        <w:lastRenderedPageBreak/>
        <w:t>ayant validé la version finale du document</w:t>
      </w:r>
      <w:r w:rsidR="00C86D12">
        <w:rPr>
          <w:rStyle w:val="y2iqfc"/>
          <w:rFonts w:ascii="Times New Roman" w:hAnsi="Times New Roman" w:cs="Times New Roman"/>
          <w:bCs/>
          <w:color w:val="1F1F1F"/>
          <w:sz w:val="24"/>
          <w:szCs w:val="24"/>
          <w:lang w:val="fr-FR"/>
        </w:rPr>
        <w:t>. C</w:t>
      </w:r>
      <w:r>
        <w:rPr>
          <w:rStyle w:val="y2iqfc"/>
          <w:rFonts w:ascii="Times New Roman" w:hAnsi="Times New Roman" w:cs="Times New Roman"/>
          <w:bCs/>
          <w:color w:val="1F1F1F"/>
          <w:sz w:val="24"/>
          <w:szCs w:val="24"/>
          <w:lang w:val="fr-FR"/>
        </w:rPr>
        <w:t xml:space="preserve">’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rsidR="00CA371C" w:rsidRPr="005C3B4C" w:rsidRDefault="008B6E25" w:rsidP="000703BC">
      <w:pPr>
        <w:pStyle w:val="Paragraphedeliste"/>
        <w:numPr>
          <w:ilvl w:val="0"/>
          <w:numId w:val="39"/>
        </w:numPr>
        <w:spacing w:line="360" w:lineRule="auto"/>
        <w:jc w:val="both"/>
        <w:rPr>
          <w:rFonts w:ascii="Times New Roman" w:hAnsi="Times New Roman" w:cs="Times New Roman"/>
          <w:bCs/>
          <w:color w:val="1F1F1F"/>
          <w:sz w:val="24"/>
          <w:szCs w:val="24"/>
          <w:lang w:val="fr-FR"/>
        </w:rPr>
      </w:pPr>
      <w:r w:rsidRPr="005C3B4C">
        <w:rPr>
          <w:rStyle w:val="y2iqfc"/>
          <w:rFonts w:ascii="Times New Roman" w:hAnsi="Times New Roman" w:cs="Times New Roman"/>
          <w:bCs/>
          <w:color w:val="1F1F1F"/>
          <w:sz w:val="24"/>
          <w:szCs w:val="24"/>
          <w:lang w:val="fr-FR"/>
        </w:rPr>
        <w:t>Après vérifications, une notification est faite par le backend à l’utilisateur via le frontend.</w:t>
      </w:r>
    </w:p>
    <w:p w:rsidR="009B6562" w:rsidRDefault="00145E06"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tte phase 2 ainsi décrite</w:t>
      </w:r>
      <w:r w:rsidR="00670898">
        <w:rPr>
          <w:rFonts w:ascii="Times New Roman" w:hAnsi="Times New Roman" w:cs="Times New Roman"/>
          <w:sz w:val="24"/>
          <w:szCs w:val="24"/>
          <w:lang w:val="fr-FR"/>
        </w:rPr>
        <w:t>,</w:t>
      </w:r>
      <w:r>
        <w:rPr>
          <w:rFonts w:ascii="Times New Roman" w:hAnsi="Times New Roman" w:cs="Times New Roman"/>
          <w:sz w:val="24"/>
          <w:szCs w:val="24"/>
          <w:lang w:val="fr-FR"/>
        </w:rPr>
        <w:t xml:space="preserve"> est illustrée par la </w:t>
      </w:r>
      <w:r w:rsidRPr="00E61B16">
        <w:rPr>
          <w:rFonts w:ascii="Times New Roman" w:hAnsi="Times New Roman" w:cs="Times New Roman"/>
          <w:sz w:val="24"/>
          <w:szCs w:val="24"/>
          <w:highlight w:val="yellow"/>
          <w:lang w:val="fr-FR"/>
        </w:rPr>
        <w:t>figure 12</w:t>
      </w:r>
      <w:r>
        <w:rPr>
          <w:rFonts w:ascii="Times New Roman" w:hAnsi="Times New Roman" w:cs="Times New Roman"/>
          <w:sz w:val="24"/>
          <w:szCs w:val="24"/>
          <w:lang w:val="fr-FR"/>
        </w:rPr>
        <w:t xml:space="preserve"> ci-dessous.</w:t>
      </w:r>
    </w:p>
    <w:p w:rsidR="000648E2" w:rsidRDefault="00A64A62" w:rsidP="000648E2">
      <w:pPr>
        <w:keepNext/>
        <w:spacing w:line="360" w:lineRule="auto"/>
        <w:jc w:val="center"/>
      </w:pPr>
      <w:r>
        <w:rPr>
          <w:rFonts w:ascii="Times New Roman" w:hAnsi="Times New Roman" w:cs="Times New Roman"/>
          <w:noProof/>
          <w:sz w:val="24"/>
          <w:szCs w:val="24"/>
        </w:rPr>
        <w:drawing>
          <wp:inline distT="0" distB="0" distL="0" distR="0" wp14:anchorId="44088408" wp14:editId="15BDFC41">
            <wp:extent cx="4601633" cy="2423611"/>
            <wp:effectExtent l="19050" t="19050" r="27940" b="1524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4638387" cy="2442969"/>
                    </a:xfrm>
                    <a:prstGeom prst="rect">
                      <a:avLst/>
                    </a:prstGeom>
                    <a:ln w="3175">
                      <a:solidFill>
                        <a:schemeClr val="tx1"/>
                      </a:solidFill>
                    </a:ln>
                  </pic:spPr>
                </pic:pic>
              </a:graphicData>
            </a:graphic>
          </wp:inline>
        </w:drawing>
      </w:r>
    </w:p>
    <w:p w:rsidR="009B6562" w:rsidRPr="00AE7EBE" w:rsidRDefault="000648E2" w:rsidP="000648E2">
      <w:pPr>
        <w:pStyle w:val="Lgende"/>
        <w:jc w:val="center"/>
        <w:rPr>
          <w:rFonts w:ascii="Times New Roman" w:hAnsi="Times New Roman" w:cs="Times New Roman"/>
          <w:color w:val="auto"/>
          <w:sz w:val="24"/>
          <w:szCs w:val="24"/>
          <w:lang w:val="fr-FR"/>
        </w:rPr>
      </w:pPr>
      <w:bookmarkStart w:id="74" w:name="_Toc196954645"/>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A0210E">
        <w:rPr>
          <w:rFonts w:ascii="Times New Roman" w:hAnsi="Times New Roman" w:cs="Times New Roman"/>
          <w:b/>
          <w:noProof/>
          <w:color w:val="auto"/>
          <w:sz w:val="24"/>
          <w:szCs w:val="24"/>
          <w:lang w:val="fr-FR"/>
        </w:rPr>
        <w:t>12</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5257DA" w:rsidRPr="00AE7EBE">
        <w:rPr>
          <w:rFonts w:ascii="Times New Roman" w:hAnsi="Times New Roman" w:cs="Times New Roman"/>
          <w:color w:val="auto"/>
          <w:sz w:val="24"/>
          <w:szCs w:val="24"/>
          <w:lang w:val="fr-FR"/>
        </w:rPr>
        <w:t>Etapes de vérification ou d’</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s,</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74"/>
    </w:p>
    <w:p w:rsidR="00145E06" w:rsidRDefault="00423E20"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afin que des responsabilités soient situées à chaque étape.</w:t>
      </w:r>
      <w:r w:rsidR="00E8380C">
        <w:rPr>
          <w:rFonts w:ascii="Times New Roman" w:hAnsi="Times New Roman" w:cs="Times New Roman"/>
          <w:sz w:val="24"/>
          <w:szCs w:val="24"/>
          <w:lang w:val="fr-FR"/>
        </w:rPr>
        <w:t xml:space="preserve"> Pour ce faire, </w:t>
      </w:r>
      <w:r w:rsidR="00074EDD">
        <w:rPr>
          <w:rFonts w:ascii="Times New Roman" w:hAnsi="Times New Roman" w:cs="Times New Roman"/>
          <w:sz w:val="24"/>
          <w:szCs w:val="24"/>
          <w:lang w:val="fr-FR"/>
        </w:rPr>
        <w:t>elle est découpée en couches</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tel que</w:t>
      </w:r>
      <w:r w:rsidR="00732232">
        <w:rPr>
          <w:rFonts w:ascii="Times New Roman" w:hAnsi="Times New Roman" w:cs="Times New Roman"/>
          <w:sz w:val="24"/>
          <w:szCs w:val="24"/>
          <w:lang w:val="fr-FR"/>
        </w:rPr>
        <w:t xml:space="preserve"> </w:t>
      </w:r>
      <w:r w:rsidR="004B591E">
        <w:rPr>
          <w:rFonts w:ascii="Times New Roman" w:hAnsi="Times New Roman" w:cs="Times New Roman"/>
          <w:sz w:val="24"/>
          <w:szCs w:val="24"/>
          <w:lang w:val="fr-FR"/>
        </w:rPr>
        <w:t>schématiser</w:t>
      </w:r>
      <w:r w:rsidR="00732232">
        <w:rPr>
          <w:rFonts w:ascii="Times New Roman" w:hAnsi="Times New Roman" w:cs="Times New Roman"/>
          <w:sz w:val="24"/>
          <w:szCs w:val="24"/>
          <w:lang w:val="fr-FR"/>
        </w:rPr>
        <w:t xml:space="preserve"> dans la </w:t>
      </w:r>
      <w:r w:rsidR="00732232" w:rsidRPr="00196751">
        <w:rPr>
          <w:rFonts w:ascii="Times New Roman" w:hAnsi="Times New Roman" w:cs="Times New Roman"/>
          <w:sz w:val="24"/>
          <w:szCs w:val="24"/>
          <w:highlight w:val="yellow"/>
          <w:lang w:val="fr-FR"/>
        </w:rPr>
        <w:t>figure 13</w:t>
      </w:r>
      <w:r w:rsidR="00732232">
        <w:rPr>
          <w:rFonts w:ascii="Times New Roman" w:hAnsi="Times New Roman" w:cs="Times New Roman"/>
          <w:sz w:val="24"/>
          <w:szCs w:val="24"/>
          <w:lang w:val="fr-FR"/>
        </w:rPr>
        <w:t xml:space="preserve"> ci-dessous.</w:t>
      </w:r>
    </w:p>
    <w:p w:rsidR="00BE5554" w:rsidRDefault="000A150C" w:rsidP="00BE5554">
      <w:pPr>
        <w:keepNext/>
        <w:spacing w:line="360" w:lineRule="auto"/>
        <w:jc w:val="center"/>
      </w:pPr>
      <w:r>
        <w:rPr>
          <w:rFonts w:ascii="Times New Roman" w:hAnsi="Times New Roman" w:cs="Times New Roman"/>
          <w:noProof/>
          <w:sz w:val="24"/>
          <w:szCs w:val="24"/>
        </w:rPr>
        <w:lastRenderedPageBreak/>
        <w:drawing>
          <wp:inline distT="0" distB="0" distL="0" distR="0" wp14:anchorId="3482F8D2" wp14:editId="1F905467">
            <wp:extent cx="5972810" cy="2334895"/>
            <wp:effectExtent l="0" t="0" r="889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972810" cy="2334895"/>
                    </a:xfrm>
                    <a:prstGeom prst="rect">
                      <a:avLst/>
                    </a:prstGeom>
                  </pic:spPr>
                </pic:pic>
              </a:graphicData>
            </a:graphic>
          </wp:inline>
        </w:drawing>
      </w:r>
    </w:p>
    <w:p w:rsidR="00732232" w:rsidRPr="00EE7C87" w:rsidRDefault="00BE5554" w:rsidP="00BE5554">
      <w:pPr>
        <w:pStyle w:val="Lgende"/>
        <w:jc w:val="center"/>
        <w:rPr>
          <w:rFonts w:ascii="Times New Roman" w:hAnsi="Times New Roman" w:cs="Times New Roman"/>
          <w:noProof/>
          <w:color w:val="auto"/>
          <w:sz w:val="24"/>
          <w:lang w:val="fr-FR"/>
        </w:rPr>
      </w:pPr>
      <w:bookmarkStart w:id="75" w:name="_Toc196954646"/>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3</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75"/>
    </w:p>
    <w:p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a partie frontend</w:t>
      </w:r>
      <w:r w:rsidR="00F439F4">
        <w:rPr>
          <w:rFonts w:ascii="Times New Roman" w:hAnsi="Times New Roman" w:cs="Times New Roman"/>
          <w:sz w:val="24"/>
          <w:szCs w:val="24"/>
          <w:lang w:val="fr-FR"/>
        </w:rPr>
        <w:t xml:space="preserve"> (client léger)</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992F16">
        <w:rPr>
          <w:rFonts w:ascii="Times New Roman" w:hAnsi="Times New Roman" w:cs="Times New Roman"/>
          <w:sz w:val="24"/>
          <w:szCs w:val="24"/>
          <w:lang w:val="fr-FR"/>
        </w:rPr>
        <w:t xml:space="preserve"> Chacune </w:t>
      </w:r>
      <w:r w:rsidR="0087513C">
        <w:rPr>
          <w:rFonts w:ascii="Times New Roman" w:hAnsi="Times New Roman" w:cs="Times New Roman"/>
          <w:sz w:val="24"/>
          <w:szCs w:val="24"/>
          <w:lang w:val="fr-FR"/>
        </w:rPr>
        <w:t>de ces parti</w:t>
      </w:r>
      <w:r w:rsidR="00604503">
        <w:rPr>
          <w:rFonts w:ascii="Times New Roman" w:hAnsi="Times New Roman" w:cs="Times New Roman"/>
          <w:sz w:val="24"/>
          <w:szCs w:val="24"/>
          <w:lang w:val="fr-FR"/>
        </w:rPr>
        <w:t>e</w:t>
      </w:r>
      <w:r w:rsidR="0087513C">
        <w:rPr>
          <w:rFonts w:ascii="Times New Roman" w:hAnsi="Times New Roman" w:cs="Times New Roman"/>
          <w:sz w:val="24"/>
          <w:szCs w:val="24"/>
          <w:lang w:val="fr-FR"/>
        </w:rPr>
        <w:t>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le backend de la DApp</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Leurs points </w:t>
      </w:r>
      <w:r w:rsidR="00D363B1">
        <w:rPr>
          <w:rFonts w:ascii="Times New Roman" w:hAnsi="Times New Roman" w:cs="Times New Roman"/>
          <w:sz w:val="24"/>
          <w:szCs w:val="24"/>
          <w:lang w:val="fr-FR"/>
        </w:rPr>
        <w:t xml:space="preserve">de communication </w:t>
      </w:r>
      <w:r w:rsidR="00571936">
        <w:rPr>
          <w:rFonts w:ascii="Times New Roman" w:hAnsi="Times New Roman" w:cs="Times New Roman"/>
          <w:sz w:val="24"/>
          <w:szCs w:val="24"/>
          <w:lang w:val="fr-FR"/>
        </w:rPr>
        <w:t xml:space="preserve">avec le backend sont exclusivement </w:t>
      </w:r>
      <w:r w:rsidR="004175FD">
        <w:rPr>
          <w:rFonts w:ascii="Times New Roman" w:hAnsi="Times New Roman" w:cs="Times New Roman"/>
          <w:sz w:val="24"/>
          <w:szCs w:val="24"/>
          <w:lang w:val="fr-FR"/>
        </w:rPr>
        <w:t>la couche supérieure</w:t>
      </w:r>
      <w:r w:rsidR="000C1F48">
        <w:rPr>
          <w:rFonts w:ascii="Times New Roman" w:hAnsi="Times New Roman" w:cs="Times New Roman"/>
          <w:sz w:val="24"/>
          <w:szCs w:val="24"/>
          <w:lang w:val="fr-FR"/>
        </w:rPr>
        <w:t xml:space="preserve"> web</w:t>
      </w:r>
      <w:r w:rsidR="00E435BE">
        <w:rPr>
          <w:rFonts w:ascii="Times New Roman" w:hAnsi="Times New Roman" w:cs="Times New Roman"/>
          <w:sz w:val="24"/>
          <w:szCs w:val="24"/>
          <w:lang w:val="fr-FR"/>
        </w:rPr>
        <w:t xml:space="preserve"> (</w:t>
      </w:r>
      <w:r w:rsidR="0053707E">
        <w:rPr>
          <w:rFonts w:ascii="Times New Roman" w:hAnsi="Times New Roman" w:cs="Times New Roman"/>
          <w:sz w:val="24"/>
          <w:szCs w:val="24"/>
          <w:lang w:val="fr-FR"/>
        </w:rPr>
        <w:t>Controller</w:t>
      </w:r>
      <w:r w:rsidR="00E435BE">
        <w:rPr>
          <w:rFonts w:ascii="Times New Roman" w:hAnsi="Times New Roman" w:cs="Times New Roman"/>
          <w:sz w:val="24"/>
          <w:szCs w:val="24"/>
          <w:lang w:val="fr-FR"/>
        </w:rPr>
        <w:t>)</w:t>
      </w:r>
      <w:r w:rsidR="004175FD">
        <w:rPr>
          <w:rFonts w:ascii="Times New Roman" w:hAnsi="Times New Roman" w:cs="Times New Roman"/>
          <w:sz w:val="24"/>
          <w:szCs w:val="24"/>
          <w:lang w:val="fr-FR"/>
        </w:rPr>
        <w:t xml:space="preserve"> de celui-ci</w:t>
      </w:r>
      <w:r w:rsidR="00716A40">
        <w:rPr>
          <w:rFonts w:ascii="Times New Roman" w:hAnsi="Times New Roman" w:cs="Times New Roman"/>
          <w:sz w:val="24"/>
          <w:szCs w:val="24"/>
          <w:lang w:val="fr-FR"/>
        </w:rPr>
        <w:t xml:space="preserve"> qui expose des API</w:t>
      </w:r>
      <w:r w:rsidR="004D7AC1">
        <w:rPr>
          <w:rFonts w:ascii="Times New Roman" w:hAnsi="Times New Roman" w:cs="Times New Roman"/>
          <w:sz w:val="24"/>
          <w:szCs w:val="24"/>
          <w:lang w:val="fr-FR"/>
        </w:rPr>
        <w:t xml:space="preserve"> REST.</w:t>
      </w:r>
      <w:r w:rsidR="00FA3C10">
        <w:rPr>
          <w:rFonts w:ascii="Times New Roman" w:hAnsi="Times New Roman" w:cs="Times New Roman"/>
          <w:sz w:val="24"/>
          <w:szCs w:val="24"/>
          <w:lang w:val="fr-FR"/>
        </w:rPr>
        <w:t xml:space="preserve"> A son tour, la couche </w:t>
      </w:r>
      <w:r w:rsidR="00311FF7">
        <w:rPr>
          <w:rFonts w:ascii="Times New Roman" w:hAnsi="Times New Roman" w:cs="Times New Roman"/>
          <w:sz w:val="24"/>
          <w:szCs w:val="24"/>
          <w:lang w:val="fr-FR"/>
        </w:rPr>
        <w:t xml:space="preserve">Controller </w:t>
      </w:r>
      <w:r w:rsidR="0060325C">
        <w:rPr>
          <w:rFonts w:ascii="Times New Roman" w:hAnsi="Times New Roman" w:cs="Times New Roman"/>
          <w:sz w:val="24"/>
          <w:szCs w:val="24"/>
          <w:lang w:val="fr-FR"/>
        </w:rPr>
        <w:t>communique avec la couche immédiatement inférieure (Service)</w:t>
      </w:r>
      <w:r w:rsidR="00FC0B28">
        <w:rPr>
          <w:rFonts w:ascii="Times New Roman" w:hAnsi="Times New Roman" w:cs="Times New Roman"/>
          <w:sz w:val="24"/>
          <w:szCs w:val="24"/>
          <w:lang w:val="fr-FR"/>
        </w:rPr>
        <w:t xml:space="preserve"> de la DApp</w:t>
      </w:r>
      <w:r w:rsidR="00576BFE">
        <w:rPr>
          <w:rFonts w:ascii="Times New Roman" w:hAnsi="Times New Roman" w:cs="Times New Roman"/>
          <w:sz w:val="24"/>
          <w:szCs w:val="24"/>
          <w:lang w:val="fr-FR"/>
        </w:rPr>
        <w:t xml:space="preserve"> qui </w:t>
      </w:r>
      <w:r w:rsidR="003576EB">
        <w:rPr>
          <w:rFonts w:ascii="Times New Roman" w:hAnsi="Times New Roman" w:cs="Times New Roman"/>
          <w:sz w:val="24"/>
          <w:szCs w:val="24"/>
          <w:lang w:val="fr-FR"/>
        </w:rPr>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CA0FDF">
        <w:rPr>
          <w:rFonts w:ascii="Times New Roman" w:hAnsi="Times New Roman" w:cs="Times New Roman"/>
          <w:sz w:val="24"/>
          <w:szCs w:val="24"/>
          <w:lang w:val="fr-FR"/>
        </w:rPr>
        <w:t>comment se connecter</w:t>
      </w:r>
      <w:r w:rsidR="00D35223">
        <w:rPr>
          <w:rFonts w:ascii="Times New Roman" w:hAnsi="Times New Roman" w:cs="Times New Roman"/>
          <w:sz w:val="24"/>
          <w:szCs w:val="24"/>
          <w:lang w:val="fr-FR"/>
        </w:rPr>
        <w:t xml:space="preserve"> à Ethereum,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4404E4">
        <w:rPr>
          <w:rFonts w:ascii="Times New Roman" w:hAnsi="Times New Roman" w:cs="Times New Roman"/>
          <w:sz w:val="24"/>
          <w:szCs w:val="24"/>
          <w:lang w:val="fr-FR"/>
        </w:rPr>
        <w:t>).</w:t>
      </w:r>
      <w:r w:rsidR="00847AF1">
        <w:rPr>
          <w:rFonts w:ascii="Times New Roman" w:hAnsi="Times New Roman" w:cs="Times New Roman"/>
          <w:sz w:val="24"/>
          <w:szCs w:val="24"/>
          <w:lang w:val="fr-FR"/>
        </w:rPr>
        <w:t xml:space="preserve"> La</w:t>
      </w:r>
      <w:r w:rsidR="00181F73">
        <w:rPr>
          <w:rFonts w:ascii="Times New Roman" w:hAnsi="Times New Roman" w:cs="Times New Roman"/>
          <w:sz w:val="24"/>
          <w:szCs w:val="24"/>
          <w:lang w:val="fr-FR"/>
        </w:rPr>
        <w:t xml:space="preserve"> couche Service a la responsabilité de </w:t>
      </w:r>
      <w:r w:rsidR="0062540C">
        <w:rPr>
          <w:rFonts w:ascii="Times New Roman" w:hAnsi="Times New Roman" w:cs="Times New Roman"/>
          <w:sz w:val="24"/>
          <w:szCs w:val="24"/>
          <w:lang w:val="fr-FR"/>
        </w:rPr>
        <w:t xml:space="preserve">communiquer avec le réseau public d’Ethereum </w:t>
      </w:r>
      <w:r w:rsidR="007D5AE9">
        <w:rPr>
          <w:rFonts w:ascii="Times New Roman" w:hAnsi="Times New Roman" w:cs="Times New Roman"/>
          <w:sz w:val="24"/>
          <w:szCs w:val="24"/>
          <w:lang w:val="fr-FR"/>
        </w:rPr>
        <w:t xml:space="preserve">pour </w:t>
      </w:r>
      <w:r w:rsidR="00B66BE6">
        <w:rPr>
          <w:rFonts w:ascii="Times New Roman" w:hAnsi="Times New Roman" w:cs="Times New Roman"/>
          <w:sz w:val="24"/>
          <w:szCs w:val="24"/>
          <w:lang w:val="fr-FR"/>
        </w:rPr>
        <w:t xml:space="preserve">non seulement </w:t>
      </w:r>
      <w:r w:rsidR="007D5AE9">
        <w:rPr>
          <w:rFonts w:ascii="Times New Roman" w:hAnsi="Times New Roman" w:cs="Times New Roman"/>
          <w:sz w:val="24"/>
          <w:szCs w:val="24"/>
          <w:lang w:val="fr-FR"/>
        </w:rPr>
        <w:t xml:space="preserve">transmettre des données calculées et chiffrées </w:t>
      </w:r>
      <w:r w:rsidR="008418BD">
        <w:rPr>
          <w:rFonts w:ascii="Times New Roman" w:hAnsi="Times New Roman" w:cs="Times New Roman"/>
          <w:sz w:val="24"/>
          <w:szCs w:val="24"/>
          <w:lang w:val="fr-FR"/>
        </w:rPr>
        <w:t>à stock</w:t>
      </w:r>
      <w:r w:rsidR="007D5AE9">
        <w:rPr>
          <w:rFonts w:ascii="Times New Roman" w:hAnsi="Times New Roman" w:cs="Times New Roman"/>
          <w:sz w:val="24"/>
          <w:szCs w:val="24"/>
          <w:lang w:val="fr-FR"/>
        </w:rPr>
        <w:t>e</w:t>
      </w:r>
      <w:r w:rsidR="008418BD">
        <w:rPr>
          <w:rFonts w:ascii="Times New Roman" w:hAnsi="Times New Roman" w:cs="Times New Roman"/>
          <w:sz w:val="24"/>
          <w:szCs w:val="24"/>
          <w:lang w:val="fr-FR"/>
        </w:rPr>
        <w:t>r</w:t>
      </w:r>
      <w:r w:rsidR="007D5AE9">
        <w:rPr>
          <w:rFonts w:ascii="Times New Roman" w:hAnsi="Times New Roman" w:cs="Times New Roman"/>
          <w:sz w:val="24"/>
          <w:szCs w:val="24"/>
          <w:lang w:val="fr-FR"/>
        </w:rPr>
        <w:t xml:space="preserve">, </w:t>
      </w:r>
      <w:r w:rsidR="00B66BE6">
        <w:rPr>
          <w:rFonts w:ascii="Times New Roman" w:hAnsi="Times New Roman" w:cs="Times New Roman"/>
          <w:sz w:val="24"/>
          <w:szCs w:val="24"/>
          <w:lang w:val="fr-FR"/>
        </w:rPr>
        <w:t>mais aussi</w:t>
      </w:r>
      <w:r w:rsidR="005C78D7">
        <w:rPr>
          <w:rFonts w:ascii="Times New Roman" w:hAnsi="Times New Roman" w:cs="Times New Roman"/>
          <w:sz w:val="24"/>
          <w:szCs w:val="24"/>
          <w:lang w:val="fr-FR"/>
        </w:rPr>
        <w:t xml:space="preserve"> pour</w:t>
      </w:r>
      <w:r w:rsidR="007864A9">
        <w:rPr>
          <w:rFonts w:ascii="Times New Roman" w:hAnsi="Times New Roman" w:cs="Times New Roman"/>
          <w:sz w:val="24"/>
          <w:szCs w:val="24"/>
          <w:lang w:val="fr-FR"/>
        </w:rPr>
        <w:t xml:space="preserve"> </w:t>
      </w:r>
      <w:r w:rsidR="002851D8">
        <w:rPr>
          <w:rFonts w:ascii="Times New Roman" w:hAnsi="Times New Roman" w:cs="Times New Roman"/>
          <w:sz w:val="24"/>
          <w:szCs w:val="24"/>
          <w:lang w:val="fr-FR"/>
        </w:rPr>
        <w:t>recevoir les don</w:t>
      </w:r>
      <w:r w:rsidR="008418BD">
        <w:rPr>
          <w:rFonts w:ascii="Times New Roman" w:hAnsi="Times New Roman" w:cs="Times New Roman"/>
          <w:sz w:val="24"/>
          <w:szCs w:val="24"/>
          <w:lang w:val="fr-FR"/>
        </w:rPr>
        <w:t>nées</w:t>
      </w:r>
      <w:r w:rsidR="001157F1">
        <w:rPr>
          <w:rFonts w:ascii="Times New Roman" w:hAnsi="Times New Roman" w:cs="Times New Roman"/>
          <w:sz w:val="24"/>
          <w:szCs w:val="24"/>
          <w:lang w:val="fr-FR"/>
        </w:rPr>
        <w:t xml:space="preserve"> à vérifier.</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 la couche 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rsidR="00145E06" w:rsidRDefault="00F31C4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811A5B">
        <w:rPr>
          <w:rFonts w:ascii="Times New Roman" w:hAnsi="Times New Roman" w:cs="Times New Roman"/>
          <w:sz w:val="24"/>
          <w:szCs w:val="24"/>
          <w:lang w:val="fr-FR"/>
        </w:rPr>
        <w:t>choisis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57524" w:rsidRDefault="00957524">
      <w:pPr>
        <w:rPr>
          <w:rFonts w:ascii="Times New Roman" w:hAnsi="Times New Roman" w:cs="Times New Roman"/>
          <w:sz w:val="24"/>
          <w:szCs w:val="24"/>
          <w:lang w:val="fr-FR"/>
        </w:rPr>
      </w:pPr>
    </w:p>
    <w:p w:rsidR="00957524" w:rsidRDefault="00957524">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2C0DF6" w:rsidRDefault="002C0DF6">
      <w:pPr>
        <w:rPr>
          <w:rFonts w:ascii="Times New Roman" w:hAnsi="Times New Roman" w:cs="Times New Roman"/>
          <w:sz w:val="24"/>
          <w:szCs w:val="24"/>
          <w:lang w:val="fr-FR"/>
        </w:rPr>
      </w:pPr>
    </w:p>
    <w:p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Default="00457C81" w:rsidP="00457C81">
      <w:pPr>
        <w:keepNext/>
        <w:keepLines/>
        <w:spacing w:after="0" w:line="360" w:lineRule="auto"/>
        <w:outlineLvl w:val="0"/>
        <w:rPr>
          <w:rFonts w:ascii="Times New Roman" w:eastAsiaTheme="majorEastAsia" w:hAnsi="Times New Roman" w:cs="Times New Roman"/>
          <w:b/>
          <w:sz w:val="24"/>
          <w:szCs w:val="24"/>
          <w:lang w:val="fr-FR"/>
        </w:rPr>
      </w:pPr>
      <w:bookmarkStart w:id="76" w:name="_Toc184475265"/>
      <w:bookmarkStart w:id="77" w:name="_Toc196954954"/>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76"/>
      <w:bookmarkEnd w:id="77"/>
      <w:r w:rsidRPr="00006C8A">
        <w:rPr>
          <w:rFonts w:ascii="Times New Roman" w:eastAsiaTheme="majorEastAsia" w:hAnsi="Times New Roman" w:cs="Times New Roman"/>
          <w:b/>
          <w:sz w:val="24"/>
          <w:szCs w:val="24"/>
          <w:lang w:val="fr-FR"/>
        </w:rPr>
        <w:t xml:space="preserve"> </w:t>
      </w:r>
    </w:p>
    <w:p w:rsidR="007B5205" w:rsidRPr="00A31DC5" w:rsidRDefault="005D5E82" w:rsidP="0050032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les éléments de conception </w:t>
      </w:r>
      <w:r w:rsidR="00C675B2">
        <w:rPr>
          <w:rFonts w:ascii="Times New Roman" w:hAnsi="Times New Roman" w:cs="Times New Roman"/>
          <w:sz w:val="24"/>
          <w:szCs w:val="24"/>
          <w:lang w:val="fr-FR"/>
        </w:rPr>
        <w:t>ayant servi la réalisation de l’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En effet, </w:t>
      </w:r>
      <w:r w:rsidR="00F12DDC">
        <w:rPr>
          <w:rFonts w:ascii="Times New Roman" w:hAnsi="Times New Roman" w:cs="Times New Roman"/>
          <w:sz w:val="24"/>
          <w:szCs w:val="24"/>
          <w:lang w:val="fr-FR"/>
        </w:rPr>
        <w:t>il s’</w:t>
      </w:r>
      <w:r w:rsidR="0025570F">
        <w:rPr>
          <w:rFonts w:ascii="Times New Roman" w:hAnsi="Times New Roman" w:cs="Times New Roman"/>
          <w:sz w:val="24"/>
          <w:szCs w:val="24"/>
          <w:lang w:val="fr-FR"/>
        </w:rPr>
        <w:t xml:space="preserve">agit </w:t>
      </w:r>
      <w:r w:rsidR="00E71437">
        <w:rPr>
          <w:rFonts w:ascii="Times New Roman" w:hAnsi="Times New Roman" w:cs="Times New Roman"/>
          <w:sz w:val="24"/>
          <w:szCs w:val="24"/>
          <w:lang w:val="fr-FR"/>
        </w:rPr>
        <w:t>des acteurs et leurs rôles</w:t>
      </w:r>
      <w:r w:rsidR="004F17A8">
        <w:rPr>
          <w:rFonts w:ascii="Times New Roman" w:hAnsi="Times New Roman" w:cs="Times New Roman"/>
          <w:sz w:val="24"/>
          <w:szCs w:val="24"/>
          <w:lang w:val="fr-FR"/>
        </w:rPr>
        <w:t xml:space="preserve">, </w:t>
      </w:r>
      <w:r w:rsidR="00714C29">
        <w:rPr>
          <w:rFonts w:ascii="Times New Roman" w:hAnsi="Times New Roman" w:cs="Times New Roman"/>
          <w:sz w:val="24"/>
          <w:szCs w:val="24"/>
          <w:lang w:val="fr-FR"/>
        </w:rPr>
        <w:t xml:space="preserve">du diagramme </w:t>
      </w:r>
      <w:r w:rsidR="004F17A8">
        <w:rPr>
          <w:rFonts w:ascii="Times New Roman" w:hAnsi="Times New Roman" w:cs="Times New Roman"/>
          <w:sz w:val="24"/>
          <w:szCs w:val="24"/>
          <w:lang w:val="fr-FR"/>
        </w:rPr>
        <w:t xml:space="preserve">de séquences, </w:t>
      </w:r>
      <w:r w:rsidR="00714C29">
        <w:rPr>
          <w:rFonts w:ascii="Times New Roman" w:hAnsi="Times New Roman" w:cs="Times New Roman"/>
          <w:sz w:val="24"/>
          <w:szCs w:val="24"/>
          <w:lang w:val="fr-FR"/>
        </w:rPr>
        <w:t>du diagramme</w:t>
      </w:r>
      <w:r w:rsidR="007527FB">
        <w:rPr>
          <w:rFonts w:ascii="Times New Roman" w:hAnsi="Times New Roman" w:cs="Times New Roman"/>
          <w:sz w:val="24"/>
          <w:szCs w:val="24"/>
          <w:lang w:val="fr-FR"/>
        </w:rPr>
        <w:t xml:space="preserve"> </w:t>
      </w:r>
      <w:r w:rsidR="009A38DB">
        <w:rPr>
          <w:rFonts w:ascii="Times New Roman" w:hAnsi="Times New Roman" w:cs="Times New Roman"/>
          <w:sz w:val="24"/>
          <w:szCs w:val="24"/>
          <w:lang w:val="fr-FR"/>
        </w:rPr>
        <w:t xml:space="preserve">d’interactions </w:t>
      </w:r>
      <w:r w:rsidR="00647AAF">
        <w:rPr>
          <w:rFonts w:ascii="Times New Roman" w:hAnsi="Times New Roman" w:cs="Times New Roman"/>
          <w:sz w:val="24"/>
          <w:szCs w:val="24"/>
          <w:lang w:val="fr-FR"/>
        </w:rPr>
        <w:t>du</w:t>
      </w:r>
      <w:r w:rsidR="007527FB">
        <w:rPr>
          <w:rFonts w:ascii="Times New Roman" w:hAnsi="Times New Roman" w:cs="Times New Roman"/>
          <w:sz w:val="24"/>
          <w:szCs w:val="24"/>
          <w:lang w:val="fr-FR"/>
        </w:rPr>
        <w:t xml:space="preserve"> contrat intelligent</w:t>
      </w:r>
      <w:r w:rsidR="00714C29">
        <w:rPr>
          <w:rFonts w:ascii="Times New Roman" w:hAnsi="Times New Roman" w:cs="Times New Roman"/>
          <w:sz w:val="24"/>
          <w:szCs w:val="24"/>
          <w:lang w:val="fr-FR"/>
        </w:rPr>
        <w:t>, des outils et technologies 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ADOBLOCK</w:t>
      </w:r>
      <w:r w:rsidR="005360F2" w:rsidRPr="005360F2">
        <w:rPr>
          <w:rFonts w:ascii="Times New Roman" w:hAnsi="Times New Roman" w:cs="Times New Roman"/>
          <w:sz w:val="24"/>
          <w:szCs w:val="24"/>
          <w:lang w:val="fr-FR"/>
        </w:rPr>
        <w:t>''</w:t>
      </w:r>
      <w:r w:rsidR="00500326">
        <w:rPr>
          <w:rFonts w:ascii="Times New Roman" w:hAnsi="Times New Roman" w:cs="Times New Roman"/>
          <w:sz w:val="24"/>
          <w:szCs w:val="24"/>
          <w:lang w:val="fr-FR"/>
        </w:rPr>
        <w:t>.</w:t>
      </w:r>
    </w:p>
    <w:p w:rsidR="00811DE6" w:rsidRPr="008D55FE" w:rsidRDefault="00DE5C7D" w:rsidP="000703BC">
      <w:pPr>
        <w:keepNext/>
        <w:keepLines/>
        <w:numPr>
          <w:ilvl w:val="1"/>
          <w:numId w:val="35"/>
        </w:numPr>
        <w:spacing w:before="40" w:after="0" w:line="360" w:lineRule="auto"/>
        <w:jc w:val="both"/>
        <w:outlineLvl w:val="1"/>
        <w:rPr>
          <w:rFonts w:ascii="Times New Roman" w:eastAsiaTheme="majorEastAsia" w:hAnsi="Times New Roman" w:cs="Times New Roman"/>
          <w:b/>
          <w:sz w:val="24"/>
          <w:szCs w:val="24"/>
          <w:lang w:val="fr-FR"/>
        </w:rPr>
      </w:pPr>
      <w:bookmarkStart w:id="78" w:name="_Toc184475266"/>
      <w:bookmarkStart w:id="79" w:name="_Toc196954955"/>
      <w:r w:rsidRPr="008D55FE">
        <w:rPr>
          <w:rFonts w:ascii="Times New Roman" w:eastAsiaTheme="majorEastAsia" w:hAnsi="Times New Roman" w:cs="Times New Roman"/>
          <w:b/>
          <w:sz w:val="24"/>
          <w:szCs w:val="24"/>
          <w:lang w:val="fr-FR"/>
        </w:rPr>
        <w:t>Protocole d’implémentation</w:t>
      </w:r>
      <w:bookmarkEnd w:id="79"/>
      <w:r w:rsidRPr="008D55FE">
        <w:rPr>
          <w:rFonts w:ascii="Times New Roman" w:eastAsiaTheme="majorEastAsia" w:hAnsi="Times New Roman" w:cs="Times New Roman"/>
          <w:b/>
          <w:sz w:val="24"/>
          <w:szCs w:val="24"/>
          <w:lang w:val="fr-FR"/>
        </w:rPr>
        <w:t xml:space="preserve"> </w:t>
      </w:r>
      <w:bookmarkEnd w:id="78"/>
    </w:p>
    <w:p w:rsidR="00811DE6" w:rsidRDefault="00F97053" w:rsidP="00821939">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 xml:space="preserve">effectué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R) Core(TM) i7-8565U</w:t>
      </w:r>
      <w:r w:rsidR="00EB5F04">
        <w:rPr>
          <w:rFonts w:ascii="Times New Roman" w:hAnsi="Times New Roman" w:cs="Times New Roman"/>
          <w:sz w:val="24"/>
          <w:szCs w:val="24"/>
          <w:lang w:val="fr-FR"/>
        </w:rPr>
        <w:t xml:space="preserve"> @</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 xml:space="preserve">fonctionnant sur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8B44B1">
        <w:rPr>
          <w:rFonts w:ascii="Times New Roman" w:hAnsi="Times New Roman" w:cs="Times New Roman"/>
          <w:sz w:val="24"/>
          <w:szCs w:val="24"/>
          <w:lang w:val="fr-FR"/>
        </w:rPr>
        <w:t xml:space="preserve"> </w:t>
      </w:r>
      <w:r w:rsidR="00977D12">
        <w:rPr>
          <w:rFonts w:ascii="Times New Roman" w:hAnsi="Times New Roman" w:cs="Times New Roman"/>
          <w:sz w:val="24"/>
          <w:szCs w:val="24"/>
          <w:lang w:val="fr-FR"/>
        </w:rPr>
        <w:t xml:space="preserve">avec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256 Go SSD de stockage</w:t>
      </w:r>
      <w:r w:rsidR="00EC4774">
        <w:rPr>
          <w:rFonts w:ascii="Times New Roman" w:hAnsi="Times New Roman" w:cs="Times New Roman"/>
          <w:sz w:val="24"/>
          <w:szCs w:val="24"/>
          <w:lang w:val="fr-FR"/>
        </w:rPr>
        <w:t>.</w:t>
      </w:r>
    </w:p>
    <w:p w:rsidR="000F2F35" w:rsidRPr="00555847" w:rsidRDefault="000F2F35" w:rsidP="000703BC">
      <w:pPr>
        <w:pStyle w:val="Titre3"/>
        <w:numPr>
          <w:ilvl w:val="2"/>
          <w:numId w:val="36"/>
        </w:numPr>
        <w:rPr>
          <w:rFonts w:ascii="Times New Roman" w:hAnsi="Times New Roman" w:cs="Times New Roman"/>
          <w:b/>
          <w:color w:val="auto"/>
          <w:lang w:val="fr-FR"/>
        </w:rPr>
      </w:pPr>
      <w:bookmarkStart w:id="80" w:name="_Toc196954956"/>
      <w:r w:rsidRPr="00555847">
        <w:rPr>
          <w:rFonts w:ascii="Times New Roman" w:hAnsi="Times New Roman" w:cs="Times New Roman"/>
          <w:b/>
          <w:color w:val="auto"/>
          <w:lang w:val="fr-FR"/>
        </w:rPr>
        <w:t>Analyse et conception de l’approche</w:t>
      </w:r>
      <w:bookmarkEnd w:id="80"/>
    </w:p>
    <w:p w:rsidR="009B4BFA" w:rsidRDefault="00916705" w:rsidP="00D27F5F">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réalisation de l’approche </w:t>
      </w:r>
      <w:r w:rsidR="002C7087">
        <w:rPr>
          <w:rFonts w:ascii="Times New Roman" w:hAnsi="Times New Roman" w:cs="Times New Roman"/>
          <w:sz w:val="24"/>
          <w:szCs w:val="24"/>
          <w:lang w:val="fr-FR"/>
        </w:rPr>
        <w:t>nécessite</w:t>
      </w:r>
      <w:r>
        <w:rPr>
          <w:rFonts w:ascii="Times New Roman" w:hAnsi="Times New Roman" w:cs="Times New Roman"/>
          <w:sz w:val="24"/>
          <w:szCs w:val="24"/>
          <w:lang w:val="fr-FR"/>
        </w:rPr>
        <w:t xml:space="preserve"> </w:t>
      </w:r>
      <w:r w:rsidR="00AF22E6">
        <w:rPr>
          <w:rFonts w:ascii="Times New Roman" w:hAnsi="Times New Roman" w:cs="Times New Roman"/>
          <w:sz w:val="24"/>
          <w:szCs w:val="24"/>
          <w:lang w:val="fr-FR"/>
        </w:rPr>
        <w:t xml:space="preserve">une </w:t>
      </w:r>
      <w:r w:rsidR="003802F1">
        <w:rPr>
          <w:rFonts w:ascii="Times New Roman" w:hAnsi="Times New Roman" w:cs="Times New Roman"/>
          <w:sz w:val="24"/>
          <w:szCs w:val="24"/>
          <w:lang w:val="fr-FR"/>
        </w:rPr>
        <w:t>conception formalisée</w:t>
      </w:r>
      <w:r w:rsidR="00507864">
        <w:rPr>
          <w:rFonts w:ascii="Times New Roman" w:hAnsi="Times New Roman" w:cs="Times New Roman"/>
          <w:sz w:val="24"/>
          <w:szCs w:val="24"/>
          <w:lang w:val="fr-FR"/>
        </w:rPr>
        <w:t xml:space="preserve"> des spécifications fonctionnelles et techniques</w:t>
      </w:r>
      <w:r w:rsidR="00AF22E6">
        <w:rPr>
          <w:rFonts w:ascii="Times New Roman" w:hAnsi="Times New Roman" w:cs="Times New Roman"/>
          <w:sz w:val="24"/>
          <w:szCs w:val="24"/>
          <w:lang w:val="fr-FR"/>
        </w:rPr>
        <w:t>.</w:t>
      </w:r>
      <w:r w:rsidR="00EA117C">
        <w:rPr>
          <w:rFonts w:ascii="Times New Roman" w:hAnsi="Times New Roman" w:cs="Times New Roman"/>
          <w:sz w:val="24"/>
          <w:szCs w:val="24"/>
          <w:lang w:val="fr-FR"/>
        </w:rPr>
        <w:t xml:space="preserve"> Pour ce faire, </w:t>
      </w:r>
      <w:r w:rsidR="009073DC">
        <w:rPr>
          <w:rFonts w:ascii="Times New Roman" w:hAnsi="Times New Roman" w:cs="Times New Roman"/>
          <w:sz w:val="24"/>
          <w:szCs w:val="24"/>
          <w:lang w:val="fr-FR"/>
        </w:rPr>
        <w:t xml:space="preserve">nous identifions </w:t>
      </w:r>
      <w:r w:rsidR="00360D98">
        <w:rPr>
          <w:rFonts w:ascii="Times New Roman" w:hAnsi="Times New Roman" w:cs="Times New Roman"/>
          <w:sz w:val="24"/>
          <w:szCs w:val="24"/>
          <w:lang w:val="fr-FR"/>
        </w:rPr>
        <w:t>les acteurs sensés</w:t>
      </w:r>
      <w:r w:rsidR="002161D0">
        <w:rPr>
          <w:rFonts w:ascii="Times New Roman" w:hAnsi="Times New Roman" w:cs="Times New Roman"/>
          <w:sz w:val="24"/>
          <w:szCs w:val="24"/>
          <w:lang w:val="fr-FR"/>
        </w:rPr>
        <w:t xml:space="preserve"> interagir avec la solution </w:t>
      </w:r>
      <w:r w:rsidR="00592CF3">
        <w:rPr>
          <w:rFonts w:ascii="Times New Roman" w:hAnsi="Times New Roman" w:cs="Times New Roman"/>
          <w:sz w:val="24"/>
          <w:szCs w:val="24"/>
          <w:lang w:val="fr-FR"/>
        </w:rPr>
        <w:t>ainsi que</w:t>
      </w:r>
      <w:r w:rsidR="00DA301C">
        <w:rPr>
          <w:rFonts w:ascii="Times New Roman" w:hAnsi="Times New Roman" w:cs="Times New Roman"/>
          <w:sz w:val="24"/>
          <w:szCs w:val="24"/>
          <w:lang w:val="fr-FR"/>
        </w:rPr>
        <w:t xml:space="preserve"> </w:t>
      </w:r>
      <w:r w:rsidR="006966FA">
        <w:rPr>
          <w:rFonts w:ascii="Times New Roman" w:hAnsi="Times New Roman" w:cs="Times New Roman"/>
          <w:sz w:val="24"/>
          <w:szCs w:val="24"/>
          <w:lang w:val="fr-FR"/>
        </w:rPr>
        <w:t>leurs rôles</w:t>
      </w:r>
      <w:r w:rsidR="00592CF3">
        <w:rPr>
          <w:rFonts w:ascii="Times New Roman" w:hAnsi="Times New Roman" w:cs="Times New Roman"/>
          <w:sz w:val="24"/>
          <w:szCs w:val="24"/>
          <w:lang w:val="fr-FR"/>
        </w:rPr>
        <w:t>.</w:t>
      </w:r>
      <w:r w:rsidR="00087817">
        <w:rPr>
          <w:rFonts w:ascii="Times New Roman" w:hAnsi="Times New Roman" w:cs="Times New Roman"/>
          <w:sz w:val="24"/>
          <w:szCs w:val="24"/>
          <w:lang w:val="fr-FR"/>
        </w:rPr>
        <w:t xml:space="preserve"> Nous concevons également dans cette partie, les principaux</w:t>
      </w:r>
      <w:r w:rsidR="00DA301C">
        <w:rPr>
          <w:rFonts w:ascii="Times New Roman" w:hAnsi="Times New Roman" w:cs="Times New Roman"/>
          <w:sz w:val="24"/>
          <w:szCs w:val="24"/>
          <w:lang w:val="fr-FR"/>
        </w:rPr>
        <w:t xml:space="preserve"> </w:t>
      </w:r>
      <w:r w:rsidR="009B4BFA">
        <w:rPr>
          <w:rFonts w:ascii="Times New Roman" w:hAnsi="Times New Roman" w:cs="Times New Roman"/>
          <w:sz w:val="24"/>
          <w:szCs w:val="24"/>
          <w:lang w:val="fr-FR"/>
        </w:rPr>
        <w:t>diagramme</w:t>
      </w:r>
      <w:r w:rsidR="009073DC">
        <w:rPr>
          <w:rFonts w:ascii="Times New Roman" w:hAnsi="Times New Roman" w:cs="Times New Roman"/>
          <w:sz w:val="24"/>
          <w:szCs w:val="24"/>
          <w:lang w:val="fr-FR"/>
        </w:rPr>
        <w:t>s</w:t>
      </w:r>
      <w:r w:rsidR="00355B10">
        <w:rPr>
          <w:rFonts w:ascii="Times New Roman" w:hAnsi="Times New Roman" w:cs="Times New Roman"/>
          <w:sz w:val="24"/>
          <w:szCs w:val="24"/>
          <w:lang w:val="fr-FR"/>
        </w:rPr>
        <w:t>.</w:t>
      </w:r>
    </w:p>
    <w:p w:rsidR="00271F89" w:rsidRPr="00BC173F" w:rsidRDefault="00271F89"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Identification des acteurs et leurs rôles</w:t>
      </w:r>
    </w:p>
    <w:p w:rsidR="00271F89" w:rsidRDefault="003C1D33"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acteurs humains </w:t>
      </w:r>
      <w:r w:rsidR="009E3314">
        <w:rPr>
          <w:rFonts w:ascii="Times New Roman" w:hAnsi="Times New Roman" w:cs="Times New Roman"/>
          <w:sz w:val="24"/>
          <w:szCs w:val="24"/>
          <w:lang w:val="fr-FR"/>
        </w:rPr>
        <w:t>destinés à</w:t>
      </w:r>
      <w:r w:rsidR="00750924">
        <w:rPr>
          <w:rFonts w:ascii="Times New Roman" w:hAnsi="Times New Roman" w:cs="Times New Roman"/>
          <w:sz w:val="24"/>
          <w:szCs w:val="24"/>
          <w:lang w:val="fr-FR"/>
        </w:rPr>
        <w:t xml:space="preserve"> interagir avec </w:t>
      </w:r>
      <w:r w:rsidR="006C5B91">
        <w:rPr>
          <w:rFonts w:ascii="Times New Roman" w:hAnsi="Times New Roman" w:cs="Times New Roman"/>
          <w:sz w:val="24"/>
          <w:szCs w:val="24"/>
          <w:lang w:val="fr-FR"/>
        </w:rPr>
        <w:t>notre</w:t>
      </w:r>
      <w:r w:rsidR="00750924">
        <w:rPr>
          <w:rFonts w:ascii="Times New Roman" w:hAnsi="Times New Roman" w:cs="Times New Roman"/>
          <w:sz w:val="24"/>
          <w:szCs w:val="24"/>
          <w:lang w:val="fr-FR"/>
        </w:rPr>
        <w:t xml:space="preserve"> </w:t>
      </w:r>
      <w:r w:rsidR="006C5B91">
        <w:rPr>
          <w:rFonts w:ascii="Times New Roman" w:hAnsi="Times New Roman" w:cs="Times New Roman"/>
          <w:sz w:val="24"/>
          <w:szCs w:val="24"/>
          <w:lang w:val="fr-FR"/>
        </w:rPr>
        <w:t xml:space="preserve">solution d’authentification sont </w:t>
      </w:r>
      <w:r w:rsidR="008C076F">
        <w:rPr>
          <w:rFonts w:ascii="Times New Roman" w:hAnsi="Times New Roman" w:cs="Times New Roman"/>
          <w:sz w:val="24"/>
          <w:szCs w:val="24"/>
          <w:lang w:val="fr-FR"/>
        </w:rPr>
        <w:t>les usagers/client (le public ou encore tout citoyen) et les entités administratives</w:t>
      </w:r>
      <w:r w:rsidR="009D078A">
        <w:rPr>
          <w:rFonts w:ascii="Times New Roman" w:hAnsi="Times New Roman" w:cs="Times New Roman"/>
          <w:sz w:val="24"/>
          <w:szCs w:val="24"/>
          <w:lang w:val="fr-FR"/>
        </w:rPr>
        <w:t xml:space="preserve"> (ou représentant d’entité administrative)</w:t>
      </w:r>
      <w:r w:rsidR="008C076F">
        <w:rPr>
          <w:rFonts w:ascii="Times New Roman" w:hAnsi="Times New Roman" w:cs="Times New Roman"/>
          <w:sz w:val="24"/>
          <w:szCs w:val="24"/>
          <w:lang w:val="fr-FR"/>
        </w:rPr>
        <w:t>.</w:t>
      </w:r>
    </w:p>
    <w:p w:rsidR="00D36FD7" w:rsidRPr="00FA7EC8" w:rsidRDefault="00D36FD7" w:rsidP="00FA7EC8">
      <w:pPr>
        <w:pStyle w:val="Lgende"/>
        <w:keepNext/>
        <w:jc w:val="center"/>
        <w:rPr>
          <w:rFonts w:ascii="Times New Roman" w:hAnsi="Times New Roman" w:cs="Times New Roman"/>
          <w:color w:val="auto"/>
          <w:sz w:val="24"/>
          <w:lang w:val="fr-FR"/>
        </w:rPr>
      </w:pPr>
      <w:bookmarkStart w:id="81" w:name="_Toc196954609"/>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81"/>
    </w:p>
    <w:tbl>
      <w:tblPr>
        <w:tblStyle w:val="Grilledutableau"/>
        <w:tblW w:w="0" w:type="auto"/>
        <w:jc w:val="center"/>
        <w:tblLook w:val="04A0" w:firstRow="1" w:lastRow="0" w:firstColumn="1" w:lastColumn="0" w:noHBand="0" w:noVBand="1"/>
      </w:tblPr>
      <w:tblGrid>
        <w:gridCol w:w="1838"/>
        <w:gridCol w:w="7558"/>
      </w:tblGrid>
      <w:tr w:rsidR="005331C6" w:rsidTr="0059614F">
        <w:trPr>
          <w:jc w:val="center"/>
        </w:trPr>
        <w:tc>
          <w:tcPr>
            <w:tcW w:w="183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rsidR="005331C6" w:rsidRPr="003115D9" w:rsidRDefault="005331C6" w:rsidP="008A007B">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5331C6" w:rsidRPr="00C70E90"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sidR="00F0206A">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rsidR="005331C6" w:rsidRPr="00F16786" w:rsidRDefault="00E83FC2" w:rsidP="000703BC">
            <w:pPr>
              <w:pStyle w:val="Paragraphedeliste"/>
              <w:numPr>
                <w:ilvl w:val="0"/>
                <w:numId w:val="43"/>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 xml:space="preserve">Peut </w:t>
            </w:r>
            <w:r w:rsidR="00EB30B0" w:rsidRPr="00F16786">
              <w:rPr>
                <w:rFonts w:ascii="Times New Roman" w:hAnsi="Times New Roman" w:cs="Times New Roman"/>
                <w:sz w:val="24"/>
                <w:szCs w:val="24"/>
                <w:lang w:val="fr-FR"/>
              </w:rPr>
              <w:t>vérifier l’authenticité d’un document administratif électronique</w:t>
            </w:r>
            <w:r w:rsidR="00424339">
              <w:rPr>
                <w:rFonts w:ascii="Times New Roman" w:hAnsi="Times New Roman" w:cs="Times New Roman"/>
                <w:sz w:val="24"/>
                <w:szCs w:val="24"/>
                <w:lang w:val="fr-FR"/>
              </w:rPr>
              <w:t>.</w:t>
            </w:r>
          </w:p>
        </w:tc>
      </w:tr>
      <w:tr w:rsidR="005331C6" w:rsidRPr="00C70E90" w:rsidTr="0059614F">
        <w:trPr>
          <w:jc w:val="center"/>
        </w:trPr>
        <w:tc>
          <w:tcPr>
            <w:tcW w:w="1838" w:type="dxa"/>
            <w:vAlign w:val="center"/>
          </w:tcPr>
          <w:p w:rsidR="005331C6" w:rsidRPr="003C2385" w:rsidRDefault="00F2742D" w:rsidP="00ED0242">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rsidR="00B31829" w:rsidRPr="00D66977" w:rsidRDefault="00B31829"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 xml:space="preserve">Peut </w:t>
            </w:r>
            <w:r w:rsidR="000F11C1" w:rsidRPr="00D66977">
              <w:rPr>
                <w:rFonts w:ascii="Times New Roman" w:hAnsi="Times New Roman" w:cs="Times New Roman"/>
                <w:sz w:val="24"/>
                <w:szCs w:val="24"/>
                <w:lang w:val="fr-FR"/>
              </w:rPr>
              <w:t>générer</w:t>
            </w:r>
            <w:r w:rsidRPr="00D66977">
              <w:rPr>
                <w:rFonts w:ascii="Times New Roman" w:hAnsi="Times New Roman" w:cs="Times New Roman"/>
                <w:sz w:val="24"/>
                <w:szCs w:val="24"/>
                <w:lang w:val="fr-FR"/>
              </w:rPr>
              <w:t xml:space="preserve"> </w:t>
            </w:r>
            <w:r w:rsidR="003D37B3" w:rsidRPr="00D66977">
              <w:rPr>
                <w:rFonts w:ascii="Times New Roman" w:hAnsi="Times New Roman" w:cs="Times New Roman"/>
                <w:sz w:val="24"/>
                <w:szCs w:val="24"/>
                <w:lang w:val="fr-FR"/>
              </w:rPr>
              <w:t>une paire</w:t>
            </w:r>
            <w:r w:rsidRPr="00D66977">
              <w:rPr>
                <w:rFonts w:ascii="Times New Roman" w:hAnsi="Times New Roman" w:cs="Times New Roman"/>
                <w:sz w:val="24"/>
                <w:szCs w:val="24"/>
                <w:lang w:val="fr-FR"/>
              </w:rPr>
              <w:t xml:space="preserve"> de clés cryptographiques pour les besoins de signatures numériques à appliquer aux documents</w:t>
            </w:r>
            <w:r w:rsidR="00036637">
              <w:rPr>
                <w:rFonts w:ascii="Times New Roman" w:hAnsi="Times New Roman" w:cs="Times New Roman"/>
                <w:sz w:val="24"/>
                <w:szCs w:val="24"/>
                <w:lang w:val="fr-FR"/>
              </w:rPr>
              <w:t>.</w:t>
            </w:r>
          </w:p>
          <w:p w:rsidR="005331C6" w:rsidRDefault="005A55F4" w:rsidP="000703BC">
            <w:pPr>
              <w:pStyle w:val="Paragraphedeliste"/>
              <w:numPr>
                <w:ilvl w:val="0"/>
                <w:numId w:val="42"/>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sidR="00424339">
              <w:rPr>
                <w:rFonts w:ascii="Times New Roman" w:hAnsi="Times New Roman" w:cs="Times New Roman"/>
                <w:sz w:val="24"/>
                <w:szCs w:val="24"/>
                <w:lang w:val="fr-FR"/>
              </w:rPr>
              <w:t>.</w:t>
            </w:r>
          </w:p>
          <w:p w:rsidR="00D536BE" w:rsidRPr="00D66977" w:rsidRDefault="00D536BE" w:rsidP="000703BC">
            <w:pPr>
              <w:pStyle w:val="Paragraphedeliste"/>
              <w:numPr>
                <w:ilvl w:val="0"/>
                <w:numId w:val="42"/>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rsidR="009327A0" w:rsidRDefault="0084428B" w:rsidP="00290C26">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Relativement au fonctionnement de la blockchain,</w:t>
      </w:r>
      <w:r w:rsidR="00002C6F">
        <w:rPr>
          <w:rFonts w:ascii="Times New Roman" w:hAnsi="Times New Roman" w:cs="Times New Roman"/>
          <w:sz w:val="24"/>
          <w:szCs w:val="24"/>
          <w:lang w:val="fr-FR"/>
        </w:rPr>
        <w:t xml:space="preserve"> ces acteurs </w:t>
      </w:r>
      <w:r w:rsidR="00BB12B4">
        <w:rPr>
          <w:rFonts w:ascii="Times New Roman" w:hAnsi="Times New Roman" w:cs="Times New Roman"/>
          <w:sz w:val="24"/>
          <w:szCs w:val="24"/>
          <w:lang w:val="fr-FR"/>
        </w:rPr>
        <w:t>sont considérés</w:t>
      </w:r>
      <w:r w:rsidR="00F82AD0">
        <w:rPr>
          <w:rFonts w:ascii="Times New Roman" w:hAnsi="Times New Roman" w:cs="Times New Roman"/>
          <w:sz w:val="24"/>
          <w:szCs w:val="24"/>
          <w:lang w:val="fr-FR"/>
        </w:rPr>
        <w:t xml:space="preserve"> comme</w:t>
      </w:r>
      <w:r w:rsidR="00002C6F">
        <w:rPr>
          <w:rFonts w:ascii="Times New Roman" w:hAnsi="Times New Roman" w:cs="Times New Roman"/>
          <w:sz w:val="24"/>
          <w:szCs w:val="24"/>
          <w:lang w:val="fr-FR"/>
        </w:rPr>
        <w:t xml:space="preserve"> un </w:t>
      </w:r>
      <w:r w:rsidR="00002C6F" w:rsidRPr="00002C6F">
        <w:rPr>
          <w:rFonts w:ascii="Times New Roman" w:hAnsi="Times New Roman" w:cs="Times New Roman"/>
          <w:sz w:val="24"/>
          <w:szCs w:val="24"/>
          <w:lang w:val="fr-FR"/>
        </w:rPr>
        <w:t>compte de propriété externe (EOA)</w:t>
      </w:r>
      <w:r w:rsidR="009327A0">
        <w:rPr>
          <w:rFonts w:ascii="Times New Roman" w:hAnsi="Times New Roman" w:cs="Times New Roman"/>
          <w:sz w:val="24"/>
          <w:szCs w:val="24"/>
          <w:lang w:val="fr-FR"/>
        </w:rPr>
        <w:t xml:space="preserve"> caractérisé par </w:t>
      </w:r>
      <w:r w:rsidR="00C57541">
        <w:rPr>
          <w:rFonts w:ascii="Times New Roman" w:hAnsi="Times New Roman" w:cs="Times New Roman"/>
          <w:sz w:val="24"/>
          <w:szCs w:val="24"/>
          <w:lang w:val="fr-FR"/>
        </w:rPr>
        <w:t xml:space="preserve">(exemple) </w:t>
      </w:r>
      <w:r w:rsidR="009327A0">
        <w:rPr>
          <w:rFonts w:ascii="Times New Roman" w:hAnsi="Times New Roman" w:cs="Times New Roman"/>
          <w:sz w:val="24"/>
          <w:szCs w:val="24"/>
          <w:lang w:val="fr-FR"/>
        </w:rPr>
        <w:t>:</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rsidR="009327A0" w:rsidRPr="00505170" w:rsidRDefault="009327A0" w:rsidP="000703BC">
      <w:pPr>
        <w:pStyle w:val="Paragraphedeliste"/>
        <w:numPr>
          <w:ilvl w:val="0"/>
          <w:numId w:val="44"/>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rsidR="0039679D" w:rsidRDefault="00222F8E" w:rsidP="009A2D2B">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lors que </w:t>
      </w:r>
      <w:r w:rsidR="002A4F8E">
        <w:rPr>
          <w:rFonts w:ascii="Times New Roman" w:hAnsi="Times New Roman" w:cs="Times New Roman"/>
          <w:sz w:val="24"/>
          <w:szCs w:val="24"/>
          <w:lang w:val="fr-FR"/>
        </w:rPr>
        <w:t>l</w:t>
      </w:r>
      <w:r w:rsidR="00AE0ADB">
        <w:rPr>
          <w:rFonts w:ascii="Times New Roman" w:hAnsi="Times New Roman" w:cs="Times New Roman"/>
          <w:sz w:val="24"/>
          <w:szCs w:val="24"/>
          <w:lang w:val="fr-FR"/>
        </w:rPr>
        <w:t xml:space="preserve">e </w:t>
      </w:r>
      <w:r w:rsidR="003451BB">
        <w:rPr>
          <w:rFonts w:ascii="Times New Roman" w:hAnsi="Times New Roman" w:cs="Times New Roman"/>
          <w:sz w:val="24"/>
          <w:szCs w:val="24"/>
          <w:lang w:val="fr-FR"/>
        </w:rPr>
        <w:t xml:space="preserve">contrat intelligent faisant la jonction entre la blockchain </w:t>
      </w:r>
      <w:r w:rsidR="00936F4D">
        <w:rPr>
          <w:rFonts w:ascii="Times New Roman" w:hAnsi="Times New Roman" w:cs="Times New Roman"/>
          <w:sz w:val="24"/>
          <w:szCs w:val="24"/>
          <w:lang w:val="fr-FR"/>
        </w:rPr>
        <w:t xml:space="preserve">Ethereum </w:t>
      </w:r>
      <w:r w:rsidR="003451BB">
        <w:rPr>
          <w:rFonts w:ascii="Times New Roman" w:hAnsi="Times New Roman" w:cs="Times New Roman"/>
          <w:sz w:val="24"/>
          <w:szCs w:val="24"/>
          <w:lang w:val="fr-FR"/>
        </w:rPr>
        <w:t xml:space="preserve">et notre DApp ADOBLOCK </w:t>
      </w:r>
      <w:r w:rsidR="00756884">
        <w:rPr>
          <w:rFonts w:ascii="Times New Roman" w:hAnsi="Times New Roman" w:cs="Times New Roman"/>
          <w:sz w:val="24"/>
          <w:szCs w:val="24"/>
          <w:lang w:val="fr-FR"/>
        </w:rPr>
        <w:t>dispose</w:t>
      </w:r>
      <w:r w:rsidR="00691312">
        <w:rPr>
          <w:rFonts w:ascii="Times New Roman" w:hAnsi="Times New Roman" w:cs="Times New Roman"/>
          <w:sz w:val="24"/>
          <w:szCs w:val="24"/>
          <w:lang w:val="fr-FR"/>
        </w:rPr>
        <w:t xml:space="preserve"> </w:t>
      </w:r>
      <w:r w:rsidR="00F018D2">
        <w:rPr>
          <w:rFonts w:ascii="Times New Roman" w:hAnsi="Times New Roman" w:cs="Times New Roman"/>
          <w:sz w:val="24"/>
          <w:szCs w:val="24"/>
          <w:lang w:val="fr-FR"/>
        </w:rPr>
        <w:t>nécessairement</w:t>
      </w:r>
      <w:r w:rsidR="00691312">
        <w:rPr>
          <w:rFonts w:ascii="Times New Roman" w:hAnsi="Times New Roman" w:cs="Times New Roman"/>
          <w:sz w:val="24"/>
          <w:szCs w:val="24"/>
          <w:lang w:val="fr-FR"/>
        </w:rPr>
        <w:t xml:space="preserve"> </w:t>
      </w:r>
      <w:r w:rsidR="003E5EBF">
        <w:rPr>
          <w:rFonts w:ascii="Times New Roman" w:hAnsi="Times New Roman" w:cs="Times New Roman"/>
          <w:sz w:val="24"/>
          <w:szCs w:val="24"/>
          <w:lang w:val="fr-FR"/>
        </w:rPr>
        <w:t>d’</w:t>
      </w:r>
      <w:r w:rsidR="00691312">
        <w:rPr>
          <w:rFonts w:ascii="Times New Roman" w:hAnsi="Times New Roman" w:cs="Times New Roman"/>
          <w:sz w:val="24"/>
          <w:szCs w:val="24"/>
          <w:lang w:val="fr-FR"/>
        </w:rPr>
        <w:t>un compte</w:t>
      </w:r>
      <w:r w:rsidR="00C40ABE">
        <w:rPr>
          <w:rFonts w:ascii="Times New Roman" w:hAnsi="Times New Roman" w:cs="Times New Roman"/>
          <w:sz w:val="24"/>
          <w:szCs w:val="24"/>
          <w:lang w:val="fr-FR"/>
        </w:rPr>
        <w:t xml:space="preserve"> de</w:t>
      </w:r>
      <w:r w:rsidR="00691312">
        <w:rPr>
          <w:rFonts w:ascii="Times New Roman" w:hAnsi="Times New Roman" w:cs="Times New Roman"/>
          <w:sz w:val="24"/>
          <w:szCs w:val="24"/>
          <w:lang w:val="fr-FR"/>
        </w:rPr>
        <w:t xml:space="preserve"> contrat</w:t>
      </w:r>
      <w:r w:rsidR="00294AC8">
        <w:rPr>
          <w:rFonts w:ascii="Times New Roman" w:hAnsi="Times New Roman" w:cs="Times New Roman"/>
          <w:sz w:val="24"/>
          <w:szCs w:val="24"/>
          <w:lang w:val="fr-FR"/>
        </w:rPr>
        <w:t xml:space="preserve"> </w:t>
      </w:r>
      <w:r w:rsidR="00E51A45">
        <w:rPr>
          <w:rFonts w:ascii="Times New Roman" w:hAnsi="Times New Roman" w:cs="Times New Roman"/>
          <w:sz w:val="24"/>
          <w:szCs w:val="24"/>
          <w:lang w:val="fr-FR"/>
        </w:rPr>
        <w:t xml:space="preserve">(CA) </w:t>
      </w:r>
      <w:r w:rsidR="00294AC8">
        <w:rPr>
          <w:rFonts w:ascii="Times New Roman" w:hAnsi="Times New Roman" w:cs="Times New Roman"/>
          <w:sz w:val="24"/>
          <w:szCs w:val="24"/>
          <w:lang w:val="fr-FR"/>
        </w:rPr>
        <w:t xml:space="preserve">caractérisé par </w:t>
      </w:r>
      <w:r w:rsidR="00A36697">
        <w:rPr>
          <w:rFonts w:ascii="Times New Roman" w:hAnsi="Times New Roman" w:cs="Times New Roman"/>
          <w:sz w:val="24"/>
          <w:szCs w:val="24"/>
          <w:lang w:val="fr-FR"/>
        </w:rPr>
        <w:t xml:space="preserve">(exemple) </w:t>
      </w:r>
      <w:r w:rsidR="0039679D">
        <w:rPr>
          <w:rFonts w:ascii="Times New Roman" w:hAnsi="Times New Roman" w:cs="Times New Roman"/>
          <w:sz w:val="24"/>
          <w:szCs w:val="24"/>
          <w:lang w:val="fr-FR"/>
        </w:rPr>
        <w:t>:</w:t>
      </w:r>
    </w:p>
    <w:p w:rsidR="00A04093" w:rsidRPr="00437214" w:rsidRDefault="008F3C8E" w:rsidP="000703BC">
      <w:pPr>
        <w:pStyle w:val="Paragraphedeliste"/>
        <w:numPr>
          <w:ilvl w:val="0"/>
          <w:numId w:val="45"/>
        </w:numPr>
        <w:spacing w:after="0"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00C075A5" w:rsidRPr="00505170">
        <w:rPr>
          <w:rFonts w:ascii="Times New Roman" w:hAnsi="Times New Roman" w:cs="Times New Roman"/>
          <w:i/>
          <w:szCs w:val="24"/>
          <w:lang w:val="fr-FR"/>
        </w:rPr>
        <w:t>0x3Db366A5908ec0384DEE67b0c37D6B3aB4003c35</w:t>
      </w:r>
      <w:r w:rsidR="00682AD0" w:rsidRPr="00437214">
        <w:rPr>
          <w:rFonts w:ascii="Times New Roman" w:hAnsi="Times New Roman" w:cs="Times New Roman"/>
          <w:szCs w:val="24"/>
          <w:lang w:val="fr-FR"/>
        </w:rPr>
        <w:t>.</w:t>
      </w:r>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Diagramme</w:t>
      </w:r>
      <w:r w:rsidR="00E57390">
        <w:rPr>
          <w:rFonts w:ascii="Times New Roman" w:hAnsi="Times New Roman" w:cs="Times New Roman"/>
          <w:b/>
          <w:sz w:val="24"/>
          <w:szCs w:val="24"/>
          <w:lang w:val="fr-FR"/>
        </w:rPr>
        <w:t>s</w:t>
      </w:r>
      <w:r w:rsidRPr="00BC173F">
        <w:rPr>
          <w:rFonts w:ascii="Times New Roman" w:hAnsi="Times New Roman" w:cs="Times New Roman"/>
          <w:b/>
          <w:sz w:val="24"/>
          <w:szCs w:val="24"/>
          <w:lang w:val="fr-FR"/>
        </w:rPr>
        <w:t xml:space="preserve"> de séquences</w:t>
      </w:r>
    </w:p>
    <w:p w:rsidR="005A2B82" w:rsidRDefault="00BB605E" w:rsidP="008A007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w:t>
      </w:r>
      <w:r w:rsidR="006F2E71">
        <w:rPr>
          <w:rFonts w:ascii="Times New Roman" w:hAnsi="Times New Roman" w:cs="Times New Roman"/>
          <w:sz w:val="24"/>
          <w:szCs w:val="24"/>
          <w:lang w:val="fr-FR"/>
        </w:rPr>
        <w:t xml:space="preserve"> type de</w:t>
      </w:r>
      <w:r>
        <w:rPr>
          <w:rFonts w:ascii="Times New Roman" w:hAnsi="Times New Roman" w:cs="Times New Roman"/>
          <w:sz w:val="24"/>
          <w:szCs w:val="24"/>
          <w:lang w:val="fr-FR"/>
        </w:rPr>
        <w:t xml:space="preserve"> diagramme </w:t>
      </w:r>
      <w:r w:rsidR="004408D2">
        <w:rPr>
          <w:rFonts w:ascii="Times New Roman" w:hAnsi="Times New Roman" w:cs="Times New Roman"/>
          <w:sz w:val="24"/>
          <w:szCs w:val="24"/>
          <w:lang w:val="fr-FR"/>
        </w:rPr>
        <w:t>permet de mieux appréhender les interactions entre les acteurs et la solution</w:t>
      </w:r>
      <w:r w:rsidR="006B48D8">
        <w:rPr>
          <w:rFonts w:ascii="Times New Roman" w:hAnsi="Times New Roman" w:cs="Times New Roman"/>
          <w:sz w:val="24"/>
          <w:szCs w:val="24"/>
          <w:lang w:val="fr-FR"/>
        </w:rPr>
        <w:t xml:space="preserve"> selon un ordre chronologique</w:t>
      </w:r>
      <w:r w:rsidR="000D6308">
        <w:rPr>
          <w:rFonts w:ascii="Times New Roman" w:hAnsi="Times New Roman" w:cs="Times New Roman"/>
          <w:sz w:val="24"/>
          <w:szCs w:val="24"/>
          <w:lang w:val="fr-FR"/>
        </w:rPr>
        <w:t xml:space="preserve"> lors de l’exécution d</w:t>
      </w:r>
      <w:r w:rsidR="00CF719F">
        <w:rPr>
          <w:rFonts w:ascii="Times New Roman" w:hAnsi="Times New Roman" w:cs="Times New Roman"/>
          <w:sz w:val="24"/>
          <w:szCs w:val="24"/>
          <w:lang w:val="fr-FR"/>
        </w:rPr>
        <w:t>’</w:t>
      </w:r>
      <w:r w:rsidR="000D6308">
        <w:rPr>
          <w:rFonts w:ascii="Times New Roman" w:hAnsi="Times New Roman" w:cs="Times New Roman"/>
          <w:sz w:val="24"/>
          <w:szCs w:val="24"/>
          <w:lang w:val="fr-FR"/>
        </w:rPr>
        <w:t>u</w:t>
      </w:r>
      <w:r w:rsidR="00CF719F">
        <w:rPr>
          <w:rFonts w:ascii="Times New Roman" w:hAnsi="Times New Roman" w:cs="Times New Roman"/>
          <w:sz w:val="24"/>
          <w:szCs w:val="24"/>
          <w:lang w:val="fr-FR"/>
        </w:rPr>
        <w:t>ne</w:t>
      </w:r>
      <w:r w:rsidR="000D6308">
        <w:rPr>
          <w:rFonts w:ascii="Times New Roman" w:hAnsi="Times New Roman" w:cs="Times New Roman"/>
          <w:sz w:val="24"/>
          <w:szCs w:val="24"/>
          <w:lang w:val="fr-FR"/>
        </w:rPr>
        <w:t xml:space="preserve"> fonction de celle-ci.</w:t>
      </w:r>
      <w:r w:rsidR="00CF719F">
        <w:rPr>
          <w:rFonts w:ascii="Times New Roman" w:hAnsi="Times New Roman" w:cs="Times New Roman"/>
          <w:sz w:val="24"/>
          <w:szCs w:val="24"/>
          <w:lang w:val="fr-FR"/>
        </w:rPr>
        <w:t xml:space="preserve"> </w:t>
      </w:r>
      <w:r w:rsidR="009772CC">
        <w:rPr>
          <w:rFonts w:ascii="Times New Roman" w:hAnsi="Times New Roman" w:cs="Times New Roman"/>
          <w:sz w:val="24"/>
          <w:szCs w:val="24"/>
          <w:lang w:val="fr-FR"/>
        </w:rPr>
        <w:t xml:space="preserve">A </w:t>
      </w:r>
      <w:r w:rsidR="00B502C4">
        <w:rPr>
          <w:rFonts w:ascii="Times New Roman" w:hAnsi="Times New Roman" w:cs="Times New Roman"/>
          <w:sz w:val="24"/>
          <w:szCs w:val="24"/>
          <w:lang w:val="fr-FR"/>
        </w:rPr>
        <w:t>travers le</w:t>
      </w:r>
      <w:r w:rsidR="009772CC">
        <w:rPr>
          <w:rFonts w:ascii="Times New Roman" w:hAnsi="Times New Roman" w:cs="Times New Roman"/>
          <w:sz w:val="24"/>
          <w:szCs w:val="24"/>
          <w:lang w:val="fr-FR"/>
        </w:rPr>
        <w:t xml:space="preserve"> </w:t>
      </w:r>
      <w:r w:rsidR="009772CC" w:rsidRPr="00B844D6">
        <w:rPr>
          <w:rFonts w:ascii="Times New Roman" w:hAnsi="Times New Roman" w:cs="Times New Roman"/>
          <w:sz w:val="24"/>
          <w:szCs w:val="24"/>
          <w:highlight w:val="yellow"/>
          <w:lang w:val="fr-FR"/>
        </w:rPr>
        <w:t xml:space="preserve">figure </w:t>
      </w:r>
      <w:r w:rsidR="00CE2045" w:rsidRPr="00B844D6">
        <w:rPr>
          <w:rFonts w:ascii="Times New Roman" w:hAnsi="Times New Roman" w:cs="Times New Roman"/>
          <w:sz w:val="24"/>
          <w:szCs w:val="24"/>
          <w:highlight w:val="yellow"/>
          <w:lang w:val="fr-FR"/>
        </w:rPr>
        <w:t>14</w:t>
      </w:r>
      <w:r w:rsidR="009772CC" w:rsidRPr="00B844D6">
        <w:rPr>
          <w:rFonts w:ascii="Times New Roman" w:hAnsi="Times New Roman" w:cs="Times New Roman"/>
          <w:sz w:val="24"/>
          <w:szCs w:val="24"/>
          <w:highlight w:val="yellow"/>
          <w:lang w:val="fr-FR"/>
        </w:rPr>
        <w:t xml:space="preserve"> </w:t>
      </w:r>
      <w:r w:rsidR="00845774">
        <w:rPr>
          <w:rFonts w:ascii="Times New Roman" w:hAnsi="Times New Roman" w:cs="Times New Roman"/>
          <w:sz w:val="24"/>
          <w:szCs w:val="24"/>
          <w:lang w:val="fr-FR"/>
        </w:rPr>
        <w:t>ci-dessous</w:t>
      </w:r>
      <w:r w:rsidR="009772CC">
        <w:rPr>
          <w:rFonts w:ascii="Times New Roman" w:hAnsi="Times New Roman" w:cs="Times New Roman"/>
          <w:sz w:val="24"/>
          <w:szCs w:val="24"/>
          <w:lang w:val="fr-FR"/>
        </w:rPr>
        <w:t>, nous présentons le diagramme de séquences d’enregistrement de document administratif dans la blockchain Ethereum</w:t>
      </w:r>
      <w:r w:rsidR="00FD78AA">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w:t>
      </w:r>
      <w:r w:rsidR="00CD19C6">
        <w:rPr>
          <w:rFonts w:ascii="Times New Roman" w:hAnsi="Times New Roman" w:cs="Times New Roman"/>
          <w:sz w:val="24"/>
          <w:szCs w:val="24"/>
          <w:lang w:val="fr-FR"/>
        </w:rPr>
        <w:t xml:space="preserve">Cette </w:t>
      </w:r>
      <w:r w:rsidR="00E757F9">
        <w:rPr>
          <w:rFonts w:ascii="Times New Roman" w:hAnsi="Times New Roman" w:cs="Times New Roman"/>
          <w:sz w:val="24"/>
          <w:szCs w:val="24"/>
          <w:lang w:val="fr-FR"/>
        </w:rPr>
        <w:t xml:space="preserve">opération d’enregistrement de document nécessite d’avoir une </w:t>
      </w:r>
      <w:r w:rsidR="00447E47">
        <w:rPr>
          <w:rFonts w:ascii="Times New Roman" w:hAnsi="Times New Roman" w:cs="Times New Roman"/>
          <w:sz w:val="24"/>
          <w:szCs w:val="24"/>
          <w:lang w:val="fr-FR"/>
        </w:rPr>
        <w:t xml:space="preserve">paire de </w:t>
      </w:r>
      <w:r w:rsidR="00E757F9">
        <w:rPr>
          <w:rFonts w:ascii="Times New Roman" w:hAnsi="Times New Roman" w:cs="Times New Roman"/>
          <w:sz w:val="24"/>
          <w:szCs w:val="24"/>
          <w:lang w:val="fr-FR"/>
        </w:rPr>
        <w:t xml:space="preserve">clé </w:t>
      </w:r>
      <w:r w:rsidR="00447E47">
        <w:rPr>
          <w:rFonts w:ascii="Times New Roman" w:hAnsi="Times New Roman" w:cs="Times New Roman"/>
          <w:sz w:val="24"/>
          <w:szCs w:val="24"/>
          <w:lang w:val="fr-FR"/>
        </w:rPr>
        <w:t>(privée/</w:t>
      </w:r>
      <w:r w:rsidR="00E757F9">
        <w:rPr>
          <w:rFonts w:ascii="Times New Roman" w:hAnsi="Times New Roman" w:cs="Times New Roman"/>
          <w:sz w:val="24"/>
          <w:szCs w:val="24"/>
          <w:lang w:val="fr-FR"/>
        </w:rPr>
        <w:t>publique</w:t>
      </w:r>
      <w:r w:rsidR="00447E47">
        <w:rPr>
          <w:rFonts w:ascii="Times New Roman" w:hAnsi="Times New Roman" w:cs="Times New Roman"/>
          <w:sz w:val="24"/>
          <w:szCs w:val="24"/>
          <w:lang w:val="fr-FR"/>
        </w:rPr>
        <w:t>)</w:t>
      </w:r>
      <w:r w:rsidR="00E757F9">
        <w:rPr>
          <w:rFonts w:ascii="Times New Roman" w:hAnsi="Times New Roman" w:cs="Times New Roman"/>
          <w:sz w:val="24"/>
          <w:szCs w:val="24"/>
          <w:lang w:val="fr-FR"/>
        </w:rPr>
        <w:t xml:space="preserve"> à renseigner dans le formulaire d’ajout.</w:t>
      </w:r>
    </w:p>
    <w:p w:rsidR="00CE2045" w:rsidRDefault="004E2362" w:rsidP="00155080">
      <w:pPr>
        <w:keepNext/>
        <w:spacing w:after="0" w:line="360" w:lineRule="auto"/>
        <w:jc w:val="center"/>
      </w:pPr>
      <w:r>
        <w:rPr>
          <w:rFonts w:ascii="Times New Roman" w:hAnsi="Times New Roman" w:cs="Times New Roman"/>
          <w:noProof/>
          <w:sz w:val="24"/>
          <w:szCs w:val="24"/>
        </w:rPr>
        <w:drawing>
          <wp:inline distT="0" distB="0" distL="0" distR="0" wp14:anchorId="7F02AB29" wp14:editId="246D497E">
            <wp:extent cx="5972810" cy="4513730"/>
            <wp:effectExtent l="0" t="0" r="8890" b="127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5">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rsidR="00FD78AA" w:rsidRPr="00155080" w:rsidRDefault="00CE2045" w:rsidP="00155080">
      <w:pPr>
        <w:pStyle w:val="Lgende"/>
        <w:jc w:val="center"/>
        <w:rPr>
          <w:rFonts w:ascii="Times New Roman" w:hAnsi="Times New Roman" w:cs="Times New Roman"/>
          <w:color w:val="auto"/>
          <w:sz w:val="24"/>
          <w:szCs w:val="24"/>
          <w:lang w:val="fr-FR"/>
        </w:rPr>
      </w:pPr>
      <w:bookmarkStart w:id="82" w:name="_Toc196954647"/>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A0210E">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82"/>
    </w:p>
    <w:p w:rsidR="004E2362" w:rsidRDefault="00C43DA0" w:rsidP="008A007B">
      <w:pPr>
        <w:spacing w:after="0" w:line="360" w:lineRule="auto"/>
        <w:jc w:val="both"/>
        <w:rPr>
          <w:rFonts w:ascii="Times New Roman" w:hAnsi="Times New Roman" w:cs="Times New Roman"/>
          <w:sz w:val="24"/>
          <w:szCs w:val="24"/>
          <w:lang w:val="fr-FR"/>
        </w:rPr>
      </w:pPr>
      <w:r w:rsidRPr="00825DBE">
        <w:rPr>
          <w:rFonts w:ascii="Times New Roman" w:hAnsi="Times New Roman" w:cs="Times New Roman"/>
          <w:sz w:val="24"/>
          <w:szCs w:val="24"/>
          <w:highlight w:val="yellow"/>
          <w:lang w:val="fr-FR"/>
        </w:rPr>
        <w:lastRenderedPageBreak/>
        <w:t>La figure 15</w:t>
      </w:r>
      <w:r>
        <w:rPr>
          <w:rFonts w:ascii="Times New Roman" w:hAnsi="Times New Roman" w:cs="Times New Roman"/>
          <w:sz w:val="24"/>
          <w:szCs w:val="24"/>
          <w:lang w:val="fr-FR"/>
        </w:rPr>
        <w:t xml:space="preserve"> ci-dessous représente </w:t>
      </w:r>
      <w:r w:rsidR="00825DBE">
        <w:rPr>
          <w:rFonts w:ascii="Times New Roman" w:hAnsi="Times New Roman" w:cs="Times New Roman"/>
          <w:sz w:val="24"/>
          <w:szCs w:val="24"/>
          <w:lang w:val="fr-FR"/>
        </w:rPr>
        <w:t>le diagramme</w:t>
      </w:r>
      <w:r w:rsidR="00FA5908">
        <w:rPr>
          <w:rFonts w:ascii="Times New Roman" w:hAnsi="Times New Roman" w:cs="Times New Roman"/>
          <w:sz w:val="24"/>
          <w:szCs w:val="24"/>
          <w:lang w:val="fr-FR"/>
        </w:rPr>
        <w:t xml:space="preserve"> de</w:t>
      </w:r>
      <w:r w:rsidR="00995D2E">
        <w:rPr>
          <w:rFonts w:ascii="Times New Roman" w:hAnsi="Times New Roman" w:cs="Times New Roman"/>
          <w:sz w:val="24"/>
          <w:szCs w:val="24"/>
          <w:lang w:val="fr-FR"/>
        </w:rPr>
        <w:t xml:space="preserve"> </w:t>
      </w:r>
      <w:r w:rsidR="00FA5908">
        <w:rPr>
          <w:rFonts w:ascii="Times New Roman" w:hAnsi="Times New Roman" w:cs="Times New Roman"/>
          <w:sz w:val="24"/>
          <w:szCs w:val="24"/>
          <w:lang w:val="fr-FR"/>
        </w:rPr>
        <w:t>séquences</w:t>
      </w:r>
      <w:r>
        <w:rPr>
          <w:rFonts w:ascii="Times New Roman" w:hAnsi="Times New Roman" w:cs="Times New Roman"/>
          <w:sz w:val="24"/>
          <w:szCs w:val="24"/>
          <w:lang w:val="fr-FR"/>
        </w:rPr>
        <w:t xml:space="preserve"> </w:t>
      </w:r>
      <w:r w:rsidR="00D0479F">
        <w:rPr>
          <w:rFonts w:ascii="Times New Roman" w:hAnsi="Times New Roman" w:cs="Times New Roman"/>
          <w:sz w:val="24"/>
          <w:szCs w:val="24"/>
          <w:lang w:val="fr-FR"/>
        </w:rPr>
        <w:t>d’authentification (ou de vérification)</w:t>
      </w:r>
      <w:r>
        <w:rPr>
          <w:rFonts w:ascii="Times New Roman" w:hAnsi="Times New Roman" w:cs="Times New Roman"/>
          <w:sz w:val="24"/>
          <w:szCs w:val="24"/>
          <w:lang w:val="fr-FR"/>
        </w:rPr>
        <w:t xml:space="preserve"> de document administratif depuis Ethereum.</w:t>
      </w:r>
      <w:r w:rsidR="004C67F6">
        <w:rPr>
          <w:rFonts w:ascii="Times New Roman" w:hAnsi="Times New Roman" w:cs="Times New Roman"/>
          <w:sz w:val="24"/>
          <w:szCs w:val="24"/>
          <w:lang w:val="fr-FR"/>
        </w:rPr>
        <w:t xml:space="preserve"> Pour cette opération de vérification, l’acteur a juste besoin d’avoir le document électronique</w:t>
      </w:r>
      <w:r w:rsidR="00FD38F3">
        <w:rPr>
          <w:rFonts w:ascii="Times New Roman" w:hAnsi="Times New Roman" w:cs="Times New Roman"/>
          <w:sz w:val="24"/>
          <w:szCs w:val="24"/>
          <w:lang w:val="fr-FR"/>
        </w:rPr>
        <w:t xml:space="preserve"> à authentifier</w:t>
      </w:r>
      <w:r w:rsidR="004C67F6">
        <w:rPr>
          <w:rFonts w:ascii="Times New Roman" w:hAnsi="Times New Roman" w:cs="Times New Roman"/>
          <w:sz w:val="24"/>
          <w:szCs w:val="24"/>
          <w:lang w:val="fr-FR"/>
        </w:rPr>
        <w:t>.</w:t>
      </w:r>
    </w:p>
    <w:p w:rsidR="0016125A" w:rsidRDefault="00187A44" w:rsidP="0016125A">
      <w:pPr>
        <w:keepNext/>
        <w:spacing w:after="0" w:line="360" w:lineRule="auto"/>
        <w:jc w:val="center"/>
      </w:pPr>
      <w:r>
        <w:rPr>
          <w:rFonts w:ascii="Times New Roman" w:hAnsi="Times New Roman" w:cs="Times New Roman"/>
          <w:noProof/>
          <w:sz w:val="24"/>
          <w:szCs w:val="24"/>
        </w:rPr>
        <w:drawing>
          <wp:inline distT="0" distB="0" distL="0" distR="0" wp14:anchorId="0FA93B85" wp14:editId="6A5D2180">
            <wp:extent cx="5972810" cy="5109845"/>
            <wp:effectExtent l="0" t="0" r="889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rsidR="00A25583" w:rsidRPr="0016125A" w:rsidRDefault="0016125A" w:rsidP="0016125A">
      <w:pPr>
        <w:pStyle w:val="Lgende"/>
        <w:jc w:val="center"/>
        <w:rPr>
          <w:rFonts w:ascii="Times New Roman" w:hAnsi="Times New Roman" w:cs="Times New Roman"/>
          <w:color w:val="auto"/>
          <w:sz w:val="36"/>
          <w:szCs w:val="24"/>
          <w:lang w:val="fr-FR"/>
        </w:rPr>
      </w:pPr>
      <w:bookmarkStart w:id="83" w:name="_Toc196954648"/>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83"/>
    </w:p>
    <w:p w:rsidR="005A2B82" w:rsidRPr="00BC173F" w:rsidRDefault="005A2B82" w:rsidP="000703BC">
      <w:pPr>
        <w:pStyle w:val="Paragraphedeliste"/>
        <w:numPr>
          <w:ilvl w:val="0"/>
          <w:numId w:val="41"/>
        </w:numPr>
        <w:spacing w:after="0" w:line="360" w:lineRule="auto"/>
        <w:jc w:val="both"/>
        <w:rPr>
          <w:rFonts w:ascii="Times New Roman" w:hAnsi="Times New Roman" w:cs="Times New Roman"/>
          <w:b/>
          <w:sz w:val="24"/>
          <w:szCs w:val="24"/>
          <w:lang w:val="fr-FR"/>
        </w:rPr>
      </w:pPr>
      <w:r w:rsidRPr="00BC173F">
        <w:rPr>
          <w:rFonts w:ascii="Times New Roman" w:hAnsi="Times New Roman" w:cs="Times New Roman"/>
          <w:b/>
          <w:sz w:val="24"/>
          <w:szCs w:val="24"/>
          <w:lang w:val="fr-FR"/>
        </w:rPr>
        <w:t xml:space="preserve">Diagramme </w:t>
      </w:r>
      <w:r w:rsidR="00F3073A">
        <w:rPr>
          <w:rFonts w:ascii="Times New Roman" w:hAnsi="Times New Roman" w:cs="Times New Roman"/>
          <w:b/>
          <w:sz w:val="24"/>
          <w:szCs w:val="24"/>
          <w:lang w:val="fr-FR"/>
        </w:rPr>
        <w:t>d’interactions du</w:t>
      </w:r>
      <w:r w:rsidR="00A16BC1">
        <w:rPr>
          <w:rFonts w:ascii="Times New Roman" w:hAnsi="Times New Roman" w:cs="Times New Roman"/>
          <w:b/>
          <w:sz w:val="24"/>
          <w:szCs w:val="24"/>
          <w:lang w:val="fr-FR"/>
        </w:rPr>
        <w:t xml:space="preserve"> </w:t>
      </w:r>
      <w:r w:rsidRPr="00BC173F">
        <w:rPr>
          <w:rFonts w:ascii="Times New Roman" w:hAnsi="Times New Roman" w:cs="Times New Roman"/>
          <w:b/>
          <w:sz w:val="24"/>
          <w:szCs w:val="24"/>
          <w:lang w:val="fr-FR"/>
        </w:rPr>
        <w:t>contrat intelligent</w:t>
      </w:r>
    </w:p>
    <w:p w:rsidR="002A456F" w:rsidRDefault="003F4A5C" w:rsidP="003253D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diagramme offre une vue graphique </w:t>
      </w:r>
      <w:r w:rsidR="00EE740A">
        <w:rPr>
          <w:rFonts w:ascii="Times New Roman" w:hAnsi="Times New Roman" w:cs="Times New Roman"/>
          <w:sz w:val="24"/>
          <w:szCs w:val="24"/>
          <w:lang w:val="fr-FR"/>
        </w:rPr>
        <w:t xml:space="preserve">du contrat intelligent (pouvant être assimilé à un objet dans </w:t>
      </w:r>
      <w:r w:rsidR="000B5B32">
        <w:rPr>
          <w:rFonts w:ascii="Times New Roman" w:hAnsi="Times New Roman" w:cs="Times New Roman"/>
          <w:sz w:val="24"/>
          <w:szCs w:val="24"/>
          <w:lang w:val="fr-FR"/>
        </w:rPr>
        <w:t>une conception orientée objets-relationnel</w:t>
      </w:r>
      <w:r w:rsidR="00EE740A">
        <w:rPr>
          <w:rFonts w:ascii="Times New Roman" w:hAnsi="Times New Roman" w:cs="Times New Roman"/>
          <w:sz w:val="24"/>
          <w:szCs w:val="24"/>
          <w:lang w:val="fr-FR"/>
        </w:rPr>
        <w:t>)</w:t>
      </w:r>
      <w:r w:rsidR="0036127C">
        <w:rPr>
          <w:rFonts w:ascii="Times New Roman" w:hAnsi="Times New Roman" w:cs="Times New Roman"/>
          <w:sz w:val="24"/>
          <w:szCs w:val="24"/>
          <w:lang w:val="fr-FR"/>
        </w:rPr>
        <w:t xml:space="preserve"> et ses interactions avec les comptes EOA</w:t>
      </w:r>
      <w:r>
        <w:rPr>
          <w:rFonts w:ascii="Times New Roman" w:hAnsi="Times New Roman" w:cs="Times New Roman"/>
          <w:sz w:val="24"/>
          <w:szCs w:val="24"/>
          <w:lang w:val="fr-FR"/>
        </w:rPr>
        <w:t xml:space="preserve">. </w:t>
      </w:r>
      <w:r w:rsidR="000F0D48">
        <w:rPr>
          <w:rFonts w:ascii="Times New Roman" w:hAnsi="Times New Roman" w:cs="Times New Roman"/>
          <w:sz w:val="24"/>
          <w:szCs w:val="24"/>
          <w:lang w:val="fr-FR"/>
        </w:rPr>
        <w:t>L'utilité</w:t>
      </w:r>
      <w:r w:rsidR="0029068D" w:rsidRPr="0029068D">
        <w:rPr>
          <w:rFonts w:ascii="Times New Roman" w:hAnsi="Times New Roman" w:cs="Times New Roman"/>
          <w:sz w:val="24"/>
          <w:szCs w:val="24"/>
          <w:lang w:val="fr-FR"/>
        </w:rPr>
        <w:t xml:space="preserve"> de notre contrat intelligent est de stocker un document administratif</w:t>
      </w:r>
      <w:r w:rsidR="00B25FCC">
        <w:rPr>
          <w:rFonts w:ascii="Times New Roman" w:hAnsi="Times New Roman" w:cs="Times New Roman"/>
          <w:sz w:val="24"/>
          <w:szCs w:val="24"/>
          <w:lang w:val="fr-FR"/>
        </w:rPr>
        <w:t xml:space="preserve"> électronique</w:t>
      </w:r>
      <w:r w:rsidR="0029068D" w:rsidRPr="0029068D">
        <w:rPr>
          <w:rFonts w:ascii="Times New Roman" w:hAnsi="Times New Roman" w:cs="Times New Roman"/>
          <w:sz w:val="24"/>
          <w:szCs w:val="24"/>
          <w:lang w:val="fr-FR"/>
        </w:rPr>
        <w:t xml:space="preserve"> sur Ethereum et de pouvoir le retrouver à tout m</w:t>
      </w:r>
      <w:r w:rsidR="006D1E93">
        <w:rPr>
          <w:rFonts w:ascii="Times New Roman" w:hAnsi="Times New Roman" w:cs="Times New Roman"/>
          <w:sz w:val="24"/>
          <w:szCs w:val="24"/>
          <w:lang w:val="fr-FR"/>
        </w:rPr>
        <w:t xml:space="preserve">oment. Le contrat est dénommé </w:t>
      </w:r>
      <w:r w:rsidR="0029068D" w:rsidRPr="006D1E93">
        <w:rPr>
          <w:rFonts w:ascii="Times New Roman" w:hAnsi="Times New Roman" w:cs="Times New Roman"/>
          <w:b/>
          <w:i/>
          <w:sz w:val="24"/>
          <w:szCs w:val="24"/>
          <w:lang w:val="fr-FR"/>
        </w:rPr>
        <w:t>DocumentAdministratif</w:t>
      </w:r>
      <w:r w:rsidR="0029068D" w:rsidRPr="0029068D">
        <w:rPr>
          <w:rFonts w:ascii="Times New Roman" w:hAnsi="Times New Roman" w:cs="Times New Roman"/>
          <w:sz w:val="24"/>
          <w:szCs w:val="24"/>
          <w:lang w:val="fr-FR"/>
        </w:rPr>
        <w:t xml:space="preserve"> et son </w:t>
      </w:r>
      <w:r w:rsidR="0029068D" w:rsidRPr="0029068D">
        <w:rPr>
          <w:rFonts w:ascii="Times New Roman" w:hAnsi="Times New Roman" w:cs="Times New Roman"/>
          <w:sz w:val="24"/>
          <w:szCs w:val="24"/>
          <w:lang w:val="fr-FR"/>
        </w:rPr>
        <w:lastRenderedPageBreak/>
        <w:t>déploiement peut coûter</w:t>
      </w:r>
      <w:r w:rsidR="002D78D5">
        <w:rPr>
          <w:rStyle w:val="Appelnotedebasdep"/>
          <w:rFonts w:ascii="Times New Roman" w:hAnsi="Times New Roman" w:cs="Times New Roman"/>
          <w:sz w:val="24"/>
          <w:szCs w:val="24"/>
          <w:lang w:val="fr-FR"/>
        </w:rPr>
        <w:footnoteReference w:id="7"/>
      </w:r>
      <w:r w:rsidR="00CB0C16">
        <w:rPr>
          <w:rFonts w:ascii="Times New Roman" w:hAnsi="Times New Roman" w:cs="Times New Roman"/>
          <w:sz w:val="24"/>
          <w:szCs w:val="24"/>
          <w:lang w:val="fr-FR"/>
        </w:rPr>
        <w:t xml:space="preserve"> environ</w:t>
      </w:r>
      <w:r w:rsidR="0029068D" w:rsidRPr="0029068D">
        <w:rPr>
          <w:rFonts w:ascii="Times New Roman" w:hAnsi="Times New Roman" w:cs="Times New Roman"/>
          <w:sz w:val="24"/>
          <w:szCs w:val="24"/>
          <w:lang w:val="fr-FR"/>
        </w:rPr>
        <w:t xml:space="preserve"> </w:t>
      </w:r>
      <w:r w:rsidR="00236F2F">
        <w:rPr>
          <w:rFonts w:ascii="Times New Roman" w:hAnsi="Times New Roman" w:cs="Times New Roman"/>
          <w:sz w:val="24"/>
          <w:szCs w:val="24"/>
          <w:lang w:val="fr-FR"/>
        </w:rPr>
        <w:t xml:space="preserve">782016 GAS, soit </w:t>
      </w:r>
      <w:r w:rsidR="00236F2F" w:rsidRPr="00236F2F">
        <w:rPr>
          <w:rFonts w:ascii="Times New Roman" w:hAnsi="Times New Roman" w:cs="Times New Roman"/>
          <w:sz w:val="24"/>
          <w:szCs w:val="24"/>
          <w:lang w:val="fr-FR"/>
        </w:rPr>
        <w:t>1487.818208</w:t>
      </w:r>
      <w:r w:rsidR="00236F2F">
        <w:rPr>
          <w:rFonts w:ascii="Times New Roman" w:hAnsi="Times New Roman" w:cs="Times New Roman"/>
          <w:sz w:val="24"/>
          <w:szCs w:val="24"/>
          <w:lang w:val="fr-FR"/>
        </w:rPr>
        <w:t xml:space="preserve"> ETH</w:t>
      </w:r>
      <w:r w:rsidR="003E0B1B">
        <w:rPr>
          <w:rFonts w:ascii="Times New Roman" w:hAnsi="Times New Roman" w:cs="Times New Roman"/>
          <w:sz w:val="24"/>
          <w:szCs w:val="24"/>
          <w:lang w:val="fr-FR"/>
        </w:rPr>
        <w:t xml:space="preserve"> (avec </w:t>
      </w:r>
      <w:r w:rsidR="0014408F">
        <w:rPr>
          <w:rFonts w:ascii="Times New Roman" w:hAnsi="Times New Roman" w:cs="Times New Roman"/>
          <w:sz w:val="24"/>
          <w:szCs w:val="24"/>
          <w:lang w:val="fr-FR"/>
        </w:rPr>
        <w:t xml:space="preserve">894334 GAS ou </w:t>
      </w:r>
      <w:r w:rsidR="003E0B1B" w:rsidRPr="003E0B1B">
        <w:rPr>
          <w:rFonts w:ascii="Times New Roman" w:hAnsi="Times New Roman" w:cs="Times New Roman"/>
          <w:sz w:val="24"/>
          <w:szCs w:val="24"/>
          <w:lang w:val="fr-FR"/>
        </w:rPr>
        <w:t>1701.50791</w:t>
      </w:r>
      <w:r w:rsidR="003E0B1B">
        <w:rPr>
          <w:rFonts w:ascii="Times New Roman" w:hAnsi="Times New Roman" w:cs="Times New Roman"/>
          <w:sz w:val="24"/>
          <w:szCs w:val="24"/>
          <w:lang w:val="fr-FR"/>
        </w:rPr>
        <w:t xml:space="preserve"> ETH comme coût estimatif de transaction</w:t>
      </w:r>
      <w:r w:rsidR="009116D4">
        <w:rPr>
          <w:rFonts w:ascii="Times New Roman" w:hAnsi="Times New Roman" w:cs="Times New Roman"/>
          <w:sz w:val="24"/>
          <w:szCs w:val="24"/>
          <w:lang w:val="fr-FR"/>
        </w:rPr>
        <w:t xml:space="preserve"> de création du contrat</w:t>
      </w:r>
      <w:r w:rsidR="003E0B1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n tenant compte de notre approche, </w:t>
      </w:r>
      <w:r w:rsidR="0029068D" w:rsidRPr="00265FA2">
        <w:rPr>
          <w:rFonts w:ascii="Times New Roman" w:hAnsi="Times New Roman" w:cs="Times New Roman"/>
          <w:i/>
          <w:sz w:val="24"/>
          <w:szCs w:val="24"/>
          <w:lang w:val="fr-FR"/>
        </w:rPr>
        <w:t>DocumentAdministratif</w:t>
      </w:r>
      <w:r w:rsidR="0029068D" w:rsidRPr="0029068D">
        <w:rPr>
          <w:rFonts w:ascii="Times New Roman" w:hAnsi="Times New Roman" w:cs="Times New Roman"/>
          <w:sz w:val="24"/>
          <w:szCs w:val="24"/>
          <w:lang w:val="fr-FR"/>
        </w:rPr>
        <w:t xml:space="preserve"> est caractérisé par </w:t>
      </w:r>
      <w:r w:rsidR="00D16DCD">
        <w:rPr>
          <w:rFonts w:ascii="Times New Roman" w:hAnsi="Times New Roman" w:cs="Times New Roman"/>
          <w:sz w:val="24"/>
          <w:szCs w:val="24"/>
          <w:lang w:val="fr-FR"/>
        </w:rPr>
        <w:t xml:space="preserve">une structure d'informations, un mapping, </w:t>
      </w:r>
      <w:r w:rsidR="0029068D"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sidR="007A634D">
        <w:rPr>
          <w:rFonts w:ascii="Times New Roman" w:hAnsi="Times New Roman" w:cs="Times New Roman"/>
          <w:sz w:val="24"/>
          <w:szCs w:val="24"/>
          <w:lang w:val="fr-FR"/>
        </w:rPr>
        <w:t>publique de l'auteur (</w:t>
      </w:r>
      <w:r w:rsidR="0029068D" w:rsidRPr="0029068D">
        <w:rPr>
          <w:rFonts w:ascii="Times New Roman" w:hAnsi="Times New Roman" w:cs="Times New Roman"/>
          <w:sz w:val="24"/>
          <w:szCs w:val="24"/>
          <w:lang w:val="fr-FR"/>
        </w:rPr>
        <w:t>signataire</w:t>
      </w:r>
      <w:r w:rsidR="007A634D">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et le timestamp qui correspond à l'horodatage. Le mapping </w:t>
      </w:r>
      <w:r w:rsidR="005D5F72" w:rsidRPr="0029068D">
        <w:rPr>
          <w:rFonts w:ascii="Times New Roman" w:hAnsi="Times New Roman" w:cs="Times New Roman"/>
          <w:sz w:val="24"/>
          <w:szCs w:val="24"/>
          <w:lang w:val="fr-FR"/>
        </w:rPr>
        <w:t>dénommé</w:t>
      </w:r>
      <w:r w:rsidR="0029068D" w:rsidRPr="0029068D">
        <w:rPr>
          <w:rFonts w:ascii="Times New Roman" w:hAnsi="Times New Roman" w:cs="Times New Roman"/>
          <w:sz w:val="24"/>
          <w:szCs w:val="24"/>
          <w:lang w:val="fr-FR"/>
        </w:rPr>
        <w:t xml:space="preserve"> </w:t>
      </w:r>
      <w:r w:rsidR="0029068D" w:rsidRPr="00B44639">
        <w:rPr>
          <w:rFonts w:ascii="Times New Roman" w:hAnsi="Times New Roman" w:cs="Times New Roman"/>
          <w:b/>
          <w:i/>
          <w:sz w:val="24"/>
          <w:szCs w:val="24"/>
          <w:lang w:val="fr-FR"/>
        </w:rPr>
        <w:t>documents</w:t>
      </w:r>
      <w:r w:rsidR="00AB208B" w:rsidRPr="00AB208B">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sert à mapper tout document</w:t>
      </w:r>
      <w:r w:rsidR="000B453F">
        <w:rPr>
          <w:rFonts w:ascii="Times New Roman" w:hAnsi="Times New Roman" w:cs="Times New Roman"/>
          <w:sz w:val="24"/>
          <w:szCs w:val="24"/>
          <w:lang w:val="fr-FR"/>
        </w:rPr>
        <w:t xml:space="preserve"> administratif</w:t>
      </w:r>
      <w:r w:rsidR="0029068D" w:rsidRPr="0029068D">
        <w:rPr>
          <w:rFonts w:ascii="Times New Roman" w:hAnsi="Times New Roman" w:cs="Times New Roman"/>
          <w:sz w:val="24"/>
          <w:szCs w:val="24"/>
          <w:lang w:val="fr-FR"/>
        </w:rPr>
        <w:t xml:space="preserve"> par son hash dans la liste des documents qui seront </w:t>
      </w:r>
      <w:r w:rsidR="009C6F4B">
        <w:rPr>
          <w:rFonts w:ascii="Times New Roman" w:hAnsi="Times New Roman" w:cs="Times New Roman"/>
          <w:sz w:val="24"/>
          <w:szCs w:val="24"/>
          <w:lang w:val="fr-FR"/>
        </w:rPr>
        <w:t xml:space="preserve">sur la blockchain. L'évènement </w:t>
      </w:r>
      <w:r w:rsidR="0029068D" w:rsidRPr="009C6F4B">
        <w:rPr>
          <w:rFonts w:ascii="Times New Roman" w:hAnsi="Times New Roman" w:cs="Times New Roman"/>
          <w:b/>
          <w:i/>
          <w:sz w:val="24"/>
          <w:szCs w:val="24"/>
          <w:lang w:val="fr-FR"/>
        </w:rPr>
        <w:t>DocumentStored</w:t>
      </w:r>
      <w:r w:rsidR="0029068D" w:rsidRPr="0029068D">
        <w:rPr>
          <w:rFonts w:ascii="Times New Roman" w:hAnsi="Times New Roman" w:cs="Times New Roman"/>
          <w:sz w:val="24"/>
          <w:szCs w:val="24"/>
          <w:lang w:val="fr-FR"/>
        </w:rPr>
        <w:t xml:space="preserve"> nous permet d'avo</w:t>
      </w:r>
      <w:r w:rsidR="003E3FCF">
        <w:rPr>
          <w:rFonts w:ascii="Times New Roman" w:hAnsi="Times New Roman" w:cs="Times New Roman"/>
          <w:sz w:val="24"/>
          <w:szCs w:val="24"/>
          <w:lang w:val="fr-FR"/>
        </w:rPr>
        <w:t>ir une ré</w:t>
      </w:r>
      <w:r w:rsidR="0029068D" w:rsidRPr="0029068D">
        <w:rPr>
          <w:rFonts w:ascii="Times New Roman" w:hAnsi="Times New Roman" w:cs="Times New Roman"/>
          <w:sz w:val="24"/>
          <w:szCs w:val="24"/>
          <w:lang w:val="fr-FR"/>
        </w:rPr>
        <w:t xml:space="preserve">ponse personnalisée après l'enregistrement réussi d'un document sur Ethereum. Il crée un index </w:t>
      </w:r>
      <w:r w:rsidR="00ED74F5">
        <w:rPr>
          <w:rFonts w:ascii="Times New Roman" w:hAnsi="Times New Roman" w:cs="Times New Roman"/>
          <w:sz w:val="24"/>
          <w:szCs w:val="24"/>
          <w:lang w:val="fr-FR"/>
        </w:rPr>
        <w:t>sur</w:t>
      </w:r>
      <w:r w:rsidR="0029068D" w:rsidRPr="0029068D">
        <w:rPr>
          <w:rFonts w:ascii="Times New Roman" w:hAnsi="Times New Roman" w:cs="Times New Roman"/>
          <w:sz w:val="24"/>
          <w:szCs w:val="24"/>
          <w:lang w:val="fr-FR"/>
        </w:rPr>
        <w:t xml:space="preserve"> Ethereum en se basant principalement </w:t>
      </w:r>
      <w:r w:rsidR="000A3720">
        <w:rPr>
          <w:rFonts w:ascii="Times New Roman" w:hAnsi="Times New Roman" w:cs="Times New Roman"/>
          <w:sz w:val="24"/>
          <w:szCs w:val="24"/>
          <w:lang w:val="fr-FR"/>
        </w:rPr>
        <w:t xml:space="preserve">sur </w:t>
      </w:r>
      <w:r w:rsidR="0029068D" w:rsidRPr="0029068D">
        <w:rPr>
          <w:rFonts w:ascii="Times New Roman" w:hAnsi="Times New Roman" w:cs="Times New Roman"/>
          <w:sz w:val="24"/>
          <w:szCs w:val="24"/>
          <w:lang w:val="fr-FR"/>
        </w:rPr>
        <w:t>le hash du document. En cas d'échec d'enregistrement du document</w:t>
      </w:r>
      <w:r w:rsidR="006855CF">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cet évènement est quand même émis à l'attention de l'utilisateur. </w:t>
      </w:r>
      <w:r w:rsidR="0029068D" w:rsidRPr="0037019C">
        <w:rPr>
          <w:rFonts w:ascii="Times New Roman" w:hAnsi="Times New Roman" w:cs="Times New Roman"/>
          <w:sz w:val="24"/>
          <w:szCs w:val="24"/>
        </w:rPr>
        <w:t xml:space="preserve">La fonction </w:t>
      </w:r>
      <w:r w:rsidR="0029068D" w:rsidRPr="0037019C">
        <w:rPr>
          <w:rFonts w:ascii="Times New Roman" w:hAnsi="Times New Roman" w:cs="Times New Roman"/>
          <w:b/>
          <w:i/>
          <w:sz w:val="24"/>
          <w:szCs w:val="24"/>
        </w:rPr>
        <w:t>storeAdministrativeDocument</w:t>
      </w:r>
      <w:r w:rsidR="0029068D" w:rsidRPr="0037019C">
        <w:rPr>
          <w:rFonts w:ascii="Times New Roman" w:hAnsi="Times New Roman" w:cs="Times New Roman"/>
          <w:b/>
          <w:sz w:val="24"/>
          <w:szCs w:val="24"/>
        </w:rPr>
        <w:t>(</w:t>
      </w:r>
      <w:r w:rsidR="0029068D" w:rsidRPr="0037019C">
        <w:rPr>
          <w:rFonts w:ascii="Times New Roman" w:hAnsi="Times New Roman" w:cs="Times New Roman"/>
          <w:i/>
          <w:sz w:val="24"/>
          <w:szCs w:val="24"/>
        </w:rPr>
        <w:t>string memory _hash, string memory _signedHash, string memory _publicKey</w:t>
      </w:r>
      <w:r w:rsidR="0029068D" w:rsidRPr="0037019C">
        <w:rPr>
          <w:rFonts w:ascii="Times New Roman" w:hAnsi="Times New Roman" w:cs="Times New Roman"/>
          <w:b/>
          <w:i/>
          <w:sz w:val="24"/>
          <w:szCs w:val="24"/>
        </w:rPr>
        <w:t>)</w:t>
      </w:r>
      <w:r w:rsidR="0029068D" w:rsidRPr="0037019C">
        <w:rPr>
          <w:rFonts w:ascii="Times New Roman" w:hAnsi="Times New Roman" w:cs="Times New Roman"/>
          <w:sz w:val="24"/>
          <w:szCs w:val="24"/>
        </w:rPr>
        <w:t xml:space="preserve"> sert à enregistrer un document sur Ethereum</w:t>
      </w:r>
      <w:r w:rsidR="006879B5" w:rsidRPr="0037019C">
        <w:rPr>
          <w:rFonts w:ascii="Times New Roman" w:hAnsi="Times New Roman" w:cs="Times New Roman"/>
          <w:sz w:val="24"/>
          <w:szCs w:val="24"/>
        </w:rPr>
        <w:t xml:space="preserve">. </w:t>
      </w:r>
      <w:r w:rsidR="006879B5">
        <w:rPr>
          <w:rFonts w:ascii="Times New Roman" w:hAnsi="Times New Roman" w:cs="Times New Roman"/>
          <w:sz w:val="24"/>
          <w:szCs w:val="24"/>
          <w:lang w:val="fr-FR"/>
        </w:rPr>
        <w:t>A cette occasion, Ethereum</w:t>
      </w:r>
      <w:r w:rsidR="0029068D" w:rsidRPr="0029068D">
        <w:rPr>
          <w:rFonts w:ascii="Times New Roman" w:hAnsi="Times New Roman" w:cs="Times New Roman"/>
          <w:sz w:val="24"/>
          <w:szCs w:val="24"/>
          <w:lang w:val="fr-FR"/>
        </w:rPr>
        <w:t xml:space="preserve"> </w:t>
      </w:r>
      <w:r w:rsidR="00CF6BB2">
        <w:rPr>
          <w:rFonts w:ascii="Times New Roman" w:hAnsi="Times New Roman" w:cs="Times New Roman"/>
          <w:sz w:val="24"/>
          <w:szCs w:val="24"/>
          <w:lang w:val="fr-FR"/>
        </w:rPr>
        <w:t xml:space="preserve">se charge de </w:t>
      </w:r>
      <w:r w:rsidR="0029068D" w:rsidRPr="0029068D">
        <w:rPr>
          <w:rFonts w:ascii="Times New Roman" w:hAnsi="Times New Roman" w:cs="Times New Roman"/>
          <w:sz w:val="24"/>
          <w:szCs w:val="24"/>
          <w:lang w:val="fr-FR"/>
        </w:rPr>
        <w:t>calcule</w:t>
      </w:r>
      <w:r w:rsidR="00CF6BB2">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et </w:t>
      </w:r>
      <w:r w:rsidR="00DC6CE0">
        <w:rPr>
          <w:rFonts w:ascii="Times New Roman" w:hAnsi="Times New Roman" w:cs="Times New Roman"/>
          <w:sz w:val="24"/>
          <w:szCs w:val="24"/>
          <w:lang w:val="fr-FR"/>
        </w:rPr>
        <w:t>d’</w:t>
      </w:r>
      <w:r w:rsidR="0029068D" w:rsidRPr="0029068D">
        <w:rPr>
          <w:rFonts w:ascii="Times New Roman" w:hAnsi="Times New Roman" w:cs="Times New Roman"/>
          <w:sz w:val="24"/>
          <w:szCs w:val="24"/>
          <w:lang w:val="fr-FR"/>
        </w:rPr>
        <w:t>associe</w:t>
      </w:r>
      <w:r w:rsidR="006367A1">
        <w:rPr>
          <w:rFonts w:ascii="Times New Roman" w:hAnsi="Times New Roman" w:cs="Times New Roman"/>
          <w:sz w:val="24"/>
          <w:szCs w:val="24"/>
          <w:lang w:val="fr-FR"/>
        </w:rPr>
        <w:t>r</w:t>
      </w:r>
      <w:r w:rsidR="0029068D" w:rsidRPr="0029068D">
        <w:rPr>
          <w:rFonts w:ascii="Times New Roman" w:hAnsi="Times New Roman" w:cs="Times New Roman"/>
          <w:sz w:val="24"/>
          <w:szCs w:val="24"/>
          <w:lang w:val="fr-FR"/>
        </w:rPr>
        <w:t xml:space="preserve"> l'horodatage</w:t>
      </w:r>
      <w:r w:rsidR="009725EC">
        <w:rPr>
          <w:rFonts w:ascii="Times New Roman" w:hAnsi="Times New Roman" w:cs="Times New Roman"/>
          <w:sz w:val="24"/>
          <w:szCs w:val="24"/>
          <w:lang w:val="fr-FR"/>
        </w:rPr>
        <w:t xml:space="preserve"> à la structure d’informations</w:t>
      </w:r>
      <w:r w:rsidR="0029068D" w:rsidRPr="0029068D">
        <w:rPr>
          <w:rFonts w:ascii="Times New Roman" w:hAnsi="Times New Roman" w:cs="Times New Roman"/>
          <w:sz w:val="24"/>
          <w:szCs w:val="24"/>
          <w:lang w:val="fr-FR"/>
        </w:rPr>
        <w:t xml:space="preserve">. </w:t>
      </w:r>
      <w:r w:rsidR="00A21F1F">
        <w:rPr>
          <w:rFonts w:ascii="Times New Roman" w:hAnsi="Times New Roman" w:cs="Times New Roman"/>
          <w:sz w:val="24"/>
          <w:szCs w:val="24"/>
          <w:lang w:val="fr-FR"/>
        </w:rPr>
        <w:t>L’</w:t>
      </w:r>
      <w:r w:rsidR="0029068D" w:rsidRPr="0029068D">
        <w:rPr>
          <w:rFonts w:ascii="Times New Roman" w:hAnsi="Times New Roman" w:cs="Times New Roman"/>
          <w:sz w:val="24"/>
          <w:szCs w:val="24"/>
          <w:lang w:val="fr-FR"/>
        </w:rPr>
        <w:t xml:space="preserve">exécution </w:t>
      </w:r>
      <w:r w:rsidR="00A21F1F">
        <w:rPr>
          <w:rFonts w:ascii="Times New Roman" w:hAnsi="Times New Roman" w:cs="Times New Roman"/>
          <w:sz w:val="24"/>
          <w:szCs w:val="24"/>
          <w:lang w:val="fr-FR"/>
        </w:rPr>
        <w:t xml:space="preserve">de cette fonction </w:t>
      </w:r>
      <w:r w:rsidR="0029068D" w:rsidRPr="0029068D">
        <w:rPr>
          <w:rFonts w:ascii="Times New Roman" w:hAnsi="Times New Roman" w:cs="Times New Roman"/>
          <w:sz w:val="24"/>
          <w:szCs w:val="24"/>
          <w:lang w:val="fr-FR"/>
        </w:rPr>
        <w:t>déclench</w:t>
      </w:r>
      <w:r w:rsidR="00643958">
        <w:rPr>
          <w:rFonts w:ascii="Times New Roman" w:hAnsi="Times New Roman" w:cs="Times New Roman"/>
          <w:sz w:val="24"/>
          <w:szCs w:val="24"/>
          <w:lang w:val="fr-FR"/>
        </w:rPr>
        <w:t>e</w:t>
      </w:r>
      <w:r w:rsidR="0029068D" w:rsidRPr="0029068D">
        <w:rPr>
          <w:rFonts w:ascii="Times New Roman" w:hAnsi="Times New Roman" w:cs="Times New Roman"/>
          <w:sz w:val="24"/>
          <w:szCs w:val="24"/>
          <w:lang w:val="fr-FR"/>
        </w:rPr>
        <w:t xml:space="preserve"> une transaction qui peut coûter</w:t>
      </w:r>
      <w:r w:rsidR="007F17C1">
        <w:rPr>
          <w:rStyle w:val="Appelnotedebasdep"/>
          <w:rFonts w:ascii="Times New Roman" w:hAnsi="Times New Roman" w:cs="Times New Roman"/>
          <w:sz w:val="24"/>
          <w:szCs w:val="24"/>
          <w:lang w:val="fr-FR"/>
        </w:rPr>
        <w:footnoteReference w:id="8"/>
      </w:r>
      <w:r w:rsidR="0029068D" w:rsidRPr="0029068D">
        <w:rPr>
          <w:rFonts w:ascii="Times New Roman" w:hAnsi="Times New Roman" w:cs="Times New Roman"/>
          <w:sz w:val="24"/>
          <w:szCs w:val="24"/>
          <w:lang w:val="fr-FR"/>
        </w:rPr>
        <w:t xml:space="preserve"> environ </w:t>
      </w:r>
      <w:r w:rsidR="00D47B0F">
        <w:rPr>
          <w:rFonts w:ascii="Times New Roman" w:hAnsi="Times New Roman" w:cs="Times New Roman"/>
          <w:sz w:val="24"/>
          <w:szCs w:val="24"/>
          <w:lang w:val="fr-FR"/>
        </w:rPr>
        <w:t>304004 GAS</w:t>
      </w:r>
      <w:r w:rsidR="002A315F">
        <w:rPr>
          <w:rFonts w:ascii="Times New Roman" w:hAnsi="Times New Roman" w:cs="Times New Roman"/>
          <w:sz w:val="24"/>
          <w:szCs w:val="24"/>
          <w:lang w:val="fr-FR"/>
        </w:rPr>
        <w:t>,</w:t>
      </w:r>
      <w:r w:rsidR="00D47B0F">
        <w:rPr>
          <w:rFonts w:ascii="Times New Roman" w:hAnsi="Times New Roman" w:cs="Times New Roman"/>
          <w:sz w:val="24"/>
          <w:szCs w:val="24"/>
          <w:lang w:val="fr-FR"/>
        </w:rPr>
        <w:t xml:space="preserve"> </w:t>
      </w:r>
      <w:r w:rsidR="002A315F">
        <w:rPr>
          <w:rFonts w:ascii="Times New Roman" w:hAnsi="Times New Roman" w:cs="Times New Roman"/>
          <w:sz w:val="24"/>
          <w:szCs w:val="24"/>
          <w:lang w:val="fr-FR"/>
        </w:rPr>
        <w:t>soit</w:t>
      </w:r>
      <w:r w:rsidR="00D47B0F">
        <w:rPr>
          <w:rFonts w:ascii="Times New Roman" w:hAnsi="Times New Roman" w:cs="Times New Roman"/>
          <w:sz w:val="24"/>
          <w:szCs w:val="24"/>
          <w:lang w:val="fr-FR"/>
        </w:rPr>
        <w:t xml:space="preserve"> </w:t>
      </w:r>
      <w:r w:rsidR="00D47B0F" w:rsidRPr="00D47B0F">
        <w:rPr>
          <w:rFonts w:ascii="Times New Roman" w:hAnsi="Times New Roman" w:cs="Times New Roman"/>
          <w:sz w:val="24"/>
          <w:szCs w:val="24"/>
          <w:lang w:val="fr-FR"/>
        </w:rPr>
        <w:t>578.380349</w:t>
      </w:r>
      <w:r w:rsidR="00D47B0F">
        <w:rPr>
          <w:rFonts w:ascii="Times New Roman" w:hAnsi="Times New Roman" w:cs="Times New Roman"/>
          <w:sz w:val="24"/>
          <w:szCs w:val="24"/>
          <w:lang w:val="fr-FR"/>
        </w:rPr>
        <w:t xml:space="preserve"> ETH</w:t>
      </w:r>
      <w:r w:rsidR="008C0DBC">
        <w:rPr>
          <w:rFonts w:ascii="Times New Roman" w:hAnsi="Times New Roman" w:cs="Times New Roman"/>
          <w:sz w:val="24"/>
          <w:szCs w:val="24"/>
          <w:lang w:val="fr-FR"/>
        </w:rPr>
        <w:t xml:space="preserve"> (avec </w:t>
      </w:r>
      <w:r w:rsidR="008C0DBC" w:rsidRPr="008C0DBC">
        <w:rPr>
          <w:rFonts w:ascii="Times New Roman" w:hAnsi="Times New Roman" w:cs="Times New Roman"/>
          <w:sz w:val="24"/>
          <w:szCs w:val="24"/>
          <w:lang w:val="fr-FR"/>
        </w:rPr>
        <w:t>628.295438</w:t>
      </w:r>
      <w:r w:rsidR="008C0DBC">
        <w:rPr>
          <w:rFonts w:ascii="Times New Roman" w:hAnsi="Times New Roman" w:cs="Times New Roman"/>
          <w:sz w:val="24"/>
          <w:szCs w:val="24"/>
          <w:lang w:val="fr-FR"/>
        </w:rPr>
        <w:t xml:space="preserve"> ETH, et </w:t>
      </w:r>
      <w:r w:rsidR="008C0DBC" w:rsidRPr="008C0DBC">
        <w:rPr>
          <w:rFonts w:ascii="Times New Roman" w:hAnsi="Times New Roman" w:cs="Times New Roman"/>
          <w:sz w:val="24"/>
          <w:szCs w:val="24"/>
          <w:lang w:val="fr-FR"/>
        </w:rPr>
        <w:t>379776</w:t>
      </w:r>
      <w:r w:rsidR="008C0DBC">
        <w:rPr>
          <w:rFonts w:ascii="Times New Roman" w:hAnsi="Times New Roman" w:cs="Times New Roman"/>
          <w:sz w:val="24"/>
          <w:szCs w:val="24"/>
          <w:lang w:val="fr-FR"/>
        </w:rPr>
        <w:t xml:space="preserve"> GAS comme respectivement le coût estimatif de transaction et le gas limit</w:t>
      </w:r>
      <w:r w:rsidR="008C0DBC" w:rsidRPr="008C0DBC">
        <w:rPr>
          <w:rFonts w:ascii="Times New Roman" w:hAnsi="Times New Roman" w:cs="Times New Roman"/>
          <w:sz w:val="24"/>
          <w:szCs w:val="24"/>
          <w:lang w:val="fr-FR"/>
        </w:rPr>
        <w:t>)</w:t>
      </w:r>
      <w:r w:rsidR="0029068D" w:rsidRPr="0029068D">
        <w:rPr>
          <w:rFonts w:ascii="Times New Roman" w:hAnsi="Times New Roman" w:cs="Times New Roman"/>
          <w:sz w:val="24"/>
          <w:szCs w:val="24"/>
          <w:lang w:val="fr-FR"/>
        </w:rPr>
        <w:t xml:space="preserve">. La fonction </w:t>
      </w:r>
      <w:r w:rsidR="0029068D" w:rsidRPr="00117CF6">
        <w:rPr>
          <w:rFonts w:ascii="Times New Roman" w:hAnsi="Times New Roman" w:cs="Times New Roman"/>
          <w:b/>
          <w:i/>
          <w:sz w:val="24"/>
          <w:szCs w:val="24"/>
          <w:lang w:val="fr-FR"/>
        </w:rPr>
        <w:t>getAdministrativeDocument(</w:t>
      </w:r>
      <w:r w:rsidR="00C13A65">
        <w:rPr>
          <w:rFonts w:ascii="Times New Roman" w:hAnsi="Times New Roman" w:cs="Times New Roman"/>
          <w:i/>
          <w:sz w:val="24"/>
          <w:szCs w:val="24"/>
          <w:lang w:val="fr-FR"/>
        </w:rPr>
        <w:t>string memory _hash</w:t>
      </w:r>
      <w:r w:rsidR="0029068D" w:rsidRPr="00117CF6">
        <w:rPr>
          <w:rFonts w:ascii="Times New Roman" w:hAnsi="Times New Roman" w:cs="Times New Roman"/>
          <w:b/>
          <w:i/>
          <w:sz w:val="24"/>
          <w:szCs w:val="24"/>
          <w:lang w:val="fr-FR"/>
        </w:rPr>
        <w:t>)</w:t>
      </w:r>
      <w:r w:rsidR="0029068D" w:rsidRPr="0029068D">
        <w:rPr>
          <w:rFonts w:ascii="Times New Roman" w:hAnsi="Times New Roman" w:cs="Times New Roman"/>
          <w:sz w:val="24"/>
          <w:szCs w:val="24"/>
          <w:lang w:val="fr-FR"/>
        </w:rPr>
        <w:t xml:space="preserve"> permet de rechercher ou </w:t>
      </w:r>
      <w:r w:rsidR="00E54D81" w:rsidRPr="0029068D">
        <w:rPr>
          <w:rFonts w:ascii="Times New Roman" w:hAnsi="Times New Roman" w:cs="Times New Roman"/>
          <w:sz w:val="24"/>
          <w:szCs w:val="24"/>
          <w:lang w:val="fr-FR"/>
        </w:rPr>
        <w:t>récupérer</w:t>
      </w:r>
      <w:r w:rsidR="0029068D" w:rsidRPr="0029068D">
        <w:rPr>
          <w:rFonts w:ascii="Times New Roman" w:hAnsi="Times New Roman" w:cs="Times New Roman"/>
          <w:sz w:val="24"/>
          <w:szCs w:val="24"/>
          <w:lang w:val="fr-FR"/>
        </w:rPr>
        <w:t xml:space="preserve"> un document depuis la blockchain via le hash.</w:t>
      </w:r>
      <w:r w:rsidR="00B962AA">
        <w:rPr>
          <w:rFonts w:ascii="Times New Roman" w:hAnsi="Times New Roman" w:cs="Times New Roman"/>
          <w:sz w:val="24"/>
          <w:szCs w:val="24"/>
          <w:lang w:val="fr-FR"/>
        </w:rPr>
        <w:t xml:space="preserve"> Ceci est illustré par la </w:t>
      </w:r>
      <w:r w:rsidR="00B962AA" w:rsidRPr="00FC6DE1">
        <w:rPr>
          <w:rFonts w:ascii="Times New Roman" w:hAnsi="Times New Roman" w:cs="Times New Roman"/>
          <w:sz w:val="24"/>
          <w:szCs w:val="24"/>
          <w:highlight w:val="yellow"/>
          <w:lang w:val="fr-FR"/>
        </w:rPr>
        <w:t>figure 16</w:t>
      </w:r>
      <w:r w:rsidR="00B962AA">
        <w:rPr>
          <w:rFonts w:ascii="Times New Roman" w:hAnsi="Times New Roman" w:cs="Times New Roman"/>
          <w:sz w:val="24"/>
          <w:szCs w:val="24"/>
          <w:lang w:val="fr-FR"/>
        </w:rPr>
        <w:t xml:space="preserve"> ci-dessous.</w:t>
      </w:r>
    </w:p>
    <w:p w:rsidR="00B31925" w:rsidRDefault="00504335" w:rsidP="00B31925">
      <w:pPr>
        <w:keepNext/>
        <w:spacing w:after="0" w:line="360" w:lineRule="auto"/>
        <w:jc w:val="center"/>
      </w:pPr>
      <w:r>
        <w:rPr>
          <w:rFonts w:ascii="Times New Roman" w:hAnsi="Times New Roman" w:cs="Times New Roman"/>
          <w:noProof/>
          <w:sz w:val="24"/>
          <w:szCs w:val="24"/>
        </w:rPr>
        <w:drawing>
          <wp:inline distT="0" distB="0" distL="0" distR="0" wp14:anchorId="11DB1095" wp14:editId="1C17D8E2">
            <wp:extent cx="5972810" cy="2327910"/>
            <wp:effectExtent l="0" t="0" r="889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rsidR="0029068D" w:rsidRPr="009D5BFC" w:rsidRDefault="00B31925" w:rsidP="009D5BFC">
      <w:pPr>
        <w:pStyle w:val="Lgende"/>
        <w:jc w:val="center"/>
        <w:rPr>
          <w:rFonts w:ascii="Times New Roman" w:hAnsi="Times New Roman" w:cs="Times New Roman"/>
          <w:color w:val="auto"/>
          <w:sz w:val="36"/>
          <w:szCs w:val="24"/>
          <w:lang w:val="fr-FR"/>
        </w:rPr>
      </w:pPr>
      <w:bookmarkStart w:id="84" w:name="_Toc196954649"/>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w:t>
      </w:r>
      <w:r w:rsidR="00C34AD1" w:rsidRPr="005E3773">
        <w:rPr>
          <w:rFonts w:ascii="Times New Roman" w:hAnsi="Times New Roman" w:cs="Times New Roman"/>
          <w:color w:val="auto"/>
          <w:sz w:val="24"/>
          <w:lang w:val="fr-FR"/>
        </w:rPr>
        <w:t>s</w:t>
      </w:r>
      <w:r w:rsidRPr="005E3773">
        <w:rPr>
          <w:rFonts w:ascii="Times New Roman" w:hAnsi="Times New Roman" w:cs="Times New Roman"/>
          <w:color w:val="auto"/>
          <w:sz w:val="24"/>
          <w:lang w:val="fr-FR"/>
        </w:rPr>
        <w:t xml:space="preserve"> entre le contrat</w:t>
      </w:r>
      <w:r w:rsidR="004F72B7">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84"/>
    </w:p>
    <w:p w:rsidR="000F2F35" w:rsidRPr="00915FB4" w:rsidRDefault="000F2F35" w:rsidP="000703BC">
      <w:pPr>
        <w:pStyle w:val="Titre3"/>
        <w:numPr>
          <w:ilvl w:val="2"/>
          <w:numId w:val="36"/>
        </w:numPr>
        <w:rPr>
          <w:rFonts w:ascii="Times New Roman" w:hAnsi="Times New Roman" w:cs="Times New Roman"/>
          <w:b/>
          <w:color w:val="auto"/>
          <w:lang w:val="fr-FR"/>
        </w:rPr>
      </w:pPr>
      <w:bookmarkStart w:id="85" w:name="_Toc196954957"/>
      <w:r w:rsidRPr="00915FB4">
        <w:rPr>
          <w:rFonts w:ascii="Times New Roman" w:hAnsi="Times New Roman" w:cs="Times New Roman"/>
          <w:b/>
          <w:color w:val="auto"/>
          <w:lang w:val="fr-FR"/>
        </w:rPr>
        <w:lastRenderedPageBreak/>
        <w:t>Outils et technologies utilisés</w:t>
      </w:r>
      <w:bookmarkEnd w:id="85"/>
    </w:p>
    <w:p w:rsidR="000F2F35" w:rsidRDefault="000F2F35" w:rsidP="00507910">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 xml:space="preserve">outils et technologies ont été utilisé pour implémenter </w:t>
      </w:r>
      <w:r w:rsidR="006165FE">
        <w:rPr>
          <w:rFonts w:ascii="Times New Roman" w:hAnsi="Times New Roman" w:cs="Times New Roman"/>
          <w:sz w:val="24"/>
          <w:szCs w:val="24"/>
          <w:lang w:val="fr-FR"/>
        </w:rPr>
        <w:t>l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rsidR="00D23269" w:rsidRPr="000D2577" w:rsidRDefault="002A6113" w:rsidP="000D257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59E804C8" wp14:editId="350C4CB7">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rsidR="006B7AA2" w:rsidRPr="00186910" w:rsidRDefault="00607E0B" w:rsidP="00C03BFF">
      <w:pPr>
        <w:spacing w:line="360" w:lineRule="auto"/>
        <w:jc w:val="both"/>
        <w:rPr>
          <w:rFonts w:ascii="Times New Roman" w:hAnsi="Times New Roman" w:cs="Times New Roman"/>
          <w:b/>
          <w:sz w:val="24"/>
          <w:szCs w:val="24"/>
          <w:lang w:val="fr-FR"/>
        </w:rPr>
      </w:pPr>
      <w:r w:rsidRPr="00607E0B">
        <w:rPr>
          <w:rFonts w:ascii="Times New Roman" w:hAnsi="Times New Roman" w:cs="Times New Roman"/>
          <w:sz w:val="24"/>
          <w:szCs w:val="24"/>
          <w:lang w:val="fr-FR"/>
        </w:rPr>
        <w:t>est un framework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Rod Johnson,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Jetty.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microservices, des applications web et des applications console avec le langage Java (mais prend en charge également Kotlin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rsidR="008912CF" w:rsidRPr="00BB1CDF" w:rsidRDefault="002240F2" w:rsidP="00BB1CDF">
      <w:pPr>
        <w:pStyle w:val="Paragraphedeliste"/>
        <w:numPr>
          <w:ilvl w:val="0"/>
          <w:numId w:val="46"/>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33E7DD13" wp14:editId="6118FE83">
            <wp:simplePos x="0" y="0"/>
            <wp:positionH relativeFrom="column">
              <wp:posOffset>635</wp:posOffset>
            </wp:positionH>
            <wp:positionV relativeFrom="paragraph">
              <wp:posOffset>262890</wp:posOffset>
            </wp:positionV>
            <wp:extent cx="1075055" cy="537845"/>
            <wp:effectExtent l="0" t="0" r="0" b="0"/>
            <wp:wrapTight wrapText="bothSides">
              <wp:wrapPolygon edited="0">
                <wp:start x="0" y="0"/>
                <wp:lineTo x="0" y="20656"/>
                <wp:lineTo x="21051" y="20656"/>
                <wp:lineTo x="21051"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29">
                      <a:extLst>
                        <a:ext uri="{28A0092B-C50C-407E-A947-70E740481C1C}">
                          <a14:useLocalDpi xmlns:a14="http://schemas.microsoft.com/office/drawing/2010/main" val="0"/>
                        </a:ext>
                      </a:extLst>
                    </a:blip>
                    <a:stretch>
                      <a:fillRect/>
                    </a:stretch>
                  </pic:blipFill>
                  <pic:spPr>
                    <a:xfrm>
                      <a:off x="0" y="0"/>
                      <a:ext cx="1075055"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rsidR="006B7AA2" w:rsidRPr="00DD7606" w:rsidRDefault="001479EB" w:rsidP="00C03BFF">
      <w:pPr>
        <w:spacing w:line="360" w:lineRule="auto"/>
        <w:jc w:val="both"/>
        <w:rPr>
          <w:rFonts w:ascii="Times New Roman" w:hAnsi="Times New Roman" w:cs="Times New Roman"/>
          <w:sz w:val="24"/>
          <w:szCs w:val="24"/>
          <w:lang w:val="fr-FR"/>
        </w:rPr>
      </w:pPr>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 un framework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TypeScript avec le SCSS par rapport au JavaScript et CSS. Il permet de créer des applications dynamiques complètes en monopag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node package manager) v10.9.2 pour la gestion des packages officiels de Node.js (v22.14.0 pour notre cas).</w:t>
      </w:r>
    </w:p>
    <w:p w:rsidR="00203DB2" w:rsidRPr="00024327" w:rsidRDefault="008700D5" w:rsidP="00024327">
      <w:pPr>
        <w:pStyle w:val="Paragraphedeliste"/>
        <w:numPr>
          <w:ilvl w:val="0"/>
          <w:numId w:val="46"/>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6E8D4EA" wp14:editId="7D3CC901">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0)</w:t>
      </w:r>
    </w:p>
    <w:p w:rsidR="006B7AA2" w:rsidRPr="000D1561" w:rsidRDefault="007825AE" w:rsidP="00CE5924">
      <w:pPr>
        <w:spacing w:line="360" w:lineRule="auto"/>
        <w:jc w:val="both"/>
        <w:rPr>
          <w:rFonts w:ascii="Times New Roman" w:hAnsi="Times New Roman" w:cs="Times New Roman"/>
          <w:b/>
          <w:sz w:val="24"/>
          <w:szCs w:val="24"/>
          <w:lang w:val="fr-FR"/>
        </w:rPr>
      </w:pPr>
      <w:r w:rsidRPr="007825AE">
        <w:rPr>
          <w:rFonts w:ascii="Times New Roman" w:hAnsi="Times New Roman" w:cs="Times New Roman"/>
          <w:sz w:val="24"/>
          <w:szCs w:val="24"/>
          <w:lang w:val="fr-FR"/>
        </w:rPr>
        <w:t xml:space="preserve">est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mière fois en août 2014 sous licence GNU GPL v3.0. Il a été proposé par Gavin Wood pour permettre d'implémenter des contrats intelligents compatibl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 xml:space="preserve">ous utilisons la version Solidity ^0.8.20 </w:t>
      </w:r>
      <w:r w:rsidR="00965D9F">
        <w:rPr>
          <w:rFonts w:ascii="Times New Roman" w:hAnsi="Times New Roman" w:cs="Times New Roman"/>
          <w:sz w:val="24"/>
          <w:szCs w:val="24"/>
          <w:lang w:val="fr-FR"/>
        </w:rPr>
        <w:t xml:space="preserve">pour nos expérimentations </w:t>
      </w:r>
      <w:r w:rsidR="00354083">
        <w:rPr>
          <w:rFonts w:ascii="Times New Roman" w:hAnsi="Times New Roman" w:cs="Times New Roman"/>
          <w:sz w:val="24"/>
          <w:szCs w:val="24"/>
          <w:lang w:val="fr-FR"/>
        </w:rPr>
        <w:t xml:space="preserve">effectuées </w:t>
      </w:r>
      <w:r w:rsidR="00965D9F">
        <w:rPr>
          <w:rFonts w:ascii="Times New Roman" w:hAnsi="Times New Roman" w:cs="Times New Roman"/>
          <w:sz w:val="24"/>
          <w:szCs w:val="24"/>
          <w:lang w:val="fr-FR"/>
        </w:rPr>
        <w:t xml:space="preserve">sur la plateforme </w:t>
      </w:r>
      <w:r w:rsidR="00AA0170">
        <w:rPr>
          <w:rFonts w:ascii="Times New Roman" w:hAnsi="Times New Roman" w:cs="Times New Roman"/>
          <w:sz w:val="24"/>
          <w:szCs w:val="24"/>
          <w:lang w:val="fr-FR"/>
        </w:rPr>
        <w:t xml:space="preserve">(en lign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965D9F">
        <w:rPr>
          <w:rFonts w:ascii="Times New Roman" w:hAnsi="Times New Roman" w:cs="Times New Roman"/>
          <w:sz w:val="24"/>
          <w:szCs w:val="24"/>
          <w:lang w:val="fr-FR"/>
        </w:rPr>
        <w:t xml:space="preserve"> et la version ^0.5.16</w:t>
      </w:r>
      <w:r w:rsidR="002F4E69">
        <w:rPr>
          <w:rFonts w:ascii="Times New Roman" w:hAnsi="Times New Roman" w:cs="Times New Roman"/>
          <w:sz w:val="24"/>
          <w:szCs w:val="24"/>
          <w:lang w:val="fr-FR"/>
        </w:rPr>
        <w:t xml:space="preserve"> avec les autres outils tels que Ganache et </w:t>
      </w:r>
      <w:r w:rsidR="00113BD6">
        <w:rPr>
          <w:rFonts w:ascii="Times New Roman" w:hAnsi="Times New Roman" w:cs="Times New Roman"/>
          <w:sz w:val="24"/>
          <w:szCs w:val="24"/>
          <w:lang w:val="fr-FR"/>
        </w:rPr>
        <w:t xml:space="preserve">Truffle </w:t>
      </w:r>
      <w:r w:rsidR="000703E6">
        <w:rPr>
          <w:rFonts w:ascii="Times New Roman" w:hAnsi="Times New Roman" w:cs="Times New Roman"/>
          <w:sz w:val="24"/>
          <w:szCs w:val="24"/>
          <w:lang w:val="fr-FR"/>
        </w:rPr>
        <w:t xml:space="preserve">sur </w:t>
      </w:r>
      <w:r w:rsidR="000703E6" w:rsidRPr="00704F4A">
        <w:rPr>
          <w:rFonts w:ascii="Times New Roman" w:hAnsi="Times New Roman" w:cs="Times New Roman"/>
          <w:sz w:val="24"/>
          <w:szCs w:val="24"/>
          <w:lang w:val="fr-FR"/>
        </w:rPr>
        <w:t>Visual Studio Code</w:t>
      </w:r>
      <w:r w:rsidR="000703E6" w:rsidRPr="000D1561">
        <w:rPr>
          <w:rFonts w:ascii="Times New Roman" w:hAnsi="Times New Roman" w:cs="Times New Roman"/>
          <w:b/>
          <w:sz w:val="24"/>
          <w:szCs w:val="24"/>
          <w:lang w:val="fr-FR"/>
        </w:rPr>
        <w:t xml:space="preserve"> </w:t>
      </w:r>
      <w:r w:rsidR="00113BD6">
        <w:rPr>
          <w:rFonts w:ascii="Times New Roman" w:hAnsi="Times New Roman" w:cs="Times New Roman"/>
          <w:sz w:val="24"/>
          <w:szCs w:val="24"/>
          <w:lang w:val="fr-FR"/>
        </w:rPr>
        <w:t>en raison de la différence des versions de leur compilateur</w:t>
      </w:r>
      <w:r w:rsidR="002F4E69">
        <w:rPr>
          <w:rFonts w:ascii="Times New Roman" w:hAnsi="Times New Roman" w:cs="Times New Roman"/>
          <w:sz w:val="24"/>
          <w:szCs w:val="24"/>
          <w:lang w:val="fr-FR"/>
        </w:rPr>
        <w:t>.</w:t>
      </w:r>
    </w:p>
    <w:p w:rsidR="005047BB" w:rsidRPr="009B0D2B" w:rsidRDefault="006B7AA2" w:rsidP="009B0D2B">
      <w:pPr>
        <w:pStyle w:val="Paragraphedeliste"/>
        <w:numPr>
          <w:ilvl w:val="0"/>
          <w:numId w:val="46"/>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lastRenderedPageBreak/>
        <w:drawing>
          <wp:anchor distT="0" distB="0" distL="114300" distR="114300" simplePos="0" relativeHeight="251670528" behindDoc="1" locked="0" layoutInCell="1" allowOverlap="1" wp14:anchorId="1FF82DD1" wp14:editId="0F02678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r w:rsidR="008E3057">
        <w:rPr>
          <w:rFonts w:ascii="Times New Roman" w:hAnsi="Times New Roman" w:cs="Times New Roman"/>
          <w:sz w:val="24"/>
          <w:szCs w:val="24"/>
          <w:lang w:val="fr-FR"/>
        </w:rPr>
        <w:t xml:space="preserve">est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113BD7">
        <w:rPr>
          <w:rFonts w:ascii="Times New Roman" w:hAnsi="Times New Roman" w:cs="Times New Roman"/>
          <w:sz w:val="24"/>
          <w:szCs w:val="24"/>
          <w:lang w:val="fr-FR"/>
        </w:rPr>
        <w:fldChar w:fldCharType="begin"/>
      </w:r>
      <w:r w:rsidR="00113BD7">
        <w:rPr>
          <w:rFonts w:ascii="Times New Roman" w:hAnsi="Times New Roman" w:cs="Times New Roman"/>
          <w:sz w:val="24"/>
          <w:szCs w:val="24"/>
          <w:lang w:val="fr-FR"/>
        </w:rPr>
        <w:instrText xml:space="preserve"> ADDIN ZOTERO_ITEM CSL_CITATION {"citationID":"Ce3leUnQ","properties":{"formattedCitation":"[55]","plainCitation":"[55]","noteIndex":0},"citationItems":[{"id":134,"uris":["http://zotero.org/users/16284513/items/9W2D54T6"],"itemData":{"id":134,"type":"webpage","title":"Bienvenue dans la documentation de Remix ! — Documentation de Remix - Ethereum IDE 1","URL":"https://remix-ide.readthedocs.io/en/latest/","author":[{"family":"Remix","given":""}],"accessed":{"date-parts":[["2025",4,28]]}}}],"schema":"https://github.com/citation-style-language/schema/raw/master/csl-citation.json"} </w:instrText>
      </w:r>
      <w:r w:rsidR="00113BD7">
        <w:rPr>
          <w:rFonts w:ascii="Times New Roman" w:hAnsi="Times New Roman" w:cs="Times New Roman"/>
          <w:sz w:val="24"/>
          <w:szCs w:val="24"/>
          <w:lang w:val="fr-FR"/>
        </w:rPr>
        <w:fldChar w:fldCharType="separate"/>
      </w:r>
      <w:r w:rsidR="00113BD7" w:rsidRPr="00113BD7">
        <w:rPr>
          <w:rFonts w:ascii="Times New Roman" w:hAnsi="Times New Roman" w:cs="Times New Roman"/>
          <w:sz w:val="24"/>
          <w:lang w:val="fr-FR"/>
        </w:rPr>
        <w:t>[55]</w:t>
      </w:r>
      <w:r w:rsidR="00113BD7">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application web ou application de bureau).</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rsidR="006B7AA2" w:rsidRPr="00584C63" w:rsidRDefault="003B58C0" w:rsidP="00584C63">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6A4B174F" wp14:editId="5DCA2D68">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rsidR="006B7AA2" w:rsidRPr="00CD5F17" w:rsidRDefault="00F52B39" w:rsidP="004551FD">
      <w:pPr>
        <w:spacing w:line="360" w:lineRule="auto"/>
        <w:jc w:val="both"/>
        <w:rPr>
          <w:rFonts w:ascii="Times New Roman" w:hAnsi="Times New Roman" w:cs="Times New Roman"/>
          <w:sz w:val="24"/>
          <w:szCs w:val="24"/>
          <w:lang w:val="fr-FR"/>
        </w:rPr>
      </w:pPr>
      <w:r w:rsidRPr="009F0221">
        <w:rPr>
          <w:rFonts w:ascii="Times New Roman" w:hAnsi="Times New Roman" w:cs="Times New Roman"/>
          <w:sz w:val="24"/>
          <w:szCs w:val="24"/>
          <w:lang w:val="fr-FR"/>
        </w:rPr>
        <w:t xml:space="preserve">est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orte plusieurs langages de programmations dont JavaScript, TypeScript, Java et même Solidity (via des plugins).</w:t>
      </w:r>
      <w:r w:rsidR="00B60718">
        <w:rPr>
          <w:rFonts w:ascii="Times New Roman" w:hAnsi="Times New Roman" w:cs="Times New Roman"/>
          <w:sz w:val="24"/>
          <w:szCs w:val="24"/>
          <w:lang w:val="fr-FR"/>
        </w:rPr>
        <w:t xml:space="preserve"> Il est majoritairement utilisé pour l’implémentation de la DApp ADOBLOCK.</w:t>
      </w:r>
    </w:p>
    <w:p w:rsidR="00C03D43" w:rsidRPr="00C03D43" w:rsidRDefault="0073173D" w:rsidP="00811DE6">
      <w:pPr>
        <w:pStyle w:val="Paragraphedeliste"/>
        <w:numPr>
          <w:ilvl w:val="0"/>
          <w:numId w:val="46"/>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303CC45A" wp14:editId="264574CF">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8326FF" w:rsidRPr="00C03D43">
        <w:rPr>
          <w:rFonts w:ascii="Times New Roman" w:hAnsi="Times New Roman" w:cs="Times New Roman"/>
          <w:sz w:val="24"/>
          <w:szCs w:val="24"/>
          <w:lang w:val="fr-FR"/>
        </w:rPr>
        <w:fldChar w:fldCharType="begin"/>
      </w:r>
      <w:r w:rsidR="00113BD7" w:rsidRPr="00C03D43">
        <w:rPr>
          <w:rFonts w:ascii="Times New Roman" w:hAnsi="Times New Roman" w:cs="Times New Roman"/>
          <w:sz w:val="24"/>
          <w:szCs w:val="24"/>
          <w:lang w:val="fr-FR"/>
        </w:rPr>
        <w:instrText xml:space="preserve"> ADDIN ZOTERO_ITEM CSL_CITATION {"citationID":"SxP6iP7W","properties":{"formattedCitation":"[56]","plainCitation":"[56]","noteIndex":0},"citationItems":[{"id":128,"uris":["http://zotero.org/users/16284513/items/P2UEH84P"],"itemData":{"id":128,"type":"webpag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8326FF" w:rsidRPr="00C03D43">
        <w:rPr>
          <w:rFonts w:ascii="Times New Roman" w:hAnsi="Times New Roman" w:cs="Times New Roman"/>
          <w:sz w:val="24"/>
          <w:szCs w:val="24"/>
          <w:lang w:val="fr-FR"/>
        </w:rPr>
        <w:fldChar w:fldCharType="separate"/>
      </w:r>
      <w:r w:rsidR="00113BD7" w:rsidRPr="00C03D43">
        <w:rPr>
          <w:rFonts w:ascii="Times New Roman" w:hAnsi="Times New Roman" w:cs="Times New Roman"/>
          <w:sz w:val="24"/>
          <w:lang w:val="fr-FR"/>
        </w:rPr>
        <w:t>[56]</w:t>
      </w:r>
      <w:r w:rsidR="008326FF" w:rsidRPr="00C03D43">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gir et de tester des D</w:t>
      </w:r>
      <w:r w:rsidR="00881D25" w:rsidRPr="00C03D43">
        <w:rPr>
          <w:rFonts w:ascii="Times New Roman" w:hAnsi="Times New Roman" w:cs="Times New Roman"/>
          <w:sz w:val="24"/>
          <w:szCs w:val="24"/>
          <w:lang w:val="fr-FR"/>
        </w:rPr>
        <w:t xml:space="preserve">Apps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Ethers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B43EB7" w:rsidRPr="00C03D43">
        <w:rPr>
          <w:rFonts w:ascii="Times New Roman" w:hAnsi="Times New Roman" w:cs="Times New Roman"/>
          <w:sz w:val="24"/>
          <w:szCs w:val="24"/>
          <w:lang w:val="fr-FR"/>
        </w:rPr>
        <w:t xml:space="preserve">de manière approfondie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rsidR="00C72D47" w:rsidRPr="006164EF" w:rsidRDefault="003B58C0" w:rsidP="006164EF">
      <w:pPr>
        <w:pStyle w:val="Paragraphedeliste"/>
        <w:numPr>
          <w:ilvl w:val="0"/>
          <w:numId w:val="46"/>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2576" behindDoc="1" locked="0" layoutInCell="1" allowOverlap="1" wp14:anchorId="519EE0F2" wp14:editId="57288326">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rsidR="00E4490C" w:rsidRDefault="00C72D47" w:rsidP="00C361E3">
      <w:pPr>
        <w:spacing w:line="360" w:lineRule="auto"/>
        <w:jc w:val="both"/>
        <w:rPr>
          <w:rFonts w:ascii="Times New Roman" w:hAnsi="Times New Roman" w:cs="Times New Roman"/>
          <w:sz w:val="24"/>
          <w:szCs w:val="24"/>
          <w:lang w:val="fr-FR"/>
        </w:rPr>
      </w:pPr>
      <w:r w:rsidRPr="00C72D47">
        <w:rPr>
          <w:rFonts w:ascii="Times New Roman" w:hAnsi="Times New Roman" w:cs="Times New Roman"/>
          <w:sz w:val="24"/>
          <w:szCs w:val="24"/>
          <w:lang w:val="fr-FR"/>
        </w:rPr>
        <w:t xml:space="preserve">est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framework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une DApp avec le framework JavaS</w:t>
      </w:r>
      <w:r w:rsidRPr="00C72D47">
        <w:rPr>
          <w:rFonts w:ascii="Times New Roman" w:hAnsi="Times New Roman" w:cs="Times New Roman"/>
          <w:sz w:val="24"/>
          <w:szCs w:val="24"/>
          <w:lang w:val="fr-FR"/>
        </w:rPr>
        <w:t xml:space="preserve">cript React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 xml:space="preserve">un package </w:t>
      </w:r>
      <w:r w:rsidRPr="00C72D47">
        <w:rPr>
          <w:rFonts w:ascii="Times New Roman" w:hAnsi="Times New Roman" w:cs="Times New Roman"/>
          <w:sz w:val="24"/>
          <w:szCs w:val="24"/>
          <w:lang w:val="fr-FR"/>
        </w:rPr>
        <w:lastRenderedPageBreak/>
        <w:t>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truffle migrate)</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Dans nos expérimentations, nous intégrons </w:t>
      </w:r>
      <w:r w:rsidR="007A745B">
        <w:rPr>
          <w:rFonts w:ascii="Times New Roman" w:hAnsi="Times New Roman" w:cs="Times New Roman"/>
          <w:sz w:val="24"/>
          <w:szCs w:val="24"/>
          <w:lang w:val="fr-FR"/>
        </w:rPr>
        <w:t xml:space="preserve">également </w:t>
      </w:r>
      <w:r w:rsidRPr="00C72D47">
        <w:rPr>
          <w:rFonts w:ascii="Times New Roman" w:hAnsi="Times New Roman" w:cs="Times New Roman"/>
          <w:sz w:val="24"/>
          <w:szCs w:val="24"/>
          <w:lang w:val="fr-FR"/>
        </w:rPr>
        <w:t xml:space="preserve">Truffle avec Metamask (une sorte de portefeuille Ethereum) qui est </w:t>
      </w:r>
      <w:r w:rsidR="000279DB">
        <w:rPr>
          <w:rFonts w:ascii="Times New Roman" w:hAnsi="Times New Roman" w:cs="Times New Roman"/>
          <w:sz w:val="24"/>
          <w:szCs w:val="24"/>
          <w:lang w:val="fr-FR"/>
        </w:rPr>
        <w:t xml:space="preserve">une </w:t>
      </w:r>
      <w:r w:rsidRPr="00C72D47">
        <w:rPr>
          <w:rFonts w:ascii="Times New Roman" w:hAnsi="Times New Roman" w:cs="Times New Roman"/>
          <w:sz w:val="24"/>
          <w:szCs w:val="24"/>
          <w:lang w:val="fr-FR"/>
        </w:rPr>
        <w:t>extension de navigateur permettant d'interagir avec notre DApp dans le navigateur. Metamask est pour ce faire connecté à notre instance Ganache pour importer les comptes qui s'y trouvent.</w:t>
      </w:r>
    </w:p>
    <w:p w:rsidR="00B02A45" w:rsidRPr="00EC6F36" w:rsidRDefault="00B02A45" w:rsidP="00EC6F36">
      <w:pPr>
        <w:pStyle w:val="Paragraphedeliste"/>
        <w:numPr>
          <w:ilvl w:val="0"/>
          <w:numId w:val="46"/>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utilisons</w:t>
      </w:r>
      <w:r w:rsidR="008821C1">
        <w:rPr>
          <w:rFonts w:ascii="Times New Roman" w:hAnsi="Times New Roman" w:cs="Times New Roman"/>
          <w:sz w:val="24"/>
          <w:szCs w:val="24"/>
          <w:lang w:val="fr-FR"/>
        </w:rPr>
        <w:t>, dans le frontend</w:t>
      </w:r>
      <w:r w:rsidR="00A37D3B">
        <w:rPr>
          <w:rFonts w:ascii="Times New Roman" w:hAnsi="Times New Roman" w:cs="Times New Roman"/>
          <w:sz w:val="24"/>
          <w:szCs w:val="24"/>
          <w:lang w:val="fr-FR"/>
        </w:rPr>
        <w:t xml:space="preserve"> 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cté 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2E96">
        <w:rPr>
          <w:rFonts w:ascii="Times New Roman" w:hAnsi="Times New Roman" w:cs="Times New Roman"/>
          <w:sz w:val="24"/>
          <w:szCs w:val="24"/>
          <w:lang w:val="fr-FR"/>
        </w:rPr>
        <w:t xml:space="preserve">ABI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p>
    <w:p w:rsidR="00D36D4A" w:rsidRDefault="00096336"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CD5F17" w:rsidRPr="000D1561">
        <w:rPr>
          <w:rFonts w:ascii="Times New Roman" w:hAnsi="Times New Roman" w:cs="Times New Roman"/>
          <w:b/>
          <w:sz w:val="24"/>
          <w:szCs w:val="24"/>
          <w:lang w:val="fr-FR"/>
        </w:rPr>
        <w:t>API JSON RPC</w:t>
      </w:r>
      <w:r w:rsidR="00EB0D55" w:rsidRPr="00EB0D55">
        <w:rPr>
          <w:rFonts w:ascii="Times New Roman" w:hAnsi="Times New Roman" w:cs="Times New Roman"/>
          <w:sz w:val="24"/>
          <w:szCs w:val="24"/>
          <w:lang w:val="fr-FR"/>
        </w:rPr>
        <w:t xml:space="preserve"> permet</w:t>
      </w:r>
      <w:r w:rsidR="0002464F">
        <w:rPr>
          <w:rFonts w:ascii="Times New Roman" w:hAnsi="Times New Roman" w:cs="Times New Roman"/>
          <w:sz w:val="24"/>
          <w:szCs w:val="24"/>
          <w:lang w:val="fr-FR"/>
        </w:rPr>
        <w:t xml:space="preserve"> au frontend</w:t>
      </w:r>
      <w:r w:rsidR="00EB0D55" w:rsidRPr="00EB0D55">
        <w:rPr>
          <w:rFonts w:ascii="Times New Roman" w:hAnsi="Times New Roman" w:cs="Times New Roman"/>
          <w:sz w:val="24"/>
          <w:szCs w:val="24"/>
          <w:lang w:val="fr-FR"/>
        </w:rPr>
        <w:t xml:space="preserve"> de faire appel aux fonctions du contrat </w:t>
      </w:r>
      <w:r w:rsidR="00D844DD">
        <w:rPr>
          <w:rFonts w:ascii="Times New Roman" w:hAnsi="Times New Roman" w:cs="Times New Roman"/>
          <w:sz w:val="24"/>
          <w:szCs w:val="24"/>
          <w:lang w:val="fr-FR"/>
        </w:rPr>
        <w:t xml:space="preserve">intelligent </w:t>
      </w:r>
      <w:r w:rsidR="001337DB">
        <w:rPr>
          <w:rFonts w:ascii="Times New Roman" w:hAnsi="Times New Roman" w:cs="Times New Roman"/>
          <w:sz w:val="24"/>
          <w:szCs w:val="24"/>
          <w:lang w:val="fr-FR"/>
        </w:rPr>
        <w:t>afin</w:t>
      </w:r>
      <w:r w:rsidR="00EB0D55" w:rsidRPr="00EB0D55">
        <w:rPr>
          <w:rFonts w:ascii="Times New Roman" w:hAnsi="Times New Roman" w:cs="Times New Roman"/>
          <w:sz w:val="24"/>
          <w:szCs w:val="24"/>
          <w:lang w:val="fr-FR"/>
        </w:rPr>
        <w:t xml:space="preserve"> </w:t>
      </w:r>
      <w:r w:rsidR="001337DB">
        <w:rPr>
          <w:rFonts w:ascii="Times New Roman" w:hAnsi="Times New Roman" w:cs="Times New Roman"/>
          <w:sz w:val="24"/>
          <w:szCs w:val="24"/>
          <w:lang w:val="fr-FR"/>
        </w:rPr>
        <w:t>d’</w:t>
      </w:r>
      <w:r w:rsidR="00EB0D55" w:rsidRPr="00EB0D55">
        <w:rPr>
          <w:rFonts w:ascii="Times New Roman" w:hAnsi="Times New Roman" w:cs="Times New Roman"/>
          <w:sz w:val="24"/>
          <w:szCs w:val="24"/>
          <w:lang w:val="fr-FR"/>
        </w:rPr>
        <w:t>obtenir les résultat</w:t>
      </w:r>
      <w:r w:rsidR="00B60673">
        <w:rPr>
          <w:rFonts w:ascii="Times New Roman" w:hAnsi="Times New Roman" w:cs="Times New Roman"/>
          <w:sz w:val="24"/>
          <w:szCs w:val="24"/>
          <w:lang w:val="fr-FR"/>
        </w:rPr>
        <w:t>s</w:t>
      </w:r>
      <w:r w:rsidR="00FE695D">
        <w:rPr>
          <w:rFonts w:ascii="Times New Roman" w:hAnsi="Times New Roman" w:cs="Times New Roman"/>
          <w:sz w:val="24"/>
          <w:szCs w:val="24"/>
          <w:lang w:val="fr-FR"/>
        </w:rPr>
        <w:t xml:space="preserve"> </w:t>
      </w:r>
      <w:r w:rsidR="0002464F">
        <w:rPr>
          <w:rFonts w:ascii="Times New Roman" w:hAnsi="Times New Roman" w:cs="Times New Roman"/>
          <w:sz w:val="24"/>
          <w:szCs w:val="24"/>
          <w:lang w:val="fr-FR"/>
        </w:rPr>
        <w:t>issus</w:t>
      </w:r>
      <w:r w:rsidR="00EB0D55" w:rsidRPr="00EB0D55">
        <w:rPr>
          <w:rFonts w:ascii="Times New Roman" w:hAnsi="Times New Roman" w:cs="Times New Roman"/>
          <w:sz w:val="24"/>
          <w:szCs w:val="24"/>
          <w:lang w:val="fr-FR"/>
        </w:rPr>
        <w:t xml:space="preserve"> de la blockchain</w:t>
      </w:r>
      <w:r w:rsidR="00F349B3">
        <w:rPr>
          <w:rFonts w:ascii="Times New Roman" w:hAnsi="Times New Roman" w:cs="Times New Roman"/>
          <w:sz w:val="24"/>
          <w:szCs w:val="24"/>
          <w:lang w:val="fr-FR"/>
        </w:rPr>
        <w:t xml:space="preserve"> sous format j</w:t>
      </w:r>
      <w:r w:rsidR="00EB0D55" w:rsidRPr="00EB0D55">
        <w:rPr>
          <w:rFonts w:ascii="Times New Roman" w:hAnsi="Times New Roman" w:cs="Times New Roman"/>
          <w:sz w:val="24"/>
          <w:szCs w:val="24"/>
          <w:lang w:val="fr-FR"/>
        </w:rPr>
        <w:t>son</w:t>
      </w:r>
      <w:r w:rsidR="00CD5F17" w:rsidRPr="00FC25C6">
        <w:rPr>
          <w:rFonts w:ascii="Times New Roman" w:hAnsi="Times New Roman" w:cs="Times New Roman"/>
          <w:sz w:val="24"/>
          <w:szCs w:val="24"/>
          <w:lang w:val="fr-FR"/>
        </w:rPr>
        <w:t xml:space="preserve">, </w:t>
      </w:r>
      <w:r w:rsidR="00B60673" w:rsidRPr="00FC25C6">
        <w:rPr>
          <w:rFonts w:ascii="Times New Roman" w:hAnsi="Times New Roman" w:cs="Times New Roman"/>
          <w:sz w:val="24"/>
          <w:szCs w:val="24"/>
          <w:lang w:val="fr-FR"/>
        </w:rPr>
        <w:t>tand</w:t>
      </w:r>
      <w:r w:rsidR="00FC25C6" w:rsidRPr="00FC25C6">
        <w:rPr>
          <w:rFonts w:ascii="Times New Roman" w:hAnsi="Times New Roman" w:cs="Times New Roman"/>
          <w:sz w:val="24"/>
          <w:szCs w:val="24"/>
          <w:lang w:val="fr-FR"/>
        </w:rPr>
        <w:t>is que l’</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données calculées, …)</w:t>
      </w:r>
      <w:r w:rsidR="00952A31" w:rsidRPr="00952A31">
        <w:rPr>
          <w:rFonts w:ascii="Times New Roman" w:hAnsi="Times New Roman" w:cs="Times New Roman"/>
          <w:sz w:val="24"/>
          <w:szCs w:val="24"/>
          <w:lang w:val="fr-FR"/>
        </w:rPr>
        <w:t xml:space="preserve"> du backend</w:t>
      </w:r>
      <w:r w:rsidR="004630CB">
        <w:rPr>
          <w:rFonts w:ascii="Times New Roman" w:hAnsi="Times New Roman" w:cs="Times New Roman"/>
          <w:sz w:val="24"/>
          <w:szCs w:val="24"/>
          <w:lang w:val="fr-FR"/>
        </w:rPr>
        <w:t xml:space="preserve"> ADOBLOCK</w:t>
      </w:r>
      <w:r w:rsidR="000E5335">
        <w:rPr>
          <w:rFonts w:ascii="Times New Roman" w:hAnsi="Times New Roman" w:cs="Times New Roman"/>
          <w:sz w:val="24"/>
          <w:szCs w:val="24"/>
          <w:lang w:val="fr-FR"/>
        </w:rPr>
        <w:t xml:space="preserve"> qui sont aussi transmises en json</w:t>
      </w:r>
      <w:r w:rsidR="00D844DD" w:rsidRPr="00952A31">
        <w:rPr>
          <w:rFonts w:ascii="Times New Roman" w:hAnsi="Times New Roman" w:cs="Times New Roman"/>
          <w:sz w:val="24"/>
          <w:szCs w:val="24"/>
          <w:lang w:val="fr-FR"/>
        </w:rPr>
        <w:t>.</w:t>
      </w:r>
    </w:p>
    <w:p w:rsidR="00CD5F17" w:rsidRPr="00B30CD6" w:rsidRDefault="00F86886" w:rsidP="00407D7E">
      <w:pPr>
        <w:spacing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Pr>
          <w:rFonts w:ascii="Times New Roman" w:hAnsi="Times New Roman" w:cs="Times New Roman"/>
          <w:b/>
          <w:sz w:val="24"/>
          <w:szCs w:val="24"/>
          <w:lang w:val="fr-FR"/>
        </w:rPr>
        <w:t xml:space="preserve"> </w:t>
      </w:r>
      <w:r w:rsidR="00CD5F17" w:rsidRPr="000D1561">
        <w:rPr>
          <w:rFonts w:ascii="Times New Roman" w:hAnsi="Times New Roman" w:cs="Times New Roman"/>
          <w:b/>
          <w:sz w:val="24"/>
          <w:szCs w:val="24"/>
          <w:lang w:val="fr-FR"/>
        </w:rPr>
        <w:t xml:space="preserve">SHA-256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r w:rsidR="004D6522" w:rsidRPr="00F75B52">
        <w:rPr>
          <w:rFonts w:ascii="Times New Roman" w:hAnsi="Times New Roman" w:cs="Times New Roman"/>
          <w:b/>
          <w:sz w:val="24"/>
          <w:szCs w:val="24"/>
          <w:lang w:val="fr-FR"/>
        </w:rPr>
        <w:t>bouncycastle</w:t>
      </w:r>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p>
    <w:p w:rsidR="00457C81" w:rsidRPr="00C348D8" w:rsidRDefault="00DE5C7D" w:rsidP="000703BC">
      <w:pPr>
        <w:keepNext/>
        <w:keepLines/>
        <w:numPr>
          <w:ilvl w:val="1"/>
          <w:numId w:val="35"/>
        </w:numPr>
        <w:spacing w:before="40" w:after="0"/>
        <w:outlineLvl w:val="1"/>
        <w:rPr>
          <w:rFonts w:ascii="Times New Roman" w:eastAsiaTheme="majorEastAsia" w:hAnsi="Times New Roman" w:cs="Times New Roman"/>
          <w:b/>
          <w:sz w:val="24"/>
          <w:szCs w:val="24"/>
          <w:lang w:val="fr-FR"/>
        </w:rPr>
      </w:pPr>
      <w:bookmarkStart w:id="86" w:name="_Toc184475267"/>
      <w:bookmarkStart w:id="87" w:name="_Toc196954958"/>
      <w:r w:rsidRPr="00C348D8">
        <w:rPr>
          <w:rFonts w:ascii="Times New Roman" w:eastAsiaTheme="majorEastAsia" w:hAnsi="Times New Roman" w:cs="Times New Roman"/>
          <w:b/>
          <w:sz w:val="24"/>
          <w:szCs w:val="24"/>
          <w:lang w:val="fr-FR"/>
        </w:rPr>
        <w:t>Présentation de la solution</w:t>
      </w:r>
      <w:bookmarkEnd w:id="87"/>
      <w:r w:rsidRPr="00C348D8">
        <w:rPr>
          <w:rFonts w:ascii="Times New Roman" w:eastAsiaTheme="majorEastAsia" w:hAnsi="Times New Roman" w:cs="Times New Roman"/>
          <w:b/>
          <w:sz w:val="24"/>
          <w:szCs w:val="24"/>
          <w:lang w:val="fr-FR"/>
        </w:rPr>
        <w:t xml:space="preserve"> </w:t>
      </w:r>
      <w:bookmarkEnd w:id="86"/>
    </w:p>
    <w:p w:rsidR="001A528B" w:rsidRDefault="009C6AB0" w:rsidP="00066D3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rsidR="00B23BF3" w:rsidRPr="00B06449" w:rsidRDefault="00B23BF3" w:rsidP="00F02ABB">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8566C0" w:rsidRPr="0058776B">
        <w:rPr>
          <w:rFonts w:ascii="Times New Roman" w:hAnsi="Times New Roman" w:cs="Times New Roman"/>
          <w:sz w:val="24"/>
          <w:szCs w:val="24"/>
          <w:highlight w:val="yellow"/>
          <w:lang w:val="fr-FR"/>
        </w:rPr>
        <w:t>figures 17, 18 et 19</w:t>
      </w:r>
      <w:r w:rsidR="008566C0">
        <w:rPr>
          <w:rFonts w:ascii="Times New Roman" w:hAnsi="Times New Roman" w:cs="Times New Roman"/>
          <w:sz w:val="24"/>
          <w:szCs w:val="24"/>
          <w:lang w:val="fr-FR"/>
        </w:rPr>
        <w:t xml:space="preserve"> ci-dessous.</w:t>
      </w:r>
    </w:p>
    <w:p w:rsidR="00FF7BDE" w:rsidRDefault="00CE6E75" w:rsidP="00FF7BDE">
      <w:pPr>
        <w:keepNext/>
        <w:spacing w:line="360" w:lineRule="auto"/>
        <w:jc w:val="center"/>
      </w:pPr>
      <w:r>
        <w:rPr>
          <w:rFonts w:ascii="Times New Roman" w:hAnsi="Times New Roman" w:cs="Times New Roman"/>
          <w:noProof/>
          <w:sz w:val="24"/>
          <w:szCs w:val="24"/>
        </w:rPr>
        <w:lastRenderedPageBreak/>
        <w:drawing>
          <wp:inline distT="0" distB="0" distL="0" distR="0" wp14:anchorId="483C1D79" wp14:editId="45438E89">
            <wp:extent cx="5972810" cy="3548743"/>
            <wp:effectExtent l="19050" t="19050" r="27940" b="1397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tenirCles.PNG"/>
                    <pic:cNvPicPr/>
                  </pic:nvPicPr>
                  <pic:blipFill>
                    <a:blip r:embed="rId35">
                      <a:extLst>
                        <a:ext uri="{28A0092B-C50C-407E-A947-70E740481C1C}">
                          <a14:useLocalDpi xmlns:a14="http://schemas.microsoft.com/office/drawing/2010/main" val="0"/>
                        </a:ext>
                      </a:extLst>
                    </a:blip>
                    <a:stretch>
                      <a:fillRect/>
                    </a:stretch>
                  </pic:blipFill>
                  <pic:spPr>
                    <a:xfrm>
                      <a:off x="0" y="0"/>
                      <a:ext cx="5978892" cy="3552356"/>
                    </a:xfrm>
                    <a:prstGeom prst="rect">
                      <a:avLst/>
                    </a:prstGeom>
                    <a:ln>
                      <a:solidFill>
                        <a:schemeClr val="accent1"/>
                      </a:solidFill>
                    </a:ln>
                  </pic:spPr>
                </pic:pic>
              </a:graphicData>
            </a:graphic>
          </wp:inline>
        </w:drawing>
      </w:r>
    </w:p>
    <w:p w:rsidR="00CE6E75" w:rsidRPr="0089498F" w:rsidRDefault="00FF7BDE" w:rsidP="0089498F">
      <w:pPr>
        <w:pStyle w:val="Lgende"/>
        <w:jc w:val="center"/>
        <w:rPr>
          <w:rFonts w:ascii="Times New Roman" w:hAnsi="Times New Roman" w:cs="Times New Roman"/>
          <w:color w:val="auto"/>
          <w:sz w:val="36"/>
          <w:szCs w:val="24"/>
          <w:lang w:val="fr-FR"/>
        </w:rPr>
      </w:pPr>
      <w:bookmarkStart w:id="88" w:name="_Toc196954650"/>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88"/>
    </w:p>
    <w:p w:rsidR="00097ABC" w:rsidRDefault="009273AE" w:rsidP="00097ABC">
      <w:pPr>
        <w:keepNext/>
        <w:spacing w:line="360" w:lineRule="auto"/>
        <w:jc w:val="center"/>
      </w:pPr>
      <w:r>
        <w:rPr>
          <w:rFonts w:ascii="Times New Roman" w:hAnsi="Times New Roman" w:cs="Times New Roman"/>
          <w:noProof/>
          <w:sz w:val="24"/>
          <w:szCs w:val="24"/>
        </w:rPr>
        <w:drawing>
          <wp:inline distT="0" distB="0" distL="0" distR="0" wp14:anchorId="4BC006F8" wp14:editId="20D832D6">
            <wp:extent cx="5972158" cy="3548743"/>
            <wp:effectExtent l="19050" t="19050" r="10160" b="1397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enregistrerDoc.PNG"/>
                    <pic:cNvPicPr/>
                  </pic:nvPicPr>
                  <pic:blipFill>
                    <a:blip r:embed="rId36">
                      <a:extLst>
                        <a:ext uri="{28A0092B-C50C-407E-A947-70E740481C1C}">
                          <a14:useLocalDpi xmlns:a14="http://schemas.microsoft.com/office/drawing/2010/main" val="0"/>
                        </a:ext>
                      </a:extLst>
                    </a:blip>
                    <a:stretch>
                      <a:fillRect/>
                    </a:stretch>
                  </pic:blipFill>
                  <pic:spPr>
                    <a:xfrm>
                      <a:off x="0" y="0"/>
                      <a:ext cx="5976541" cy="3551348"/>
                    </a:xfrm>
                    <a:prstGeom prst="rect">
                      <a:avLst/>
                    </a:prstGeom>
                    <a:ln>
                      <a:solidFill>
                        <a:schemeClr val="accent1"/>
                      </a:solidFill>
                    </a:ln>
                  </pic:spPr>
                </pic:pic>
              </a:graphicData>
            </a:graphic>
          </wp:inline>
        </w:drawing>
      </w:r>
    </w:p>
    <w:p w:rsidR="009273AE" w:rsidRPr="008F5754" w:rsidRDefault="00097ABC" w:rsidP="00097ABC">
      <w:pPr>
        <w:pStyle w:val="Lgende"/>
        <w:jc w:val="center"/>
        <w:rPr>
          <w:rFonts w:ascii="Times New Roman" w:hAnsi="Times New Roman" w:cs="Times New Roman"/>
          <w:color w:val="auto"/>
          <w:sz w:val="24"/>
          <w:szCs w:val="24"/>
          <w:lang w:val="fr-FR"/>
        </w:rPr>
      </w:pPr>
      <w:bookmarkStart w:id="89" w:name="_Toc196954651"/>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A0210E">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89"/>
    </w:p>
    <w:p w:rsidR="00520AC3" w:rsidRDefault="00241F1F" w:rsidP="00520AC3">
      <w:pPr>
        <w:keepNext/>
        <w:spacing w:line="360" w:lineRule="auto"/>
        <w:jc w:val="center"/>
      </w:pPr>
      <w:r>
        <w:rPr>
          <w:rFonts w:ascii="Times New Roman" w:hAnsi="Times New Roman" w:cs="Times New Roman"/>
          <w:noProof/>
          <w:sz w:val="24"/>
          <w:szCs w:val="24"/>
        </w:rPr>
        <w:lastRenderedPageBreak/>
        <w:drawing>
          <wp:inline distT="0" distB="0" distL="0" distR="0" wp14:anchorId="2122EDF2" wp14:editId="540F2B37">
            <wp:extent cx="5972810" cy="3461657"/>
            <wp:effectExtent l="19050" t="19050" r="27940" b="2476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erifDocBackoffice.PNG"/>
                    <pic:cNvPicPr/>
                  </pic:nvPicPr>
                  <pic:blipFill>
                    <a:blip r:embed="rId37">
                      <a:extLst>
                        <a:ext uri="{28A0092B-C50C-407E-A947-70E740481C1C}">
                          <a14:useLocalDpi xmlns:a14="http://schemas.microsoft.com/office/drawing/2010/main" val="0"/>
                        </a:ext>
                      </a:extLst>
                    </a:blip>
                    <a:stretch>
                      <a:fillRect/>
                    </a:stretch>
                  </pic:blipFill>
                  <pic:spPr>
                    <a:xfrm>
                      <a:off x="0" y="0"/>
                      <a:ext cx="5978128" cy="3464739"/>
                    </a:xfrm>
                    <a:prstGeom prst="rect">
                      <a:avLst/>
                    </a:prstGeom>
                    <a:ln>
                      <a:solidFill>
                        <a:schemeClr val="accent1"/>
                      </a:solidFill>
                    </a:ln>
                  </pic:spPr>
                </pic:pic>
              </a:graphicData>
            </a:graphic>
          </wp:inline>
        </w:drawing>
      </w:r>
    </w:p>
    <w:p w:rsidR="009273AE" w:rsidRPr="005A1605" w:rsidRDefault="00520AC3" w:rsidP="00520AC3">
      <w:pPr>
        <w:pStyle w:val="Lgende"/>
        <w:jc w:val="center"/>
        <w:rPr>
          <w:rFonts w:ascii="Times New Roman" w:hAnsi="Times New Roman" w:cs="Times New Roman"/>
          <w:color w:val="auto"/>
          <w:sz w:val="36"/>
          <w:szCs w:val="24"/>
          <w:lang w:val="fr-FR"/>
        </w:rPr>
      </w:pPr>
      <w:bookmarkStart w:id="90" w:name="_Toc196954652"/>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90"/>
    </w:p>
    <w:p w:rsidR="00B23BF3" w:rsidRPr="00B06449" w:rsidRDefault="00B23BF3" w:rsidP="00C707F5">
      <w:pPr>
        <w:pStyle w:val="Paragraphedeliste"/>
        <w:numPr>
          <w:ilvl w:val="0"/>
          <w:numId w:val="47"/>
        </w:numPr>
        <w:spacing w:after="0" w:line="360" w:lineRule="auto"/>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front-office</w:t>
      </w:r>
    </w:p>
    <w:p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E835C8" w:rsidRPr="00103953">
        <w:rPr>
          <w:rFonts w:ascii="Times New Roman" w:hAnsi="Times New Roman" w:cs="Times New Roman"/>
          <w:sz w:val="24"/>
          <w:szCs w:val="24"/>
          <w:highlight w:val="yellow"/>
          <w:lang w:val="fr-FR"/>
        </w:rPr>
        <w:t>figure 2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soumettre la vérification.</w:t>
      </w:r>
    </w:p>
    <w:p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26469A1A" wp14:editId="7D92ABF6">
            <wp:extent cx="5972810" cy="2740660"/>
            <wp:effectExtent l="0" t="0" r="8890" b="254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cceuil.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972810" cy="2740660"/>
                    </a:xfrm>
                    <a:prstGeom prst="rect">
                      <a:avLst/>
                    </a:prstGeom>
                    <a:ln>
                      <a:noFill/>
                    </a:ln>
                  </pic:spPr>
                </pic:pic>
              </a:graphicData>
            </a:graphic>
          </wp:inline>
        </w:drawing>
      </w:r>
    </w:p>
    <w:p w:rsidR="00E835C8" w:rsidRPr="005260AF" w:rsidRDefault="00031BFF" w:rsidP="00031BFF">
      <w:pPr>
        <w:pStyle w:val="Lgende"/>
        <w:jc w:val="center"/>
        <w:rPr>
          <w:rFonts w:ascii="Times New Roman" w:hAnsi="Times New Roman" w:cs="Times New Roman"/>
          <w:color w:val="auto"/>
          <w:sz w:val="36"/>
          <w:szCs w:val="24"/>
          <w:lang w:val="fr-FR"/>
        </w:rPr>
      </w:pPr>
      <w:bookmarkStart w:id="91" w:name="_Toc196954653"/>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A0210E">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91"/>
    </w:p>
    <w:p w:rsidR="00457C81" w:rsidRDefault="00DE5C7D" w:rsidP="000703BC">
      <w:pPr>
        <w:keepNext/>
        <w:keepLines/>
        <w:numPr>
          <w:ilvl w:val="1"/>
          <w:numId w:val="35"/>
        </w:numPr>
        <w:spacing w:before="40" w:after="0"/>
        <w:outlineLvl w:val="1"/>
        <w:rPr>
          <w:rFonts w:ascii="Times New Roman" w:eastAsiaTheme="majorEastAsia" w:hAnsi="Times New Roman" w:cs="Times New Roman"/>
          <w:b/>
          <w:color w:val="2E74B5" w:themeColor="accent1" w:themeShade="BF"/>
          <w:sz w:val="24"/>
          <w:szCs w:val="24"/>
          <w:lang w:val="fr-FR"/>
        </w:rPr>
      </w:pPr>
      <w:bookmarkStart w:id="92" w:name="_Toc184475268"/>
      <w:bookmarkStart w:id="93" w:name="_Toc196954959"/>
      <w:r>
        <w:rPr>
          <w:rFonts w:ascii="Times New Roman" w:eastAsiaTheme="majorEastAsia" w:hAnsi="Times New Roman" w:cs="Times New Roman"/>
          <w:b/>
          <w:color w:val="2E74B5" w:themeColor="accent1" w:themeShade="BF"/>
          <w:sz w:val="24"/>
          <w:szCs w:val="24"/>
          <w:lang w:val="fr-FR"/>
        </w:rPr>
        <w:lastRenderedPageBreak/>
        <w:t>Discussion des résultats</w:t>
      </w:r>
      <w:bookmarkEnd w:id="93"/>
      <w:r>
        <w:rPr>
          <w:rFonts w:ascii="Times New Roman" w:eastAsiaTheme="majorEastAsia" w:hAnsi="Times New Roman" w:cs="Times New Roman"/>
          <w:b/>
          <w:color w:val="2E74B5" w:themeColor="accent1" w:themeShade="BF"/>
          <w:sz w:val="24"/>
          <w:szCs w:val="24"/>
          <w:lang w:val="fr-FR"/>
        </w:rPr>
        <w:t xml:space="preserve"> </w:t>
      </w:r>
      <w:bookmarkEnd w:id="92"/>
    </w:p>
    <w:p w:rsidR="00811DE6" w:rsidRPr="00811DE6" w:rsidRDefault="001A42D9" w:rsidP="00811DE6">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ire si oui, non ou partiellement la solution </w:t>
      </w:r>
      <w:r w:rsidR="00637A05">
        <w:rPr>
          <w:rFonts w:ascii="Times New Roman" w:hAnsi="Times New Roman" w:cs="Times New Roman"/>
          <w:sz w:val="24"/>
          <w:szCs w:val="24"/>
          <w:lang w:val="fr-FR"/>
        </w:rPr>
        <w:t>proposée répond à la problémat</w:t>
      </w:r>
      <w:r>
        <w:rPr>
          <w:rFonts w:ascii="Times New Roman" w:hAnsi="Times New Roman" w:cs="Times New Roman"/>
          <w:sz w:val="24"/>
          <w:szCs w:val="24"/>
          <w:lang w:val="fr-FR"/>
        </w:rPr>
        <w:t xml:space="preserve">ique. </w:t>
      </w:r>
      <w:r w:rsidR="00637A05">
        <w:rPr>
          <w:rFonts w:ascii="Times New Roman" w:hAnsi="Times New Roman" w:cs="Times New Roman"/>
          <w:sz w:val="24"/>
          <w:szCs w:val="24"/>
          <w:lang w:val="fr-FR"/>
        </w:rPr>
        <w:t>Est-ce</w:t>
      </w:r>
      <w:r w:rsidR="00145941">
        <w:rPr>
          <w:rFonts w:ascii="Times New Roman" w:hAnsi="Times New Roman" w:cs="Times New Roman"/>
          <w:sz w:val="24"/>
          <w:szCs w:val="24"/>
          <w:lang w:val="fr-FR"/>
        </w:rPr>
        <w:t xml:space="preserve"> que la solution ré</w:t>
      </w:r>
      <w:r w:rsidR="006544B5">
        <w:rPr>
          <w:rFonts w:ascii="Times New Roman" w:hAnsi="Times New Roman" w:cs="Times New Roman"/>
          <w:sz w:val="24"/>
          <w:szCs w:val="24"/>
          <w:lang w:val="fr-FR"/>
        </w:rPr>
        <w:t>pond aux hypothèses posées plus haut ?</w:t>
      </w:r>
    </w:p>
    <w:p w:rsidR="00811DE6" w:rsidRDefault="00811DE6" w:rsidP="00811DE6">
      <w:pPr>
        <w:spacing w:after="0" w:line="360" w:lineRule="auto"/>
        <w:jc w:val="both"/>
        <w:rPr>
          <w:rFonts w:ascii="Times New Roman" w:hAnsi="Times New Roman" w:cs="Times New Roman"/>
          <w:sz w:val="24"/>
          <w:szCs w:val="24"/>
          <w:lang w:val="fr-FR"/>
        </w:rPr>
      </w:pPr>
    </w:p>
    <w:p w:rsidR="00B84E64" w:rsidRDefault="00B84E64">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907EBB" w:rsidRDefault="00907EBB">
      <w:pPr>
        <w:rPr>
          <w:rFonts w:ascii="Times New Roman" w:hAnsi="Times New Roman" w:cs="Times New Roman"/>
          <w:sz w:val="24"/>
          <w:szCs w:val="24"/>
          <w:lang w:val="fr-FR"/>
        </w:rPr>
      </w:pPr>
    </w:p>
    <w:p w:rsidR="00907EBB" w:rsidRDefault="00907EBB">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094047" w:rsidRDefault="00094047">
      <w:pPr>
        <w:rPr>
          <w:rFonts w:ascii="Times New Roman" w:hAnsi="Times New Roman" w:cs="Times New Roman"/>
          <w:sz w:val="24"/>
          <w:szCs w:val="24"/>
          <w:lang w:val="fr-FR"/>
        </w:rPr>
      </w:pPr>
    </w:p>
    <w:p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rsidR="00457C81" w:rsidRPr="00153537" w:rsidRDefault="00457C81" w:rsidP="00457C81">
      <w:pPr>
        <w:keepNext/>
        <w:keepLines/>
        <w:spacing w:before="240" w:after="0"/>
        <w:outlineLvl w:val="0"/>
        <w:rPr>
          <w:rFonts w:ascii="Times New Roman" w:eastAsiaTheme="majorEastAsia" w:hAnsi="Times New Roman" w:cs="Times New Roman"/>
          <w:b/>
          <w:sz w:val="24"/>
          <w:szCs w:val="24"/>
          <w:lang w:val="fr-FR"/>
        </w:rPr>
      </w:pPr>
      <w:bookmarkStart w:id="94" w:name="_Toc184475269"/>
      <w:bookmarkStart w:id="95" w:name="_Toc196954960"/>
      <w:r w:rsidRPr="00153537">
        <w:rPr>
          <w:rFonts w:ascii="Times New Roman" w:eastAsiaTheme="majorEastAsia" w:hAnsi="Times New Roman" w:cs="Times New Roman"/>
          <w:b/>
          <w:sz w:val="24"/>
          <w:szCs w:val="24"/>
          <w:lang w:val="fr-FR"/>
        </w:rPr>
        <w:lastRenderedPageBreak/>
        <w:t>CONCLUSION ET PERSPECTIVES</w:t>
      </w:r>
      <w:bookmarkEnd w:id="94"/>
      <w:bookmarkEnd w:id="95"/>
    </w:p>
    <w:p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w:t>
      </w:r>
      <w:r w:rsidR="00237FB7" w:rsidRPr="00C424E8">
        <w:rPr>
          <w:rFonts w:ascii="Times New Roman" w:hAnsi="Times New Roman" w:cs="Times New Roman"/>
          <w:sz w:val="24"/>
          <w:szCs w:val="24"/>
          <w:lang w:val="fr-FR"/>
        </w:rPr>
        <w:t xml:space="preserve"> </w:t>
      </w:r>
      <w:r w:rsidR="00237FB7" w:rsidRPr="00C424E8">
        <w:rPr>
          <w:rFonts w:ascii="Times New Roman" w:hAnsi="Times New Roman" w:cs="Times New Roman"/>
          <w:sz w:val="24"/>
          <w:szCs w:val="24"/>
          <w:lang w:val="fr-FR"/>
        </w:rPr>
        <w:t>sécurité et d</w:t>
      </w:r>
      <w:r w:rsidR="00237FB7" w:rsidRPr="00C424E8">
        <w:rPr>
          <w:rFonts w:ascii="Times New Roman" w:hAnsi="Times New Roman" w:cs="Times New Roman"/>
          <w:sz w:val="24"/>
          <w:szCs w:val="24"/>
          <w:lang w:val="fr-FR"/>
        </w:rPr>
        <w:t>’intégrité des documents administratifs</w:t>
      </w:r>
      <w:r w:rsidR="001E3FDC" w:rsidRPr="00C424E8">
        <w:rPr>
          <w:rFonts w:ascii="Times New Roman" w:hAnsi="Times New Roman" w:cs="Times New Roman"/>
          <w:sz w:val="24"/>
          <w:szCs w:val="24"/>
          <w:lang w:val="fr-FR"/>
        </w:rPr>
        <w:t>. Ce qui permet</w:t>
      </w:r>
      <w:r w:rsidR="00C424E8">
        <w:rPr>
          <w:rFonts w:ascii="Times New Roman" w:hAnsi="Times New Roman" w:cs="Times New Roman"/>
          <w:sz w:val="24"/>
          <w:szCs w:val="24"/>
          <w:lang w:val="fr-FR"/>
        </w:rPr>
        <w:t>trait</w:t>
      </w:r>
      <w:r w:rsidR="001E3FDC" w:rsidRPr="00C424E8">
        <w:rPr>
          <w:rFonts w:ascii="Times New Roman" w:hAnsi="Times New Roman" w:cs="Times New Roman"/>
          <w:sz w:val="24"/>
          <w:szCs w:val="24"/>
          <w:lang w:val="fr-FR"/>
        </w:rPr>
        <w:t xml:space="preserve">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donc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textuels</w:t>
      </w:r>
      <w:r w:rsidR="00E93464">
        <w:rPr>
          <w:rFonts w:ascii="Times New Roman" w:hAnsi="Times New Roman" w:cs="Times New Roman"/>
          <w:sz w:val="24"/>
          <w:szCs w:val="24"/>
          <w:lang w:val="fr-FR"/>
        </w:rPr>
        <w:t>.</w:t>
      </w:r>
    </w:p>
    <w:p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effectuer </w:t>
      </w:r>
      <w:r w:rsidR="00511A75">
        <w:rPr>
          <w:rFonts w:ascii="Times New Roman" w:hAnsi="Times New Roman" w:cs="Times New Roman"/>
          <w:sz w:val="24"/>
          <w:szCs w:val="24"/>
          <w:lang w:val="fr-FR"/>
        </w:rPr>
        <w:t xml:space="preserve">d’abord </w:t>
      </w:r>
      <w:r>
        <w:rPr>
          <w:rFonts w:ascii="Times New Roman" w:hAnsi="Times New Roman" w:cs="Times New Roman"/>
          <w:sz w:val="24"/>
          <w:szCs w:val="24"/>
          <w:lang w:val="fr-FR"/>
        </w:rPr>
        <w:t>la mise en</w:t>
      </w:r>
      <w:r w:rsidR="00511A75">
        <w:rPr>
          <w:rFonts w:ascii="Times New Roman" w:hAnsi="Times New Roman" w:cs="Times New Roman"/>
          <w:sz w:val="24"/>
          <w:szCs w:val="24"/>
          <w:lang w:val="fr-FR"/>
        </w:rPr>
        <w:t xml:space="preserve"> échelle de la solution sur un réseau public blockchain de tests plus réaliste tel que </w:t>
      </w:r>
      <w:r w:rsidR="00511A75" w:rsidRPr="00091B2B">
        <w:rPr>
          <w:rStyle w:val="y2iqfc"/>
          <w:rFonts w:ascii="Times New Roman" w:hAnsi="Times New Roman" w:cs="Times New Roman"/>
          <w:bCs/>
          <w:color w:val="1F1F1F"/>
          <w:sz w:val="24"/>
          <w:szCs w:val="24"/>
          <w:lang w:val="fr-FR"/>
        </w:rPr>
        <w:t>Testnets</w:t>
      </w:r>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 xml:space="preserve">(Goerli, Sepolia,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Ethereum Mainnet</w:t>
      </w:r>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 ont</w:t>
      </w:r>
      <w:r w:rsidR="00954DCD" w:rsidRPr="00DF2619">
        <w:rPr>
          <w:lang w:val="fr-FR"/>
        </w:rPr>
        <w:t xml:space="preserve"> des</w:t>
      </w:r>
      <w:r w:rsidR="00954DCD" w:rsidRPr="007D2CDD">
        <w:rPr>
          <w:rStyle w:val="y2iqfc"/>
          <w:rFonts w:ascii="Times New Roman" w:hAnsi="Times New Roman" w:cs="Times New Roman"/>
          <w:color w:val="1F1F1F"/>
          <w:sz w:val="24"/>
          <w:szCs w:val="24"/>
          <w:lang w:val="fr-FR"/>
        </w:rPr>
        <w:t xml:space="preserve"> variations en terme de résolution, d'alignement, de luminosité, de compressions, etc. et contiennent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rsidR="00457C81" w:rsidRPr="00C91032" w:rsidRDefault="000C2113" w:rsidP="00457C81">
      <w:pPr>
        <w:keepNext/>
        <w:keepLines/>
        <w:spacing w:after="0" w:line="360" w:lineRule="auto"/>
        <w:outlineLvl w:val="0"/>
        <w:rPr>
          <w:rFonts w:ascii="Times New Roman" w:eastAsiaTheme="majorEastAsia" w:hAnsi="Times New Roman" w:cs="Times New Roman"/>
          <w:b/>
          <w:sz w:val="24"/>
          <w:szCs w:val="24"/>
          <w:lang w:val="fr-FR"/>
        </w:rPr>
      </w:pPr>
      <w:bookmarkStart w:id="96" w:name="_Toc184475270"/>
      <w:bookmarkStart w:id="97" w:name="_Toc196954961"/>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96"/>
      <w:bookmarkEnd w:id="97"/>
    </w:p>
    <w:p w:rsidR="00113BD7" w:rsidRPr="00113BD7" w:rsidRDefault="00313363" w:rsidP="00113BD7">
      <w:pPr>
        <w:pStyle w:val="Bibliographie"/>
        <w:rPr>
          <w:lang w:val="fr-FR"/>
        </w:rPr>
      </w:pPr>
      <w:r>
        <w:rPr>
          <w:lang w:val="fr-FR"/>
        </w:rPr>
        <w:fldChar w:fldCharType="begin"/>
      </w:r>
      <w:r w:rsidR="00792952">
        <w:rPr>
          <w:lang w:val="fr-FR"/>
        </w:rPr>
        <w:instrText xml:space="preserve"> ADDIN ZOTERO_BIBL {"uncited":[],"omitted":[],"custom":[]} CSL_BIBLIOGRAPHY </w:instrText>
      </w:r>
      <w:r>
        <w:rPr>
          <w:lang w:val="fr-FR"/>
        </w:rPr>
        <w:fldChar w:fldCharType="separate"/>
      </w:r>
      <w:r w:rsidR="00113BD7" w:rsidRPr="00113BD7">
        <w:rPr>
          <w:lang w:val="fr-FR"/>
        </w:rPr>
        <w:t>[1]</w:t>
      </w:r>
      <w:r w:rsidR="00113BD7" w:rsidRPr="00113BD7">
        <w:rPr>
          <w:lang w:val="fr-FR"/>
        </w:rPr>
        <w:tab/>
        <w:t>Ministère de l’Economie et des Finances du Burkina Faso, « ALERTE VIGILANCE ». Consulté le: 26 janvier 2025. [En ligne]. Disponible sur: https://www.facebook.com/share/p/1BP46UYXF9/</w:t>
      </w:r>
    </w:p>
    <w:p w:rsidR="00113BD7" w:rsidRPr="00113BD7" w:rsidRDefault="00113BD7" w:rsidP="00113BD7">
      <w:pPr>
        <w:pStyle w:val="Bibliographie"/>
        <w:rPr>
          <w:lang w:val="fr-FR"/>
        </w:rPr>
      </w:pPr>
      <w:r w:rsidRPr="00113BD7">
        <w:rPr>
          <w:lang w:val="fr-FR"/>
        </w:rPr>
        <w:t>[2]</w:t>
      </w:r>
      <w:r w:rsidRPr="00113BD7">
        <w:rPr>
          <w:lang w:val="fr-FR"/>
        </w:rPr>
        <w:tab/>
        <w:t>DCRP/MFPTPS, « Ministère de la Fonction Publique, du Travail et de la Protection Sociale ». Consulté le: 15 septembre 2024. [En ligne]. Disponible sur: https://www.facebook.com/share/p/kHPydXy6A1zMniK1/?mibextid=oFDknk</w:t>
      </w:r>
    </w:p>
    <w:p w:rsidR="00113BD7" w:rsidRPr="00113BD7" w:rsidRDefault="00113BD7" w:rsidP="00113BD7">
      <w:pPr>
        <w:pStyle w:val="Bibliographie"/>
        <w:rPr>
          <w:lang w:val="fr-FR"/>
        </w:rPr>
      </w:pPr>
      <w:r w:rsidRPr="00113BD7">
        <w:rPr>
          <w:lang w:val="fr-FR"/>
        </w:rPr>
        <w:t>[3]</w:t>
      </w:r>
      <w:r w:rsidRPr="00113BD7">
        <w:rPr>
          <w:lang w:val="fr-FR"/>
        </w:rPr>
        <w:tab/>
        <w:t>Douanes du Burkina Faso, « Service de Communication et des Relations Publiques de la Direction Générale des Douanes ». Consulté le: 15 septembre 2024. [En ligne]. Disponible sur: https://www.facebook.com/share/p/15f4cKVZ3P/</w:t>
      </w:r>
    </w:p>
    <w:p w:rsidR="00113BD7" w:rsidRPr="00113BD7" w:rsidRDefault="00113BD7" w:rsidP="00113BD7">
      <w:pPr>
        <w:pStyle w:val="Bibliographie"/>
        <w:rPr>
          <w:lang w:val="fr-FR"/>
        </w:rPr>
      </w:pPr>
      <w:r w:rsidRPr="00113BD7">
        <w:rPr>
          <w:lang w:val="fr-FR"/>
        </w:rPr>
        <w:t>[4]</w:t>
      </w:r>
      <w:r w:rsidRPr="00113BD7">
        <w:rPr>
          <w:lang w:val="fr-FR"/>
        </w:rPr>
        <w:tab/>
        <w:t>DCRP/MAECR-BE, « Ministère des Affaires Etrangères du Burkina Faso ». Consulté le: 15 septembre 2024. [En ligne]. Disponible sur: https://www.facebook.com/share/p/yqFV712VwsjcHxne/?mibextid=oFDknk</w:t>
      </w:r>
    </w:p>
    <w:p w:rsidR="00113BD7" w:rsidRPr="00113BD7" w:rsidRDefault="00113BD7" w:rsidP="00113BD7">
      <w:pPr>
        <w:pStyle w:val="Bibliographie"/>
        <w:rPr>
          <w:lang w:val="fr-FR"/>
        </w:rPr>
      </w:pPr>
      <w:r w:rsidRPr="00113BD7">
        <w:rPr>
          <w:lang w:val="fr-FR"/>
        </w:rPr>
        <w:t>[5]</w:t>
      </w:r>
      <w:r w:rsidRPr="00113BD7">
        <w:rPr>
          <w:lang w:val="fr-FR"/>
        </w:rPr>
        <w:tab/>
        <w:t>Direction générale de l’INSD, « Démenti de recrutement d’étudiants ». Consulté le: 15 septembre 2024. [En ligne]. Disponible sur: https://www.facebook.com/share/p/DYayYQThHP2NLDbF/?mibextid=oFDknk</w:t>
      </w:r>
    </w:p>
    <w:p w:rsidR="00113BD7" w:rsidRPr="00113BD7" w:rsidRDefault="00113BD7" w:rsidP="00113BD7">
      <w:pPr>
        <w:pStyle w:val="Bibliographie"/>
        <w:rPr>
          <w:lang w:val="fr-FR"/>
        </w:rPr>
      </w:pPr>
      <w:r w:rsidRPr="00113BD7">
        <w:rPr>
          <w:lang w:val="fr-FR"/>
        </w:rPr>
        <w:t>[6]</w:t>
      </w:r>
      <w:r w:rsidRPr="00113BD7">
        <w:rPr>
          <w:lang w:val="fr-FR"/>
        </w:rPr>
        <w:tab/>
        <w:t>B. Bertrand, « Loi 051 portant sur l’accès à l’information publique - CSC - BURKINA FASO ». Consulté le: 16 septembre 2024. [En ligne]. Disponible sur: https://www.csc.bf/index.php/textes-de-reference/lois/item/76-loi-051-portant-sur-l-acces-a-l-information-publique</w:t>
      </w:r>
    </w:p>
    <w:p w:rsidR="00113BD7" w:rsidRDefault="00113BD7" w:rsidP="00113BD7">
      <w:pPr>
        <w:pStyle w:val="Bibliographie"/>
      </w:pPr>
      <w:r>
        <w:t>[7]</w:t>
      </w:r>
      <w:r>
        <w:tab/>
        <w:t xml:space="preserve">A. Back </w:t>
      </w:r>
      <w:r>
        <w:rPr>
          <w:i/>
          <w:iCs/>
        </w:rPr>
        <w:t>et al.</w:t>
      </w:r>
      <w:r>
        <w:t>, « Enabling Blockchain Innovations with Pegged Sidechains », p. 25, oct. 2014.</w:t>
      </w:r>
    </w:p>
    <w:p w:rsidR="00113BD7" w:rsidRDefault="00113BD7" w:rsidP="00113BD7">
      <w:pPr>
        <w:pStyle w:val="Bibliographie"/>
      </w:pPr>
      <w:r>
        <w:t>[8]</w:t>
      </w:r>
      <w:r>
        <w:tab/>
        <w:t xml:space="preserve">S. Haber et W. S. Stornetta, « How to time-stamp a digital document », </w:t>
      </w:r>
      <w:r>
        <w:rPr>
          <w:i/>
          <w:iCs/>
        </w:rPr>
        <w:t>J. Cryptol.</w:t>
      </w:r>
      <w:r>
        <w:t>, vol. 3, n</w:t>
      </w:r>
      <w:r>
        <w:rPr>
          <w:vertAlign w:val="superscript"/>
        </w:rPr>
        <w:t>o</w:t>
      </w:r>
      <w:r>
        <w:t xml:space="preserve"> 2, p. 99</w:t>
      </w:r>
      <w:r>
        <w:rPr>
          <w:rFonts w:ascii="Cambria Math" w:hAnsi="Cambria Math" w:cs="Cambria Math"/>
        </w:rPr>
        <w:t>‑</w:t>
      </w:r>
      <w:r>
        <w:t>111, janv. 1991, doi: 10.1007/BF00196791.</w:t>
      </w:r>
    </w:p>
    <w:p w:rsidR="00113BD7" w:rsidRDefault="00113BD7" w:rsidP="00113BD7">
      <w:pPr>
        <w:pStyle w:val="Bibliographie"/>
      </w:pPr>
      <w:r>
        <w:t>[9]</w:t>
      </w:r>
      <w:r>
        <w:tab/>
        <w:t xml:space="preserve">D. Bayer, S. Haber, et W. S. Stornetta, « Improving the Efficiency and Reliability of Digital Time-Stamping », in </w:t>
      </w:r>
      <w:r>
        <w:rPr>
          <w:i/>
          <w:iCs/>
        </w:rPr>
        <w:t>Sequences II</w:t>
      </w:r>
      <w:r>
        <w:t>, R. Capocelli, A. De Santis, et U. Vaccaro, Éd., New York, NY: Springer, 1993, p. 329</w:t>
      </w:r>
      <w:r>
        <w:rPr>
          <w:rFonts w:ascii="Cambria Math" w:hAnsi="Cambria Math" w:cs="Cambria Math"/>
        </w:rPr>
        <w:t>‑</w:t>
      </w:r>
      <w:r>
        <w:t>334. doi: 10.1007/978-1-4613-9323-8_24.</w:t>
      </w:r>
    </w:p>
    <w:p w:rsidR="00113BD7" w:rsidRPr="00113BD7" w:rsidRDefault="00113BD7" w:rsidP="00113BD7">
      <w:pPr>
        <w:pStyle w:val="Bibliographie"/>
        <w:rPr>
          <w:lang w:val="fr-FR"/>
        </w:rPr>
      </w:pPr>
      <w:r w:rsidRPr="00113BD7">
        <w:rPr>
          <w:lang w:val="fr-FR"/>
        </w:rPr>
        <w:t>[10]</w:t>
      </w:r>
      <w:r w:rsidRPr="00113BD7">
        <w:rPr>
          <w:lang w:val="fr-FR"/>
        </w:rPr>
        <w:tab/>
        <w:t>« La première blockchain de l’histoire date de 1995, et elle est imprimée sur papier », Le Monde.fr. Consulté le: 17 septembre 2024. [En ligne]. Disponible sur: https://www.lemonde.fr/big-browser/article/2018/09/01/la-premiere-blockchain-de-l-histoire-date-de-1995-et-elle-est-imprimee-sur-papier_5349082_4832693.html</w:t>
      </w:r>
    </w:p>
    <w:p w:rsidR="00113BD7" w:rsidRDefault="00113BD7" w:rsidP="00113BD7">
      <w:pPr>
        <w:pStyle w:val="Bibliographie"/>
      </w:pPr>
      <w:r>
        <w:t>[11]</w:t>
      </w:r>
      <w:r>
        <w:tab/>
        <w:t xml:space="preserve">R. Subramanian et T. Chino, « The State of Cryptocurrencies, Their Issues and Policy Interactions », </w:t>
      </w:r>
      <w:r>
        <w:rPr>
          <w:i/>
          <w:iCs/>
        </w:rPr>
        <w:t>J. Int. Technol. Inf. Manag.</w:t>
      </w:r>
      <w:r>
        <w:t>, vol. 24, n</w:t>
      </w:r>
      <w:r>
        <w:rPr>
          <w:vertAlign w:val="superscript"/>
        </w:rPr>
        <w:t>o</w:t>
      </w:r>
      <w:r>
        <w:t xml:space="preserve"> 3, p. 40, janv. 2015, doi: 10.58729/1941-6679.1045.</w:t>
      </w:r>
    </w:p>
    <w:p w:rsidR="00113BD7" w:rsidRDefault="00113BD7" w:rsidP="00113BD7">
      <w:pPr>
        <w:pStyle w:val="Bibliographie"/>
      </w:pPr>
      <w:r>
        <w:t>[12]</w:t>
      </w:r>
      <w:r>
        <w:tab/>
        <w:t>S. Nakamoto, « Bitcoin: A Peer-to-Peer Electronic Cash System », p. 9.</w:t>
      </w:r>
    </w:p>
    <w:p w:rsidR="00113BD7" w:rsidRPr="00113BD7" w:rsidRDefault="00113BD7" w:rsidP="00113BD7">
      <w:pPr>
        <w:pStyle w:val="Bibliographie"/>
        <w:rPr>
          <w:lang w:val="fr-FR"/>
        </w:rPr>
      </w:pPr>
      <w:r w:rsidRPr="00113BD7">
        <w:rPr>
          <w:lang w:val="fr-FR"/>
        </w:rPr>
        <w:t>[13]</w:t>
      </w:r>
      <w:r w:rsidRPr="00113BD7">
        <w:rPr>
          <w:lang w:val="fr-FR"/>
        </w:rPr>
        <w:tab/>
        <w:t xml:space="preserve">Ferr. Godebarge et R. Rossat, « Principes clés d’une application Blockchain », </w:t>
      </w:r>
      <w:r w:rsidRPr="00113BD7">
        <w:rPr>
          <w:i/>
          <w:iCs/>
          <w:lang w:val="fr-FR"/>
        </w:rPr>
        <w:t>EM Lyon Bus. Sch.</w:t>
      </w:r>
      <w:r w:rsidRPr="00113BD7">
        <w:rPr>
          <w:lang w:val="fr-FR"/>
        </w:rPr>
        <w:t>, p. 50, déc. 2016.</w:t>
      </w:r>
    </w:p>
    <w:p w:rsidR="00113BD7" w:rsidRPr="00113BD7" w:rsidRDefault="00113BD7" w:rsidP="00113BD7">
      <w:pPr>
        <w:pStyle w:val="Bibliographie"/>
        <w:rPr>
          <w:lang w:val="fr-FR"/>
        </w:rPr>
      </w:pPr>
      <w:r w:rsidRPr="00113BD7">
        <w:rPr>
          <w:lang w:val="fr-FR"/>
        </w:rPr>
        <w:t>[14]</w:t>
      </w:r>
      <w:r w:rsidRPr="00113BD7">
        <w:rPr>
          <w:lang w:val="fr-FR"/>
        </w:rPr>
        <w:tab/>
        <w:t xml:space="preserve">« Blockchain », </w:t>
      </w:r>
      <w:r w:rsidRPr="00113BD7">
        <w:rPr>
          <w:i/>
          <w:iCs/>
          <w:lang w:val="fr-FR"/>
        </w:rPr>
        <w:t>Wikipédia</w:t>
      </w:r>
      <w:r w:rsidRPr="00113BD7">
        <w:rPr>
          <w:lang w:val="fr-FR"/>
        </w:rPr>
        <w:t>. 11 janvier 2025. Consulté le: 19 septembre 2024. [En ligne]. Disponible sur: https://fr.wikipedia.org/w/index.php?title=Blockchain&amp;oldid=222001944#Histoire</w:t>
      </w:r>
    </w:p>
    <w:p w:rsidR="00113BD7" w:rsidRPr="00113BD7" w:rsidRDefault="00113BD7" w:rsidP="00113BD7">
      <w:pPr>
        <w:pStyle w:val="Bibliographie"/>
        <w:rPr>
          <w:lang w:val="fr-FR"/>
        </w:rPr>
      </w:pPr>
      <w:r w:rsidRPr="00113BD7">
        <w:rPr>
          <w:lang w:val="fr-FR"/>
        </w:rPr>
        <w:t>[15]</w:t>
      </w:r>
      <w:r w:rsidRPr="00113BD7">
        <w:rPr>
          <w:lang w:val="fr-FR"/>
        </w:rPr>
        <w:tab/>
        <w:t>A. Bakhoum, « La Blockchain pour la Sécurisation des E-livrets scolaires », p. 103, 2019.</w:t>
      </w:r>
    </w:p>
    <w:p w:rsidR="00113BD7" w:rsidRDefault="00113BD7" w:rsidP="00113BD7">
      <w:pPr>
        <w:pStyle w:val="Bibliographie"/>
      </w:pPr>
      <w:r>
        <w:t>[16]</w:t>
      </w:r>
      <w:r>
        <w:tab/>
        <w:t xml:space="preserve">I. Bashir, </w:t>
      </w:r>
      <w:r>
        <w:rPr>
          <w:i/>
          <w:iCs/>
        </w:rPr>
        <w:t>Mastering Blockchain</w:t>
      </w:r>
      <w:r>
        <w:t>. Packt Publishing Ltd, 2017.</w:t>
      </w:r>
    </w:p>
    <w:p w:rsidR="00113BD7" w:rsidRPr="00113BD7" w:rsidRDefault="00113BD7" w:rsidP="00113BD7">
      <w:pPr>
        <w:pStyle w:val="Bibliographie"/>
        <w:rPr>
          <w:lang w:val="fr-FR"/>
        </w:rPr>
      </w:pPr>
      <w:r w:rsidRPr="00113BD7">
        <w:rPr>
          <w:lang w:val="fr-FR"/>
        </w:rPr>
        <w:t>[17]</w:t>
      </w:r>
      <w:r w:rsidRPr="00113BD7">
        <w:rPr>
          <w:lang w:val="fr-FR"/>
        </w:rPr>
        <w:tab/>
        <w:t>J.-L. Jonnaert, « Quelles différences entre blockchain publique et blockchain privée ? », Cryptoast. Consulté le: 29 septembre 2024. [En ligne]. Disponible sur: https://cryptoast.fr/differences-blockchain-publique-blockchain-privee/</w:t>
      </w:r>
    </w:p>
    <w:p w:rsidR="00113BD7" w:rsidRPr="00113BD7" w:rsidRDefault="00113BD7" w:rsidP="00113BD7">
      <w:pPr>
        <w:pStyle w:val="Bibliographie"/>
        <w:rPr>
          <w:lang w:val="fr-FR"/>
        </w:rPr>
      </w:pPr>
      <w:r>
        <w:t>[18]</w:t>
      </w:r>
      <w:r>
        <w:tab/>
        <w:t xml:space="preserve">H. Anwar, « Blockchain Consortium: Top 20 Consortia You Should Check Out », 101 Blockchains. </w:t>
      </w:r>
      <w:r w:rsidRPr="00113BD7">
        <w:rPr>
          <w:lang w:val="fr-FR"/>
        </w:rPr>
        <w:t>Consulté le: 2 octobre 2024. [En ligne]. Disponible sur: https://101blockchains.com/blockchain-consortium/</w:t>
      </w:r>
    </w:p>
    <w:p w:rsidR="00113BD7" w:rsidRPr="00113BD7" w:rsidRDefault="00113BD7" w:rsidP="00113BD7">
      <w:pPr>
        <w:pStyle w:val="Bibliographie"/>
        <w:rPr>
          <w:lang w:val="fr-FR"/>
        </w:rPr>
      </w:pPr>
      <w:r w:rsidRPr="00113BD7">
        <w:rPr>
          <w:lang w:val="fr-FR"/>
        </w:rPr>
        <w:t>[19]</w:t>
      </w:r>
      <w:r w:rsidRPr="00113BD7">
        <w:rPr>
          <w:lang w:val="fr-FR"/>
        </w:rPr>
        <w:tab/>
        <w:t>« Qu’est-ce qu’un arbre Merkle? », Bit2Me Academy. Consulté le: 18 décembre 2024. [En ligne]. Disponible sur: https://academy.bit2me.com/fr/qu%27est-ce-qu%27un-arbre-merkle/</w:t>
      </w:r>
    </w:p>
    <w:p w:rsidR="00113BD7" w:rsidRPr="00113BD7" w:rsidRDefault="00113BD7" w:rsidP="00113BD7">
      <w:pPr>
        <w:pStyle w:val="Bibliographie"/>
        <w:rPr>
          <w:lang w:val="fr-FR"/>
        </w:rPr>
      </w:pPr>
      <w:r w:rsidRPr="00113BD7">
        <w:rPr>
          <w:lang w:val="fr-FR"/>
        </w:rPr>
        <w:t>[20]</w:t>
      </w:r>
      <w:r w:rsidRPr="00113BD7">
        <w:rPr>
          <w:lang w:val="fr-FR"/>
        </w:rPr>
        <w:tab/>
        <w:t xml:space="preserve">A. A. Oussama, « CHAPITRE III : État de l’art de la Blockchain », ResearchGate. Consulté le: 21 octobre 2024. [En ligne]. Disponible sur: </w:t>
      </w:r>
      <w:r w:rsidRPr="00113BD7">
        <w:rPr>
          <w:lang w:val="fr-FR"/>
        </w:rPr>
        <w:lastRenderedPageBreak/>
        <w:t>https://www.researchgate.net/publication/335174496_CHAPITRE_III_Etat_de_l'art_de_la_Blockchain</w:t>
      </w:r>
    </w:p>
    <w:p w:rsidR="00113BD7" w:rsidRPr="00113BD7" w:rsidRDefault="00113BD7" w:rsidP="00113BD7">
      <w:pPr>
        <w:pStyle w:val="Bibliographie"/>
        <w:rPr>
          <w:lang w:val="fr-FR"/>
        </w:rPr>
      </w:pPr>
      <w:r w:rsidRPr="00113BD7">
        <w:rPr>
          <w:lang w:val="fr-FR"/>
        </w:rPr>
        <w:t>[21]</w:t>
      </w:r>
      <w:r w:rsidRPr="00113BD7">
        <w:rPr>
          <w:lang w:val="fr-FR"/>
        </w:rPr>
        <w:tab/>
        <w:t>« Éléments Fondamentaux d’un Bloc dans la Blockchain - W3r.one Magazine ». Consulté le: 21 octobre 2024. [En ligne]. Disponible sur: https://w3r.one/fr/blog/blockchain-web3/architecture-blockchain/conception-de-blocs/elements-fondamentaux-bloc-blockchain</w:t>
      </w:r>
    </w:p>
    <w:p w:rsidR="00113BD7" w:rsidRPr="00113BD7" w:rsidRDefault="00113BD7" w:rsidP="00113BD7">
      <w:pPr>
        <w:pStyle w:val="Bibliographie"/>
        <w:rPr>
          <w:lang w:val="fr-FR"/>
        </w:rPr>
      </w:pPr>
      <w:r w:rsidRPr="00113BD7">
        <w:rPr>
          <w:lang w:val="fr-FR"/>
        </w:rPr>
        <w:t>[22]</w:t>
      </w:r>
      <w:r w:rsidRPr="00113BD7">
        <w:rPr>
          <w:lang w:val="fr-FR"/>
        </w:rPr>
        <w:tab/>
        <w:t>B. Anders, « Blockchain Demo ». Consulté le: 23 janvier 2025. [En ligne]. Disponible sur: https://andersbrownworth.com/blockchain/hash</w:t>
      </w:r>
    </w:p>
    <w:p w:rsidR="00113BD7" w:rsidRPr="00113BD7" w:rsidRDefault="00113BD7" w:rsidP="00113BD7">
      <w:pPr>
        <w:pStyle w:val="Bibliographie"/>
        <w:rPr>
          <w:lang w:val="fr-FR"/>
        </w:rPr>
      </w:pPr>
      <w:r w:rsidRPr="00113BD7">
        <w:rPr>
          <w:lang w:val="fr-FR"/>
        </w:rPr>
        <w:t>[23]</w:t>
      </w:r>
      <w:r w:rsidRPr="00113BD7">
        <w:rPr>
          <w:lang w:val="fr-FR"/>
        </w:rPr>
        <w:tab/>
        <w:t>É. Larousse, « Définitions : consensus - Dictionnaire de français Larousse ». Consulté le: 15 septembre 2024. [En ligne]. Disponible sur: https://www.larousse.fr/dictionnaires/francais/consensus/18357</w:t>
      </w:r>
    </w:p>
    <w:p w:rsidR="00113BD7" w:rsidRPr="00113BD7" w:rsidRDefault="00113BD7" w:rsidP="00113BD7">
      <w:pPr>
        <w:pStyle w:val="Bibliographie"/>
        <w:rPr>
          <w:lang w:val="fr-FR"/>
        </w:rPr>
      </w:pPr>
      <w:r w:rsidRPr="00113BD7">
        <w:rPr>
          <w:lang w:val="fr-FR"/>
        </w:rPr>
        <w:t>[24]</w:t>
      </w:r>
      <w:r w:rsidRPr="00113BD7">
        <w:rPr>
          <w:lang w:val="fr-FR"/>
        </w:rPr>
        <w:tab/>
        <w:t>« Consensus : Définition simple et facile du dictionnaire ». Consulté le: 15 septembre 2024. [En ligne]. Disponible sur: https://www.linternaute.fr/dictionnaire/fr/definition/consensus/</w:t>
      </w:r>
    </w:p>
    <w:p w:rsidR="00113BD7" w:rsidRPr="00113BD7" w:rsidRDefault="00113BD7" w:rsidP="00113BD7">
      <w:pPr>
        <w:pStyle w:val="Bibliographie"/>
        <w:rPr>
          <w:lang w:val="fr-FR"/>
        </w:rPr>
      </w:pPr>
      <w:r w:rsidRPr="00113BD7">
        <w:rPr>
          <w:lang w:val="fr-FR"/>
        </w:rPr>
        <w:t>[25]</w:t>
      </w:r>
      <w:r w:rsidRPr="00113BD7">
        <w:rPr>
          <w:lang w:val="fr-FR"/>
        </w:rPr>
        <w:tab/>
        <w:t>« Qu’est-ce que le consensus ? Guide du débutant », Qu’est-ce que le consensus ? Guide du débutant. Consulté le: 15 septembre 2024. [En ligne]. Disponible sur: https://crypto.com/fr/university/consensus-mechanisms-explained</w:t>
      </w:r>
    </w:p>
    <w:p w:rsidR="00113BD7" w:rsidRPr="00113BD7" w:rsidRDefault="00113BD7" w:rsidP="00113BD7">
      <w:pPr>
        <w:pStyle w:val="Bibliographie"/>
        <w:rPr>
          <w:lang w:val="fr-FR"/>
        </w:rPr>
      </w:pPr>
      <w:r>
        <w:t>[26]</w:t>
      </w:r>
      <w:r>
        <w:tab/>
        <w:t xml:space="preserve">« How to Agree: Different Types of Consensus for Blockchain », How to Agree: Different Types of Consensus for Blockchain. </w:t>
      </w:r>
      <w:r w:rsidRPr="00113BD7">
        <w:rPr>
          <w:lang w:val="fr-FR"/>
        </w:rPr>
        <w:t>Consulté le: 1 février 2025. [En ligne]. Disponible sur: https://crypto.com/en/university/different-types-of-consensus-for-blockchain</w:t>
      </w:r>
    </w:p>
    <w:p w:rsidR="00113BD7" w:rsidRPr="00113BD7" w:rsidRDefault="00113BD7" w:rsidP="00113BD7">
      <w:pPr>
        <w:pStyle w:val="Bibliographie"/>
        <w:rPr>
          <w:lang w:val="fr-FR"/>
        </w:rPr>
      </w:pPr>
      <w:r w:rsidRPr="00113BD7">
        <w:rPr>
          <w:lang w:val="fr-FR"/>
        </w:rPr>
        <w:t>[27]</w:t>
      </w:r>
      <w:r w:rsidRPr="00113BD7">
        <w:rPr>
          <w:lang w:val="fr-FR"/>
        </w:rPr>
        <w:tab/>
        <w:t>« Qu’est-ce qu’une attaque à 51% et quels sont les risques ? », coinbase. Consulté le: 3 février 2025. [En ligne]. Disponible sur: https://www.coinbase.com/fr/learn/crypto-glossary/what-is-a-51-percent-attack-and-what-are-the-risks</w:t>
      </w:r>
    </w:p>
    <w:p w:rsidR="00113BD7" w:rsidRPr="00113BD7" w:rsidRDefault="00113BD7" w:rsidP="00113BD7">
      <w:pPr>
        <w:pStyle w:val="Bibliographie"/>
        <w:rPr>
          <w:lang w:val="fr-FR"/>
        </w:rPr>
      </w:pPr>
      <w:r w:rsidRPr="00113BD7">
        <w:rPr>
          <w:lang w:val="fr-FR"/>
        </w:rPr>
        <w:t>[28]</w:t>
      </w:r>
      <w:r w:rsidRPr="00113BD7">
        <w:rPr>
          <w:lang w:val="fr-FR"/>
        </w:rPr>
        <w:tab/>
        <w:t>« Blockchain : qu’est-ce qu’un Smart Contract et à quoi ça sert ? », LeMagIT. Consulté le: 5 février 2025. [En ligne]. Disponible sur: https://www.lemagit.fr/conseil/Blockchain-quest-ce-quun-Smart-Contract-et-a-quoi-ca-sert</w:t>
      </w:r>
    </w:p>
    <w:p w:rsidR="00113BD7" w:rsidRPr="00113BD7" w:rsidRDefault="00113BD7" w:rsidP="00113BD7">
      <w:pPr>
        <w:pStyle w:val="Bibliographie"/>
        <w:rPr>
          <w:lang w:val="fr-FR"/>
        </w:rPr>
      </w:pPr>
      <w:r w:rsidRPr="00113BD7">
        <w:rPr>
          <w:lang w:val="fr-FR"/>
        </w:rPr>
        <w:t>[29]</w:t>
      </w:r>
      <w:r w:rsidRPr="00113BD7">
        <w:rPr>
          <w:lang w:val="fr-FR"/>
        </w:rPr>
        <w:tab/>
        <w:t>« Que sont les contrats intelligents ? | Les contrats intelligents expliqués | Kraken ». Consulté le: 8 février 2025. [En ligne]. Disponible sur: https://www.kraken.com/fr/learn/what-are-smart-contracts</w:t>
      </w:r>
    </w:p>
    <w:p w:rsidR="00113BD7" w:rsidRPr="00113BD7" w:rsidRDefault="00113BD7" w:rsidP="00113BD7">
      <w:pPr>
        <w:pStyle w:val="Bibliographie"/>
        <w:rPr>
          <w:lang w:val="fr-FR"/>
        </w:rPr>
      </w:pPr>
      <w:r w:rsidRPr="00113BD7">
        <w:rPr>
          <w:lang w:val="fr-FR"/>
        </w:rPr>
        <w:t>[30]</w:t>
      </w:r>
      <w:r w:rsidRPr="00113BD7">
        <w:rPr>
          <w:lang w:val="fr-FR"/>
        </w:rPr>
        <w:tab/>
        <w:t>« Que sont les contrats intelligents sur la blockchain ? | IBM ». Consulté le: 7 février 2025. [En ligne]. Disponible sur: https://www.ibm.com/fr-fr/topics/smart-contracts</w:t>
      </w:r>
    </w:p>
    <w:p w:rsidR="00113BD7" w:rsidRPr="00113BD7" w:rsidRDefault="00113BD7" w:rsidP="00113BD7">
      <w:pPr>
        <w:pStyle w:val="Bibliographie"/>
        <w:rPr>
          <w:lang w:val="fr-FR"/>
        </w:rPr>
      </w:pPr>
      <w:r w:rsidRPr="00113BD7">
        <w:rPr>
          <w:lang w:val="fr-FR"/>
        </w:rPr>
        <w:t>[31]</w:t>
      </w:r>
      <w:r w:rsidRPr="00113BD7">
        <w:rPr>
          <w:lang w:val="fr-FR"/>
        </w:rPr>
        <w:tab/>
        <w:t>« Smart contract : définition et fonctionnement ». Consulté le: 7 février 2025. [En ligne]. Disponible sur: https://www.captaincontrat.com/contrats-commerciaux-cgv/contrats-commerciaux/smart-contract-definition-et-fonctionnement-me-beaubourg-avocats</w:t>
      </w:r>
    </w:p>
    <w:p w:rsidR="00113BD7" w:rsidRPr="00113BD7" w:rsidRDefault="00113BD7" w:rsidP="00113BD7">
      <w:pPr>
        <w:pStyle w:val="Bibliographie"/>
        <w:rPr>
          <w:lang w:val="fr-FR"/>
        </w:rPr>
      </w:pPr>
      <w:r w:rsidRPr="00113BD7">
        <w:rPr>
          <w:lang w:val="fr-FR"/>
        </w:rPr>
        <w:t>[32]</w:t>
      </w:r>
      <w:r w:rsidRPr="00113BD7">
        <w:rPr>
          <w:lang w:val="fr-FR"/>
        </w:rPr>
        <w:tab/>
        <w:t xml:space="preserve">« Ethereum », </w:t>
      </w:r>
      <w:r w:rsidRPr="00113BD7">
        <w:rPr>
          <w:i/>
          <w:iCs/>
          <w:lang w:val="fr-FR"/>
        </w:rPr>
        <w:t>Wikipédia</w:t>
      </w:r>
      <w:r w:rsidRPr="00113BD7">
        <w:rPr>
          <w:lang w:val="fr-FR"/>
        </w:rPr>
        <w:t>. 22 janvier 2025. Consulté le: 10 février 2025. [En ligne]. Disponible sur: https://fr.wikipedia.org/wiki/Ethereum</w:t>
      </w:r>
    </w:p>
    <w:p w:rsidR="00113BD7" w:rsidRPr="00113BD7" w:rsidRDefault="00113BD7" w:rsidP="00113BD7">
      <w:pPr>
        <w:pStyle w:val="Bibliographie"/>
        <w:rPr>
          <w:lang w:val="fr-FR"/>
        </w:rPr>
      </w:pPr>
      <w:r w:rsidRPr="00113BD7">
        <w:rPr>
          <w:lang w:val="fr-FR"/>
        </w:rPr>
        <w:t>[33]</w:t>
      </w:r>
      <w:r w:rsidRPr="00113BD7">
        <w:rPr>
          <w:lang w:val="fr-FR"/>
        </w:rPr>
        <w:tab/>
        <w:t>T. Bourbotte, « C’est quoi Ethereum ? Nos explications pour tout savoir sur cette blockchain et sa cryptomonnaie ETH », Cryptoast. Consulté le: 10 février 2025. [En ligne]. Disponible sur: https://cryptoast.fr/fiche-ethereum/</w:t>
      </w:r>
    </w:p>
    <w:p w:rsidR="00113BD7" w:rsidRDefault="00113BD7" w:rsidP="00113BD7">
      <w:pPr>
        <w:pStyle w:val="Bibliographie"/>
      </w:pPr>
      <w:r>
        <w:t>[34]</w:t>
      </w:r>
      <w:r>
        <w:tab/>
        <w:t xml:space="preserve">S. S. Kushwaha, S. Joshi, D. Singh, M. Kaur, et H.-N. Lee, « Systematic Review of Security Vulnerabilities in Ethereum Blockchain Smart Contract », </w:t>
      </w:r>
      <w:r>
        <w:rPr>
          <w:i/>
          <w:iCs/>
        </w:rPr>
        <w:t>IEEE Access</w:t>
      </w:r>
      <w:r>
        <w:t>, vol. 10, p. 6605</w:t>
      </w:r>
      <w:r>
        <w:rPr>
          <w:rFonts w:ascii="Cambria Math" w:hAnsi="Cambria Math" w:cs="Cambria Math"/>
        </w:rPr>
        <w:t>‑</w:t>
      </w:r>
      <w:r>
        <w:t>6621, 2022, doi: 10.1109/ACCESS.2021.3140091.</w:t>
      </w:r>
    </w:p>
    <w:p w:rsidR="00113BD7" w:rsidRPr="00113BD7" w:rsidRDefault="00113BD7" w:rsidP="00113BD7">
      <w:pPr>
        <w:pStyle w:val="Bibliographie"/>
        <w:rPr>
          <w:lang w:val="fr-FR"/>
        </w:rPr>
      </w:pPr>
      <w:r w:rsidRPr="00113BD7">
        <w:rPr>
          <w:lang w:val="fr-FR"/>
        </w:rPr>
        <w:t>[35]</w:t>
      </w:r>
      <w:r w:rsidRPr="00113BD7">
        <w:rPr>
          <w:lang w:val="fr-FR"/>
        </w:rPr>
        <w:tab/>
        <w:t>« Nœuds et clients », ethereum.org. Consulté le: 12 février 2025. [En ligne]. Disponible sur: https://ethereum.org/fr/developers/docs/nodes-and-clients/</w:t>
      </w:r>
    </w:p>
    <w:p w:rsidR="00113BD7" w:rsidRPr="00113BD7" w:rsidRDefault="00113BD7" w:rsidP="00113BD7">
      <w:pPr>
        <w:pStyle w:val="Bibliographie"/>
        <w:rPr>
          <w:lang w:val="fr-FR"/>
        </w:rPr>
      </w:pPr>
      <w:r w:rsidRPr="00113BD7">
        <w:rPr>
          <w:lang w:val="fr-FR"/>
        </w:rPr>
        <w:t>[36]</w:t>
      </w:r>
      <w:r w:rsidRPr="00113BD7">
        <w:rPr>
          <w:lang w:val="fr-FR"/>
        </w:rPr>
        <w:tab/>
        <w:t>« Machine virtuelle Ethereum (EVM) », ethereum.org. Consulté le: 12 février 2025. [En ligne]. Disponible sur: https://ethereum.org/fr/developers/docs/evm/</w:t>
      </w:r>
    </w:p>
    <w:p w:rsidR="00113BD7" w:rsidRDefault="00113BD7" w:rsidP="00113BD7">
      <w:pPr>
        <w:pStyle w:val="Bibliographie"/>
      </w:pPr>
      <w:r>
        <w:t>[37]</w:t>
      </w:r>
      <w:r>
        <w:tab/>
        <w:t>T. Takenobu, « Ethereum EVM illustrated », p. 116.</w:t>
      </w:r>
    </w:p>
    <w:p w:rsidR="00113BD7" w:rsidRPr="00113BD7" w:rsidRDefault="00113BD7" w:rsidP="00113BD7">
      <w:pPr>
        <w:pStyle w:val="Bibliographie"/>
        <w:rPr>
          <w:lang w:val="fr-FR"/>
        </w:rPr>
      </w:pPr>
      <w:r w:rsidRPr="00113BD7">
        <w:rPr>
          <w:lang w:val="fr-FR"/>
        </w:rPr>
        <w:t>[38]</w:t>
      </w:r>
      <w:r w:rsidRPr="00113BD7">
        <w:rPr>
          <w:lang w:val="fr-FR"/>
        </w:rPr>
        <w:tab/>
        <w:t>« Comptes Ethereum », ethereum.org. Consulté le: 12 février 2025. [En ligne]. Disponible sur: https://ethereum.org/fr/developers/docs/accounts/</w:t>
      </w:r>
    </w:p>
    <w:p w:rsidR="00113BD7" w:rsidRPr="00113BD7" w:rsidRDefault="00113BD7" w:rsidP="00113BD7">
      <w:pPr>
        <w:pStyle w:val="Bibliographie"/>
        <w:rPr>
          <w:lang w:val="fr-FR"/>
        </w:rPr>
      </w:pPr>
      <w:r w:rsidRPr="00113BD7">
        <w:rPr>
          <w:lang w:val="fr-FR"/>
        </w:rPr>
        <w:lastRenderedPageBreak/>
        <w:t>[39]</w:t>
      </w:r>
      <w:r w:rsidRPr="00113BD7">
        <w:rPr>
          <w:lang w:val="fr-FR"/>
        </w:rPr>
        <w:tab/>
        <w:t>« Transactions », ethereum.org. Consulté le: 15 février 2025. [En ligne]. Disponible sur: https://ethereum.org/fr/developers/docs/transactions/</w:t>
      </w:r>
    </w:p>
    <w:p w:rsidR="00113BD7" w:rsidRPr="00113BD7" w:rsidRDefault="00113BD7" w:rsidP="00113BD7">
      <w:pPr>
        <w:pStyle w:val="Bibliographie"/>
        <w:rPr>
          <w:lang w:val="fr-FR"/>
        </w:rPr>
      </w:pPr>
      <w:r w:rsidRPr="00113BD7">
        <w:rPr>
          <w:lang w:val="fr-FR"/>
        </w:rPr>
        <w:t>[40]</w:t>
      </w:r>
      <w:r w:rsidRPr="00113BD7">
        <w:rPr>
          <w:lang w:val="fr-FR"/>
        </w:rPr>
        <w:tab/>
        <w:t>« Gaz et frais », ethereum.org. Consulté le: 15 février 2025. [En ligne]. Disponible sur: https://ethereum.org/fr/developers/docs/gas/</w:t>
      </w:r>
    </w:p>
    <w:p w:rsidR="00113BD7" w:rsidRPr="00113BD7" w:rsidRDefault="00113BD7" w:rsidP="00113BD7">
      <w:pPr>
        <w:pStyle w:val="Bibliographie"/>
        <w:rPr>
          <w:lang w:val="fr-FR"/>
        </w:rPr>
      </w:pPr>
      <w:r w:rsidRPr="00113BD7">
        <w:rPr>
          <w:lang w:val="fr-FR"/>
        </w:rPr>
        <w:t>[41]</w:t>
      </w:r>
      <w:r w:rsidRPr="00113BD7">
        <w:rPr>
          <w:lang w:val="fr-FR"/>
        </w:rPr>
        <w:tab/>
        <w:t>« Blocs », ethereum.org. Consulté le: 17 février 2025. [En ligne]. Disponible sur: https://ethereum.org/fr/developers/docs/blocks/</w:t>
      </w:r>
    </w:p>
    <w:p w:rsidR="00113BD7" w:rsidRPr="00113BD7" w:rsidRDefault="00113BD7" w:rsidP="00113BD7">
      <w:pPr>
        <w:pStyle w:val="Bibliographie"/>
        <w:rPr>
          <w:lang w:val="fr-FR"/>
        </w:rPr>
      </w:pPr>
      <w:r w:rsidRPr="00113BD7">
        <w:rPr>
          <w:lang w:val="fr-FR"/>
        </w:rPr>
        <w:t>[42]</w:t>
      </w:r>
      <w:r w:rsidRPr="00113BD7">
        <w:rPr>
          <w:lang w:val="fr-FR"/>
        </w:rPr>
        <w:tab/>
        <w:t>« Introduction à l’ether », ethereum.org. Consulté le: 12 février 2025. [En ligne]. Disponible sur: https://ethereum.org/fr/developers/docs/intro-to-ether/</w:t>
      </w:r>
    </w:p>
    <w:p w:rsidR="00113BD7" w:rsidRPr="0070795B" w:rsidRDefault="00113BD7" w:rsidP="00113BD7">
      <w:pPr>
        <w:pStyle w:val="Bibliographie"/>
        <w:rPr>
          <w:lang w:val="fr-FR"/>
        </w:rPr>
      </w:pPr>
      <w:r w:rsidRPr="00113BD7">
        <w:rPr>
          <w:lang w:val="fr-FR"/>
        </w:rPr>
        <w:t>[43]</w:t>
      </w:r>
      <w:r w:rsidRPr="00113BD7">
        <w:rPr>
          <w:lang w:val="fr-FR"/>
        </w:rPr>
        <w:tab/>
        <w:t xml:space="preserve">« Introduction aux contrats intelligents », ethereum.org. Consulté le: 12 février 2025. </w:t>
      </w:r>
      <w:r w:rsidRPr="0070795B">
        <w:rPr>
          <w:lang w:val="fr-FR"/>
        </w:rPr>
        <w:t>[En ligne]. Disponible sur: https://ethereum.org/fr/developers/docs/smart-contracts/</w:t>
      </w:r>
    </w:p>
    <w:p w:rsidR="00113BD7" w:rsidRPr="0070795B" w:rsidRDefault="00113BD7" w:rsidP="00113BD7">
      <w:pPr>
        <w:pStyle w:val="Bibliographie"/>
        <w:rPr>
          <w:lang w:val="fr-FR"/>
        </w:rPr>
      </w:pPr>
      <w:r w:rsidRPr="0070795B">
        <w:rPr>
          <w:lang w:val="fr-FR"/>
        </w:rPr>
        <w:t>[44]</w:t>
      </w:r>
      <w:r w:rsidRPr="0070795B">
        <w:rPr>
          <w:lang w:val="fr-FR"/>
        </w:rPr>
        <w:tab/>
        <w:t>« Introduction aux dApps », ethereum.org. Consulté le: 12 février 2025. [En ligne]. Disponible sur: https://ethereum.org/fr/developers/docs/dapps/</w:t>
      </w:r>
    </w:p>
    <w:p w:rsidR="00113BD7" w:rsidRPr="0070795B" w:rsidRDefault="00113BD7" w:rsidP="00113BD7">
      <w:pPr>
        <w:pStyle w:val="Bibliographie"/>
        <w:rPr>
          <w:lang w:val="fr-FR"/>
        </w:rPr>
      </w:pPr>
      <w:r w:rsidRPr="0070795B">
        <w:rPr>
          <w:lang w:val="fr-FR"/>
        </w:rPr>
        <w:t>[45]</w:t>
      </w:r>
      <w:r w:rsidRPr="0070795B">
        <w:rPr>
          <w:lang w:val="fr-FR"/>
        </w:rPr>
        <w:tab/>
        <w:t xml:space="preserve">« Signature numérique », </w:t>
      </w:r>
      <w:r w:rsidRPr="0070795B">
        <w:rPr>
          <w:i/>
          <w:iCs/>
          <w:lang w:val="fr-FR"/>
        </w:rPr>
        <w:t>Wikipédia</w:t>
      </w:r>
      <w:r w:rsidRPr="0070795B">
        <w:rPr>
          <w:lang w:val="fr-FR"/>
        </w:rPr>
        <w:t>. 21 octobre 2024. Consulté le: 21 février 2025. [En ligne]. Disponible sur: https://fr.wikipedia.org/wiki/Signature_num%C3%A9rique</w:t>
      </w:r>
    </w:p>
    <w:p w:rsidR="00113BD7" w:rsidRPr="0070795B" w:rsidRDefault="00113BD7" w:rsidP="00113BD7">
      <w:pPr>
        <w:pStyle w:val="Bibliographie"/>
        <w:rPr>
          <w:lang w:val="fr-FR"/>
        </w:rPr>
      </w:pPr>
      <w:r w:rsidRPr="0070795B">
        <w:rPr>
          <w:lang w:val="fr-FR"/>
        </w:rPr>
        <w:t>[46]</w:t>
      </w:r>
      <w:r w:rsidRPr="0070795B">
        <w:rPr>
          <w:lang w:val="fr-FR"/>
        </w:rPr>
        <w:tab/>
        <w:t>F. Num, « La signature électronique : un outil devenu incontournable - francenum.gouv.fr ». Consulté le: 21 février 2025. [En ligne]. Disponible sur: https://www.francenum.gouv.fr/guides-et-conseils/pilotage-de-lentreprise/dematerialisation-des-documents/la-signature</w:t>
      </w:r>
    </w:p>
    <w:p w:rsidR="00113BD7" w:rsidRPr="0070795B" w:rsidRDefault="00113BD7" w:rsidP="00113BD7">
      <w:pPr>
        <w:pStyle w:val="Bibliographie"/>
        <w:rPr>
          <w:lang w:val="fr-FR"/>
        </w:rPr>
      </w:pPr>
      <w:r w:rsidRPr="0070795B">
        <w:rPr>
          <w:lang w:val="fr-FR"/>
        </w:rPr>
        <w:t>[47]</w:t>
      </w:r>
      <w:r w:rsidRPr="0070795B">
        <w:rPr>
          <w:lang w:val="fr-FR"/>
        </w:rPr>
        <w:tab/>
        <w:t>« Hashing : voici comment fonctionne le hachage », IONOS Digital Guide. Consulté le: 24 février 2025. [En ligne]. Disponible sur: https://www.ionos.fr/digitalguide/sites-internet/developpement-web/hachage/</w:t>
      </w:r>
    </w:p>
    <w:p w:rsidR="00113BD7" w:rsidRPr="0070795B" w:rsidRDefault="00113BD7" w:rsidP="00113BD7">
      <w:pPr>
        <w:pStyle w:val="Bibliographie"/>
        <w:rPr>
          <w:lang w:val="fr-FR"/>
        </w:rPr>
      </w:pPr>
      <w:r w:rsidRPr="0070795B">
        <w:rPr>
          <w:lang w:val="fr-FR"/>
        </w:rPr>
        <w:t>[48]</w:t>
      </w:r>
      <w:r w:rsidRPr="0070795B">
        <w:rPr>
          <w:lang w:val="fr-FR"/>
        </w:rPr>
        <w:tab/>
        <w:t>R. Blancher, « Horodatage électronique : définition et fonctionnement », Evidency. Consulté le: 24 février 2025. [En ligne]. Disponible sur: https://evidency.io/horodatage-electronique-definition-et-fonctionnement/</w:t>
      </w:r>
    </w:p>
    <w:p w:rsidR="00113BD7" w:rsidRPr="0070795B" w:rsidRDefault="00113BD7" w:rsidP="00113BD7">
      <w:pPr>
        <w:pStyle w:val="Bibliographie"/>
        <w:rPr>
          <w:lang w:val="fr-FR"/>
        </w:rPr>
      </w:pPr>
      <w:r w:rsidRPr="0070795B">
        <w:rPr>
          <w:lang w:val="fr-FR"/>
        </w:rPr>
        <w:t>[49]</w:t>
      </w:r>
      <w:r w:rsidRPr="0070795B">
        <w:rPr>
          <w:lang w:val="fr-FR"/>
        </w:rPr>
        <w:tab/>
        <w:t>« AXEM Technology | Quelle est la différence entre la RFID et le code QR ? Quelle est la meilleure solution pour votre activité ? », https://www.axemtec.com/. Consulté le: 25 février 2025. [En ligne]. Disponible sur: https://www.axemtec.com/rfid-vs-qr-code-whats-the-difference-which-one-is-better-for-your-business/</w:t>
      </w:r>
    </w:p>
    <w:p w:rsidR="00113BD7" w:rsidRPr="0070795B" w:rsidRDefault="00113BD7" w:rsidP="00113BD7">
      <w:pPr>
        <w:pStyle w:val="Bibliographie"/>
        <w:rPr>
          <w:lang w:val="fr-FR"/>
        </w:rPr>
      </w:pPr>
      <w:r>
        <w:t>[50]</w:t>
      </w:r>
      <w:r>
        <w:tab/>
        <w:t xml:space="preserve">« QR vs. RFID, which is better? Find out which asset tags to use. », itemit. </w:t>
      </w:r>
      <w:r w:rsidRPr="0070795B">
        <w:rPr>
          <w:lang w:val="fr-FR"/>
        </w:rPr>
        <w:t>Consulté le: 25 février 2025. [En ligne]. Disponible sur: https://itemit.com/qr-vs-rfid-which-is-better/</w:t>
      </w:r>
    </w:p>
    <w:p w:rsidR="00113BD7" w:rsidRDefault="00113BD7" w:rsidP="00113BD7">
      <w:pPr>
        <w:pStyle w:val="Bibliographie"/>
      </w:pPr>
      <w:r>
        <w:t>[51]</w:t>
      </w:r>
      <w:r>
        <w:tab/>
        <w:t xml:space="preserve">I. Meirobie, A. P. Irawan, H. T. Sukmana, D. P. Lazirkha, et N. P. L. Santoso, « Framework Authentication e-document using Blockchain Technology on the Government system », </w:t>
      </w:r>
      <w:r>
        <w:rPr>
          <w:i/>
          <w:iCs/>
        </w:rPr>
        <w:t>Int. J. Artif. Intell. Res.</w:t>
      </w:r>
      <w:r>
        <w:t>, vol. 6, n</w:t>
      </w:r>
      <w:r>
        <w:rPr>
          <w:vertAlign w:val="superscript"/>
        </w:rPr>
        <w:t>o</w:t>
      </w:r>
      <w:r>
        <w:t xml:space="preserve"> 2, Art. n</w:t>
      </w:r>
      <w:r>
        <w:rPr>
          <w:vertAlign w:val="superscript"/>
        </w:rPr>
        <w:t>o</w:t>
      </w:r>
      <w:r>
        <w:t xml:space="preserve"> 2, déc. 2022, doi: 10.29099/ijair.v6i2.294.</w:t>
      </w:r>
    </w:p>
    <w:p w:rsidR="00113BD7" w:rsidRPr="0070795B" w:rsidRDefault="00113BD7" w:rsidP="00113BD7">
      <w:pPr>
        <w:pStyle w:val="Bibliographie"/>
        <w:rPr>
          <w:lang w:val="fr-FR"/>
        </w:rPr>
      </w:pPr>
      <w:r>
        <w:t>[52]</w:t>
      </w:r>
      <w:r>
        <w:tab/>
        <w:t xml:space="preserve">« ISO/TC 307 - Blockchain and distributed ledger technologies ». </w:t>
      </w:r>
      <w:r w:rsidRPr="0070795B">
        <w:rPr>
          <w:lang w:val="fr-FR"/>
        </w:rPr>
        <w:t>Consulté le: 31 octobre 2024. [En ligne]. Disponible sur: https://www.iso.org/committee/6266604/x/catalogue/p/1/u/1/w/0/d/0</w:t>
      </w:r>
    </w:p>
    <w:p w:rsidR="00113BD7" w:rsidRPr="0070795B" w:rsidRDefault="00113BD7" w:rsidP="00113BD7">
      <w:pPr>
        <w:pStyle w:val="Bibliographie"/>
        <w:rPr>
          <w:lang w:val="fr-FR"/>
        </w:rPr>
      </w:pPr>
      <w:r w:rsidRPr="0070795B">
        <w:rPr>
          <w:lang w:val="fr-FR"/>
        </w:rPr>
        <w:t>[53]</w:t>
      </w:r>
      <w:r w:rsidRPr="0070795B">
        <w:rPr>
          <w:lang w:val="fr-FR"/>
        </w:rPr>
        <w:tab/>
        <w:t>É. (gapz) Gaspar, « Standardisation des courbes elliptiques : à qui faire confiance ? | Connect - Editions Diamond ». Consulté le: 18 avril 2025. [En ligne]. Disponible sur: https://connect.ed-diamond.com/MISC/mischs-013/standardisation-des-courbes-elliptiques-a-qui-faire-confiance</w:t>
      </w:r>
    </w:p>
    <w:p w:rsidR="00113BD7" w:rsidRPr="0070795B" w:rsidRDefault="00113BD7" w:rsidP="00113BD7">
      <w:pPr>
        <w:pStyle w:val="Bibliographie"/>
        <w:rPr>
          <w:lang w:val="fr-FR"/>
        </w:rPr>
      </w:pPr>
      <w:r w:rsidRPr="0070795B">
        <w:rPr>
          <w:lang w:val="fr-FR"/>
        </w:rPr>
        <w:t>[54]</w:t>
      </w:r>
      <w:r w:rsidRPr="0070795B">
        <w:rPr>
          <w:lang w:val="fr-FR"/>
        </w:rPr>
        <w:tab/>
        <w:t>C. de la sécurité des télécommunications Canada, « Conseils sur la configuration sécurisée des protocoles réseau (ITSP.40.062) », Centre canadien pour la cybersécurité. Consulté le: 18 avril 2025. [En ligne]. Disponible sur: https://www.cyber.gc.ca/fr/orientation/conseils-sur-la-configuration-securisee-des-protocoles-reseau-itsp40062</w:t>
      </w:r>
    </w:p>
    <w:p w:rsidR="00113BD7" w:rsidRPr="0070795B" w:rsidRDefault="00113BD7" w:rsidP="00113BD7">
      <w:pPr>
        <w:pStyle w:val="Bibliographie"/>
        <w:rPr>
          <w:lang w:val="fr-FR"/>
        </w:rPr>
      </w:pPr>
      <w:r w:rsidRPr="0070795B">
        <w:rPr>
          <w:lang w:val="fr-FR"/>
        </w:rPr>
        <w:t>[55]</w:t>
      </w:r>
      <w:r w:rsidRPr="0070795B">
        <w:rPr>
          <w:lang w:val="fr-FR"/>
        </w:rPr>
        <w:tab/>
        <w:t>Remix, « Bienvenue dans la documentation de Remix ! — Documentation de Remix - Ethereum IDE 1 ». Consulté le: 28 avril 2025. [En ligne]. Disponible sur: https://remix-ide.readthedocs.io/en/latest/</w:t>
      </w:r>
    </w:p>
    <w:p w:rsidR="003C662E" w:rsidRPr="00313363" w:rsidRDefault="00113BD7" w:rsidP="00A7095B">
      <w:pPr>
        <w:pStyle w:val="Bibliographie"/>
        <w:rPr>
          <w:rFonts w:ascii="Times New Roman" w:hAnsi="Times New Roman" w:cs="Times New Roman"/>
          <w:sz w:val="24"/>
          <w:szCs w:val="24"/>
          <w:lang w:val="fr-FR"/>
        </w:rPr>
      </w:pPr>
      <w:r w:rsidRPr="0070795B">
        <w:rPr>
          <w:lang w:val="fr-FR"/>
        </w:rPr>
        <w:t>[56]</w:t>
      </w:r>
      <w:r w:rsidRPr="0070795B">
        <w:rPr>
          <w:lang w:val="fr-FR"/>
        </w:rPr>
        <w:tab/>
        <w:t>« Ganache : Simuler un Environnement Blockchain pour le Développement - W3r.one Magazine ». Consulté le: 11 mars 2025. [En ligne]. Disponible sur: https://w3r.one/fr/blog/blockchain-web3/smart-contracts/outils-environnements-developpement/ganache-simuler-environnement-blockchain-developpement</w:t>
      </w:r>
      <w:r w:rsidR="00AC7015">
        <w:rPr>
          <w:lang w:val="fr-FR"/>
        </w:rPr>
        <w:t xml:space="preserve"> </w:t>
      </w:r>
      <w:r w:rsidR="00313363">
        <w:rPr>
          <w:rFonts w:ascii="Times New Roman" w:hAnsi="Times New Roman" w:cs="Times New Roman"/>
          <w:lang w:val="fr-FR"/>
        </w:rPr>
        <w:fldChar w:fldCharType="end"/>
      </w:r>
      <w:r w:rsidR="003C662E" w:rsidRPr="00313363">
        <w:rPr>
          <w:rFonts w:ascii="Times New Roman" w:hAnsi="Times New Roman" w:cs="Times New Roman"/>
          <w:sz w:val="24"/>
          <w:szCs w:val="24"/>
          <w:lang w:val="fr-FR"/>
        </w:rPr>
        <w:br w:type="page"/>
      </w:r>
    </w:p>
    <w:p w:rsidR="00457C81" w:rsidRPr="00570E82" w:rsidRDefault="00193225" w:rsidP="00457C81">
      <w:pPr>
        <w:keepNext/>
        <w:keepLines/>
        <w:spacing w:after="0" w:line="360" w:lineRule="auto"/>
        <w:outlineLvl w:val="0"/>
        <w:rPr>
          <w:rFonts w:ascii="Times New Roman" w:eastAsiaTheme="majorEastAsia" w:hAnsi="Times New Roman" w:cs="Times New Roman"/>
          <w:b/>
          <w:sz w:val="24"/>
          <w:szCs w:val="24"/>
          <w:lang w:val="fr-FR"/>
        </w:rPr>
      </w:pPr>
      <w:bookmarkStart w:id="98" w:name="_Toc184475271"/>
      <w:bookmarkStart w:id="99" w:name="_Toc196954962"/>
      <w:r w:rsidRPr="00570E82">
        <w:rPr>
          <w:rFonts w:ascii="Times New Roman" w:eastAsiaTheme="majorEastAsia" w:hAnsi="Times New Roman" w:cs="Times New Roman"/>
          <w:b/>
          <w:sz w:val="24"/>
          <w:szCs w:val="24"/>
          <w:lang w:val="fr-FR"/>
        </w:rPr>
        <w:lastRenderedPageBreak/>
        <w:t>ANNEXES</w:t>
      </w:r>
      <w:bookmarkEnd w:id="98"/>
      <w:bookmarkEnd w:id="99"/>
    </w:p>
    <w:p w:rsidR="003A5542" w:rsidRPr="00262052" w:rsidRDefault="00BC772E">
      <w:pP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Merkle dans Bitcoin</w:t>
      </w:r>
    </w:p>
    <w:p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extent cx="3998259" cy="1581150"/>
            <wp:effectExtent l="19050" t="19050" r="21590" b="19050"/>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39">
                      <a:extLst>
                        <a:ext uri="{28A0092B-C50C-407E-A947-70E740481C1C}">
                          <a14:useLocalDpi xmlns:a14="http://schemas.microsoft.com/office/drawing/2010/main" val="0"/>
                        </a:ext>
                      </a:extLst>
                    </a:blip>
                    <a:stretch>
                      <a:fillRect/>
                    </a:stretch>
                  </pic:blipFill>
                  <pic:spPr>
                    <a:xfrm>
                      <a:off x="0" y="0"/>
                      <a:ext cx="4082959" cy="1614646"/>
                    </a:xfrm>
                    <a:prstGeom prst="rect">
                      <a:avLst/>
                    </a:prstGeom>
                    <a:ln>
                      <a:solidFill>
                        <a:schemeClr val="tx1"/>
                      </a:solidFill>
                    </a:ln>
                  </pic:spPr>
                </pic:pic>
              </a:graphicData>
            </a:graphic>
          </wp:inline>
        </w:drawing>
      </w:r>
    </w:p>
    <w:p w:rsidR="003C5FDC" w:rsidRPr="00536CD1" w:rsidRDefault="00241E35" w:rsidP="00262052">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0"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rsidR="003D6967" w:rsidRPr="00BC772E" w:rsidRDefault="003D6967" w:rsidP="00C277FE">
      <w:pPr>
        <w:spacing w:before="240" w:line="360" w:lineRule="auto"/>
        <w:jc w:val="both"/>
        <w:rPr>
          <w:rFonts w:ascii="Times New Roman" w:hAnsi="Times New Roman" w:cs="Times New Roman"/>
          <w:b/>
          <w:sz w:val="24"/>
          <w:szCs w:val="24"/>
          <w:u w:val="single"/>
          <w:lang w:val="fr-FR"/>
        </w:rPr>
      </w:pPr>
      <w:r w:rsidRPr="00ED2A5F">
        <w:rPr>
          <w:rFonts w:ascii="Times New Roman" w:hAnsi="Times New Roman" w:cs="Times New Roman"/>
          <w:b/>
          <w:sz w:val="24"/>
          <w:szCs w:val="24"/>
          <w:u w:val="single"/>
          <w:lang w:val="fr-FR"/>
        </w:rPr>
        <w:t xml:space="preserve">Annexe 2 : </w:t>
      </w:r>
      <w:r w:rsidR="00C277FE" w:rsidRPr="00BC772E">
        <w:rPr>
          <w:rFonts w:ascii="Times New Roman" w:hAnsi="Times New Roman" w:cs="Times New Roman"/>
          <w:b/>
          <w:sz w:val="24"/>
          <w:szCs w:val="24"/>
          <w:u w:val="single"/>
          <w:lang w:val="fr-FR"/>
        </w:rPr>
        <w:t>circuit d’une transaction</w:t>
      </w:r>
    </w:p>
    <w:p w:rsidR="00C277FE" w:rsidRPr="003D6967" w:rsidRDefault="00F902D7" w:rsidP="00F902D7">
      <w:pPr>
        <w:spacing w:before="240" w:line="360" w:lineRule="auto"/>
        <w:jc w:val="center"/>
        <w:rPr>
          <w:rFonts w:ascii="Times New Roman" w:hAnsi="Times New Roman" w:cs="Times New Roman"/>
          <w:sz w:val="24"/>
          <w:lang w:val="fr-FR"/>
        </w:rPr>
      </w:pPr>
      <w:r>
        <w:rPr>
          <w:rFonts w:ascii="Times New Roman" w:hAnsi="Times New Roman" w:cs="Times New Roman"/>
          <w:noProof/>
          <w:sz w:val="24"/>
        </w:rPr>
        <w:drawing>
          <wp:inline distT="0" distB="0" distL="0" distR="0">
            <wp:extent cx="4476750" cy="4571473"/>
            <wp:effectExtent l="0" t="0" r="0" b="635"/>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ircuitTransaction.PNG"/>
                    <pic:cNvPicPr/>
                  </pic:nvPicPr>
                  <pic:blipFill>
                    <a:blip r:embed="rId41">
                      <a:extLst>
                        <a:ext uri="{28A0092B-C50C-407E-A947-70E740481C1C}">
                          <a14:useLocalDpi xmlns:a14="http://schemas.microsoft.com/office/drawing/2010/main" val="0"/>
                        </a:ext>
                      </a:extLst>
                    </a:blip>
                    <a:stretch>
                      <a:fillRect/>
                    </a:stretch>
                  </pic:blipFill>
                  <pic:spPr>
                    <a:xfrm>
                      <a:off x="0" y="0"/>
                      <a:ext cx="4497793" cy="4592962"/>
                    </a:xfrm>
                    <a:prstGeom prst="rect">
                      <a:avLst/>
                    </a:prstGeom>
                  </pic:spPr>
                </pic:pic>
              </a:graphicData>
            </a:graphic>
          </wp:inline>
        </w:drawing>
      </w:r>
    </w:p>
    <w:sectPr w:rsidR="00C277FE" w:rsidRPr="003D6967"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B2B9B" w:rsidRDefault="002B2B9B" w:rsidP="004936BB">
      <w:pPr>
        <w:spacing w:after="0" w:line="240" w:lineRule="auto"/>
      </w:pPr>
      <w:r>
        <w:separator/>
      </w:r>
    </w:p>
  </w:endnote>
  <w:endnote w:type="continuationSeparator" w:id="0">
    <w:p w:rsidR="002B2B9B" w:rsidRDefault="002B2B9B"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00"/>
    <w:family w:val="swiss"/>
    <w:pitch w:val="variable"/>
    <w:sig w:usb0="00000003" w:usb1="00000000" w:usb2="00000000" w:usb3="00000000" w:csb0="00000001" w:csb1="00000000"/>
  </w:font>
  <w:font w:name="Brush Script MT">
    <w:panose1 w:val="03060802040406070304"/>
    <w:charset w:val="00"/>
    <w:family w:val="script"/>
    <w:pitch w:val="variable"/>
    <w:sig w:usb0="00000003" w:usb1="00000000" w:usb2="00000000" w:usb3="00000000" w:csb0="00000001" w:csb1="00000000"/>
  </w:font>
  <w:font w:name="Ink Free">
    <w:panose1 w:val="03080402000500000000"/>
    <w:charset w:val="00"/>
    <w:family w:val="script"/>
    <w:pitch w:val="variable"/>
    <w:sig w:usb0="80000003" w:usb1="00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lang w:val="fr-FR"/>
      </w:rPr>
      <w:id w:val="673847805"/>
      <w:docPartObj>
        <w:docPartGallery w:val="Page Numbers (Bottom of Page)"/>
        <w:docPartUnique/>
      </w:docPartObj>
    </w:sdtPr>
    <w:sdtEndPr/>
    <w:sdtContent>
      <w:p w:rsidR="006E0030" w:rsidRDefault="006E0030">
        <w:pPr>
          <w:pStyle w:val="Pieddepage"/>
          <w:jc w:val="right"/>
        </w:pPr>
        <w:r>
          <w:rPr>
            <w:lang w:val="fr-FR"/>
          </w:rPr>
          <w:t xml:space="preserve">Page | </w:t>
        </w:r>
        <w:r>
          <w:fldChar w:fldCharType="begin"/>
        </w:r>
        <w:r>
          <w:instrText>PAGE   \* MERGEFORMAT</w:instrText>
        </w:r>
        <w:r>
          <w:fldChar w:fldCharType="separate"/>
        </w:r>
        <w:r w:rsidR="00534975" w:rsidRPr="00534975">
          <w:rPr>
            <w:noProof/>
            <w:lang w:val="fr-FR"/>
          </w:rPr>
          <w:t>9</w:t>
        </w:r>
        <w:r>
          <w:fldChar w:fldCharType="end"/>
        </w:r>
        <w:r>
          <w:rPr>
            <w:lang w:val="fr-FR"/>
          </w:rPr>
          <w:t xml:space="preserve"> </w:t>
        </w:r>
      </w:p>
    </w:sdtContent>
  </w:sdt>
  <w:p w:rsidR="006E0030" w:rsidRDefault="006E0030">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B2B9B" w:rsidRDefault="002B2B9B" w:rsidP="004936BB">
      <w:pPr>
        <w:spacing w:after="0" w:line="240" w:lineRule="auto"/>
      </w:pPr>
      <w:r>
        <w:separator/>
      </w:r>
    </w:p>
  </w:footnote>
  <w:footnote w:type="continuationSeparator" w:id="0">
    <w:p w:rsidR="002B2B9B" w:rsidRDefault="002B2B9B" w:rsidP="004936BB">
      <w:pPr>
        <w:spacing w:after="0" w:line="240" w:lineRule="auto"/>
      </w:pPr>
      <w:r>
        <w:continuationSeparator/>
      </w:r>
    </w:p>
  </w:footnote>
  <w:footnote w:id="1">
    <w:p w:rsidR="006E0030" w:rsidRPr="00C366EC" w:rsidRDefault="006E0030" w:rsidP="0014459C">
      <w:pPr>
        <w:pStyle w:val="Notedebasdepage"/>
        <w:rPr>
          <w:rFonts w:ascii="Times New Roman" w:hAnsi="Times New Roman" w:cs="Times New Roman"/>
          <w:sz w:val="18"/>
          <w:lang w:val="fr-FR"/>
        </w:rPr>
      </w:pPr>
      <w:r w:rsidRPr="00BD044D">
        <w:rPr>
          <w:rStyle w:val="Appelnotedebasdep"/>
        </w:rPr>
        <w:footnoteRef/>
      </w:r>
      <w:r w:rsidRPr="00454F2B">
        <w:rPr>
          <w:rFonts w:ascii="Times New Roman" w:hAnsi="Times New Roman" w:cs="Times New Roman"/>
          <w:sz w:val="18"/>
          <w:lang w:val="fr-FR"/>
        </w:rPr>
        <w:t xml:space="preserve"> </w:t>
      </w:r>
      <w:r w:rsidRPr="00C366EC">
        <w:rPr>
          <w:rFonts w:ascii="Times New Roman" w:hAnsi="Times New Roman" w:cs="Times New Roman"/>
          <w:sz w:val="18"/>
          <w:lang w:val="fr-FR"/>
        </w:rPr>
        <w:t xml:space="preserve">Détails sur : </w:t>
      </w:r>
      <w:hyperlink r:id="rId1" w:history="1">
        <w:r w:rsidRPr="00C366EC">
          <w:rPr>
            <w:rStyle w:val="Lienhypertexte"/>
            <w:rFonts w:ascii="Times New Roman" w:hAnsi="Times New Roman" w:cs="Times New Roman"/>
            <w:sz w:val="18"/>
            <w:lang w:val="fr-FR"/>
          </w:rPr>
          <w:t>https://www.blockchain.com/fr/explorer</w:t>
        </w:r>
      </w:hyperlink>
      <w:r w:rsidRPr="00C366EC">
        <w:rPr>
          <w:rFonts w:ascii="Times New Roman" w:hAnsi="Times New Roman" w:cs="Times New Roman"/>
          <w:sz w:val="18"/>
          <w:lang w:val="fr-FR"/>
        </w:rPr>
        <w:t xml:space="preserve"> </w:t>
      </w:r>
    </w:p>
  </w:footnote>
  <w:footnote w:id="2">
    <w:p w:rsidR="006E0030" w:rsidRPr="001F456E" w:rsidRDefault="006E0030">
      <w:pPr>
        <w:pStyle w:val="Notedebasdepage"/>
        <w:rPr>
          <w:rFonts w:ascii="Times New Roman" w:hAnsi="Times New Roman" w:cs="Times New Roman"/>
          <w:lang w:val="fr-FR"/>
        </w:rPr>
      </w:pPr>
      <w:r w:rsidRPr="00BD044D">
        <w:rPr>
          <w:rStyle w:val="Appelnotedebasdep"/>
        </w:rPr>
        <w:footnoteRef/>
      </w:r>
      <w:r w:rsidRPr="001F456E">
        <w:rPr>
          <w:rFonts w:ascii="Times New Roman" w:hAnsi="Times New Roman" w:cs="Times New Roman"/>
          <w:sz w:val="16"/>
          <w:lang w:val="fr-FR"/>
        </w:rPr>
        <w:t xml:space="preserve"> Détails sur </w:t>
      </w:r>
      <w:hyperlink r:id="rId2" w:history="1">
        <w:r w:rsidRPr="001F456E">
          <w:rPr>
            <w:rStyle w:val="Lienhypertexte"/>
            <w:rFonts w:ascii="Times New Roman" w:hAnsi="Times New Roman" w:cs="Times New Roman"/>
            <w:sz w:val="16"/>
            <w:lang w:val="fr-FR"/>
          </w:rPr>
          <w:t>https://river.com/learn/what-is-the-byzantine-generals-problem/</w:t>
        </w:r>
      </w:hyperlink>
      <w:r w:rsidRPr="001F456E">
        <w:rPr>
          <w:rFonts w:ascii="Times New Roman" w:hAnsi="Times New Roman" w:cs="Times New Roman"/>
          <w:sz w:val="16"/>
          <w:lang w:val="fr-FR"/>
        </w:rPr>
        <w:t xml:space="preserve"> et </w:t>
      </w:r>
      <w:hyperlink r:id="rId3" w:history="1">
        <w:r w:rsidRPr="001F456E">
          <w:rPr>
            <w:rStyle w:val="Lienhypertexte"/>
            <w:rFonts w:ascii="Times New Roman" w:hAnsi="Times New Roman" w:cs="Times New Roman"/>
            <w:sz w:val="16"/>
            <w:lang w:val="fr-FR"/>
          </w:rPr>
          <w:t>https://crypto.com/glossary/byzantine-fault-tolerance-bft</w:t>
        </w:r>
      </w:hyperlink>
      <w:r w:rsidRPr="001F456E">
        <w:rPr>
          <w:rFonts w:ascii="Times New Roman" w:hAnsi="Times New Roman" w:cs="Times New Roman"/>
          <w:sz w:val="16"/>
          <w:lang w:val="fr-FR"/>
        </w:rPr>
        <w:t xml:space="preserve"> </w:t>
      </w:r>
    </w:p>
  </w:footnote>
  <w:footnote w:id="3">
    <w:p w:rsidR="006E0030" w:rsidRPr="002B7930" w:rsidRDefault="006E0030">
      <w:pPr>
        <w:pStyle w:val="Notedebasdepage"/>
        <w:rPr>
          <w:lang w:val="fr-FR"/>
        </w:rPr>
      </w:pPr>
      <w:r w:rsidRPr="00BD044D">
        <w:rPr>
          <w:rStyle w:val="Appelnotedebasdep"/>
        </w:rPr>
        <w:footnoteRef/>
      </w:r>
      <w:r w:rsidRPr="00E06E9C">
        <w:rPr>
          <w:lang w:val="fr-FR"/>
        </w:rPr>
        <w:t xml:space="preserve"> </w:t>
      </w:r>
      <w:hyperlink r:id="rId4" w:history="1">
        <w:r w:rsidRPr="00E06E9C">
          <w:rPr>
            <w:rStyle w:val="Lienhypertexte"/>
            <w:rFonts w:ascii="Times New Roman" w:hAnsi="Times New Roman" w:cs="Times New Roman"/>
            <w:lang w:val="fr-FR"/>
          </w:rPr>
          <w:t>https://remix.ethereum.org/</w:t>
        </w:r>
      </w:hyperlink>
      <w:r w:rsidRPr="00E06E9C">
        <w:rPr>
          <w:lang w:val="fr-FR"/>
        </w:rPr>
        <w:t xml:space="preserve"> </w:t>
      </w:r>
    </w:p>
  </w:footnote>
  <w:footnote w:id="4">
    <w:p w:rsidR="006E0030" w:rsidRPr="00C03BCB" w:rsidRDefault="006E0030">
      <w:pPr>
        <w:pStyle w:val="Notedebasdepage"/>
        <w:rPr>
          <w:lang w:val="fr-FR"/>
        </w:rPr>
      </w:pPr>
      <w:r>
        <w:rPr>
          <w:rStyle w:val="Appelnotedebasdep"/>
        </w:rPr>
        <w:footnoteRef/>
      </w:r>
      <w:r w:rsidRPr="00C03BCB">
        <w:rPr>
          <w:lang w:val="fr-FR"/>
        </w:rPr>
        <w:t xml:space="preserve"> </w:t>
      </w:r>
      <w:hyperlink r:id="rId5" w:history="1">
        <w:r w:rsidRPr="003D2D51">
          <w:rPr>
            <w:rStyle w:val="Lienhypertexte"/>
            <w:rFonts w:ascii="Times New Roman" w:hAnsi="Times New Roman" w:cs="Times New Roman"/>
            <w:sz w:val="18"/>
            <w:lang w:val="fr-FR"/>
          </w:rPr>
          <w:t>https://www.blockcerts.org/</w:t>
        </w:r>
      </w:hyperlink>
      <w:r w:rsidRPr="003D2D51">
        <w:rPr>
          <w:sz w:val="18"/>
          <w:lang w:val="fr-FR"/>
        </w:rPr>
        <w:t xml:space="preserve"> </w:t>
      </w:r>
    </w:p>
  </w:footnote>
  <w:footnote w:id="5">
    <w:p w:rsidR="006E0030" w:rsidRPr="008775A7" w:rsidRDefault="006E0030">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rsidR="006E0030" w:rsidRPr="00456E15" w:rsidRDefault="006E0030">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6"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rsidR="006E0030" w:rsidRDefault="006E0030">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hyperlink r:id="rId7" w:history="1">
        <w:r w:rsidRPr="00C451E5">
          <w:rPr>
            <w:rStyle w:val="Lienhypertexte"/>
            <w:rFonts w:ascii="Times New Roman" w:hAnsi="Times New Roman" w:cs="Times New Roman"/>
            <w:lang w:val="fr-FR"/>
          </w:rPr>
          <w:t>https://remix.ethereum.org/</w:t>
        </w:r>
      </w:hyperlink>
      <w:r w:rsidRPr="00C451E5">
        <w:rPr>
          <w:rFonts w:ascii="Times New Roman" w:hAnsi="Times New Roman" w:cs="Times New Roman"/>
          <w:lang w:val="fr-FR"/>
        </w:rPr>
        <w:t xml:space="preserve">. </w:t>
      </w:r>
    </w:p>
    <w:p w:rsidR="006E0030" w:rsidRPr="00B00F8B" w:rsidRDefault="006E0030">
      <w:pPr>
        <w:pStyle w:val="Notedebasdepage"/>
        <w:rPr>
          <w:lang w:val="fr-FR"/>
        </w:rPr>
      </w:pPr>
      <w:r w:rsidRPr="00C451E5">
        <w:rPr>
          <w:rFonts w:ascii="Times New Roman" w:hAnsi="Times New Roman" w:cs="Times New Roman"/>
          <w:lang w:val="fr-FR"/>
        </w:rPr>
        <w:t xml:space="preserve">1 ETH = 525.613 GAS sur </w:t>
      </w:r>
      <w:hyperlink r:id="rId8"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rsidR="006E0030" w:rsidRPr="007F17C1" w:rsidRDefault="006E0030">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sidRPr="0068599B">
        <w:rPr>
          <w:rFonts w:ascii="Times New Roman" w:hAnsi="Times New Roman" w:cs="Times New Roman"/>
          <w:vertAlign w:val="superscript"/>
          <w:lang w:val="fr-FR"/>
        </w:rPr>
        <w:t>7</w:t>
      </w:r>
      <w:r>
        <w:rPr>
          <w:lang w:val="fr-FR"/>
        </w:rPr>
        <w:t>.</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3" type="#_x0000_t75" style="width:11.65pt;height:11.65pt" o:bullet="t">
        <v:imagedata r:id="rId1" o:title="mso5045"/>
      </v:shape>
    </w:pic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66C65F8"/>
    <w:multiLevelType w:val="multilevel"/>
    <w:tmpl w:val="8A14AC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88A1D80"/>
    <w:multiLevelType w:val="hybridMultilevel"/>
    <w:tmpl w:val="18389C44"/>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656E85"/>
    <w:multiLevelType w:val="multilevel"/>
    <w:tmpl w:val="6B364F3A"/>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89D30C8"/>
    <w:multiLevelType w:val="multilevel"/>
    <w:tmpl w:val="A9C8EEB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6.%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3F3F02F0"/>
    <w:multiLevelType w:val="multilevel"/>
    <w:tmpl w:val="B79EAA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3B6614F"/>
    <w:multiLevelType w:val="hybridMultilevel"/>
    <w:tmpl w:val="AB14928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EEA30C0"/>
    <w:multiLevelType w:val="multilevel"/>
    <w:tmpl w:val="331AE62A"/>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5"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721CC7"/>
    <w:multiLevelType w:val="multilevel"/>
    <w:tmpl w:val="69567EE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3.%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3"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FF06529"/>
    <w:multiLevelType w:val="multilevel"/>
    <w:tmpl w:val="944A5616"/>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abstractNumId w:val="46"/>
  </w:num>
  <w:num w:numId="2">
    <w:abstractNumId w:val="5"/>
  </w:num>
  <w:num w:numId="3">
    <w:abstractNumId w:val="3"/>
  </w:num>
  <w:num w:numId="4">
    <w:abstractNumId w:val="34"/>
  </w:num>
  <w:num w:numId="5">
    <w:abstractNumId w:val="41"/>
  </w:num>
  <w:num w:numId="6">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38"/>
  </w:num>
  <w:num w:numId="9">
    <w:abstractNumId w:val="27"/>
  </w:num>
  <w:num w:numId="10">
    <w:abstractNumId w:val="45"/>
  </w:num>
  <w:num w:numId="11">
    <w:abstractNumId w:val="14"/>
  </w:num>
  <w:num w:numId="12">
    <w:abstractNumId w:val="31"/>
  </w:num>
  <w:num w:numId="13">
    <w:abstractNumId w:val="17"/>
  </w:num>
  <w:num w:numId="14">
    <w:abstractNumId w:val="10"/>
  </w:num>
  <w:num w:numId="15">
    <w:abstractNumId w:val="24"/>
  </w:num>
  <w:num w:numId="16">
    <w:abstractNumId w:val="40"/>
  </w:num>
  <w:num w:numId="17">
    <w:abstractNumId w:val="21"/>
  </w:num>
  <w:num w:numId="18">
    <w:abstractNumId w:val="0"/>
  </w:num>
  <w:num w:numId="19">
    <w:abstractNumId w:val="39"/>
  </w:num>
  <w:num w:numId="20">
    <w:abstractNumId w:val="20"/>
  </w:num>
  <w:num w:numId="21">
    <w:abstractNumId w:val="1"/>
  </w:num>
  <w:num w:numId="22">
    <w:abstractNumId w:val="30"/>
  </w:num>
  <w:num w:numId="23">
    <w:abstractNumId w:val="8"/>
  </w:num>
  <w:num w:numId="24">
    <w:abstractNumId w:val="43"/>
  </w:num>
  <w:num w:numId="25">
    <w:abstractNumId w:val="23"/>
  </w:num>
  <w:num w:numId="26">
    <w:abstractNumId w:val="44"/>
  </w:num>
  <w:num w:numId="27">
    <w:abstractNumId w:val="33"/>
  </w:num>
  <w:num w:numId="28">
    <w:abstractNumId w:val="22"/>
  </w:num>
  <w:num w:numId="29">
    <w:abstractNumId w:val="35"/>
  </w:num>
  <w:num w:numId="30">
    <w:abstractNumId w:val="16"/>
  </w:num>
  <w:num w:numId="31">
    <w:abstractNumId w:val="36"/>
  </w:num>
  <w:num w:numId="32">
    <w:abstractNumId w:val="4"/>
  </w:num>
  <w:num w:numId="33">
    <w:abstractNumId w:val="13"/>
  </w:num>
  <w:num w:numId="34">
    <w:abstractNumId w:val="29"/>
  </w:num>
  <w:num w:numId="35">
    <w:abstractNumId w:val="25"/>
  </w:num>
  <w:num w:numId="36">
    <w:abstractNumId w:val="32"/>
  </w:num>
  <w:num w:numId="37">
    <w:abstractNumId w:val="37"/>
  </w:num>
  <w:num w:numId="38">
    <w:abstractNumId w:val="6"/>
  </w:num>
  <w:num w:numId="39">
    <w:abstractNumId w:val="2"/>
  </w:num>
  <w:num w:numId="40">
    <w:abstractNumId w:val="9"/>
  </w:num>
  <w:num w:numId="41">
    <w:abstractNumId w:val="11"/>
  </w:num>
  <w:num w:numId="42">
    <w:abstractNumId w:val="28"/>
  </w:num>
  <w:num w:numId="43">
    <w:abstractNumId w:val="15"/>
  </w:num>
  <w:num w:numId="44">
    <w:abstractNumId w:val="12"/>
  </w:num>
  <w:num w:numId="45">
    <w:abstractNumId w:val="19"/>
  </w:num>
  <w:num w:numId="46">
    <w:abstractNumId w:val="7"/>
  </w:num>
  <w:num w:numId="47">
    <w:abstractNumId w:val="2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547"/>
    <w:rsid w:val="0000084B"/>
    <w:rsid w:val="000008DA"/>
    <w:rsid w:val="00000C01"/>
    <w:rsid w:val="0000105F"/>
    <w:rsid w:val="000014C2"/>
    <w:rsid w:val="00001794"/>
    <w:rsid w:val="00001C80"/>
    <w:rsid w:val="000029B0"/>
    <w:rsid w:val="00002C6F"/>
    <w:rsid w:val="0000328C"/>
    <w:rsid w:val="0000332B"/>
    <w:rsid w:val="000035E1"/>
    <w:rsid w:val="000042A0"/>
    <w:rsid w:val="00004BB3"/>
    <w:rsid w:val="00005192"/>
    <w:rsid w:val="00005B88"/>
    <w:rsid w:val="00006AA5"/>
    <w:rsid w:val="00006C8A"/>
    <w:rsid w:val="00006D1F"/>
    <w:rsid w:val="00006DCD"/>
    <w:rsid w:val="000072E9"/>
    <w:rsid w:val="000116F2"/>
    <w:rsid w:val="00011C31"/>
    <w:rsid w:val="000127B7"/>
    <w:rsid w:val="00013277"/>
    <w:rsid w:val="00013642"/>
    <w:rsid w:val="0001390F"/>
    <w:rsid w:val="00013F24"/>
    <w:rsid w:val="00014520"/>
    <w:rsid w:val="0001528D"/>
    <w:rsid w:val="0001560D"/>
    <w:rsid w:val="000166FB"/>
    <w:rsid w:val="0001696C"/>
    <w:rsid w:val="000173E0"/>
    <w:rsid w:val="00017C36"/>
    <w:rsid w:val="000207C3"/>
    <w:rsid w:val="0002081D"/>
    <w:rsid w:val="000208BB"/>
    <w:rsid w:val="0002155B"/>
    <w:rsid w:val="0002186A"/>
    <w:rsid w:val="00021AB3"/>
    <w:rsid w:val="000220AA"/>
    <w:rsid w:val="000225D3"/>
    <w:rsid w:val="00022C0C"/>
    <w:rsid w:val="00022DD4"/>
    <w:rsid w:val="0002352A"/>
    <w:rsid w:val="00024322"/>
    <w:rsid w:val="00024327"/>
    <w:rsid w:val="0002464F"/>
    <w:rsid w:val="00025074"/>
    <w:rsid w:val="0002648D"/>
    <w:rsid w:val="000270A1"/>
    <w:rsid w:val="000277BA"/>
    <w:rsid w:val="00027870"/>
    <w:rsid w:val="000279DB"/>
    <w:rsid w:val="00027B76"/>
    <w:rsid w:val="000306A4"/>
    <w:rsid w:val="00030D0F"/>
    <w:rsid w:val="00031629"/>
    <w:rsid w:val="00031BFF"/>
    <w:rsid w:val="00032247"/>
    <w:rsid w:val="000322C6"/>
    <w:rsid w:val="00032358"/>
    <w:rsid w:val="000325AF"/>
    <w:rsid w:val="00032C3C"/>
    <w:rsid w:val="0003342B"/>
    <w:rsid w:val="000335C0"/>
    <w:rsid w:val="00033747"/>
    <w:rsid w:val="000338FA"/>
    <w:rsid w:val="00033956"/>
    <w:rsid w:val="00034383"/>
    <w:rsid w:val="00034835"/>
    <w:rsid w:val="000351F5"/>
    <w:rsid w:val="0003531A"/>
    <w:rsid w:val="000356F2"/>
    <w:rsid w:val="00035A22"/>
    <w:rsid w:val="00036333"/>
    <w:rsid w:val="00036374"/>
    <w:rsid w:val="00036510"/>
    <w:rsid w:val="00036637"/>
    <w:rsid w:val="00041114"/>
    <w:rsid w:val="000413ED"/>
    <w:rsid w:val="000419FB"/>
    <w:rsid w:val="00041C88"/>
    <w:rsid w:val="00041CBE"/>
    <w:rsid w:val="00042A4C"/>
    <w:rsid w:val="00042C61"/>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6087"/>
    <w:rsid w:val="000568B6"/>
    <w:rsid w:val="00056960"/>
    <w:rsid w:val="00056C5D"/>
    <w:rsid w:val="00060141"/>
    <w:rsid w:val="00060324"/>
    <w:rsid w:val="0006042C"/>
    <w:rsid w:val="00060616"/>
    <w:rsid w:val="00061311"/>
    <w:rsid w:val="00062014"/>
    <w:rsid w:val="000625DD"/>
    <w:rsid w:val="000629B2"/>
    <w:rsid w:val="00062E47"/>
    <w:rsid w:val="00062FD3"/>
    <w:rsid w:val="0006335F"/>
    <w:rsid w:val="00063DA3"/>
    <w:rsid w:val="000648E2"/>
    <w:rsid w:val="00065545"/>
    <w:rsid w:val="00065E0C"/>
    <w:rsid w:val="00065E30"/>
    <w:rsid w:val="000667AF"/>
    <w:rsid w:val="00066CBE"/>
    <w:rsid w:val="00066D3B"/>
    <w:rsid w:val="00067820"/>
    <w:rsid w:val="00070225"/>
    <w:rsid w:val="000703BC"/>
    <w:rsid w:val="000703E6"/>
    <w:rsid w:val="000707CD"/>
    <w:rsid w:val="000715F5"/>
    <w:rsid w:val="000715F6"/>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52B"/>
    <w:rsid w:val="00075BDC"/>
    <w:rsid w:val="00076AD4"/>
    <w:rsid w:val="00076B8E"/>
    <w:rsid w:val="00076FA2"/>
    <w:rsid w:val="00080309"/>
    <w:rsid w:val="00080394"/>
    <w:rsid w:val="00080A0E"/>
    <w:rsid w:val="000810A1"/>
    <w:rsid w:val="000812CD"/>
    <w:rsid w:val="000816F7"/>
    <w:rsid w:val="0008199F"/>
    <w:rsid w:val="00082514"/>
    <w:rsid w:val="00083A93"/>
    <w:rsid w:val="00083D09"/>
    <w:rsid w:val="0008418B"/>
    <w:rsid w:val="000841C0"/>
    <w:rsid w:val="00084515"/>
    <w:rsid w:val="0008538C"/>
    <w:rsid w:val="0008539D"/>
    <w:rsid w:val="00085845"/>
    <w:rsid w:val="0008597E"/>
    <w:rsid w:val="0008618A"/>
    <w:rsid w:val="000862A0"/>
    <w:rsid w:val="00086B80"/>
    <w:rsid w:val="00086D67"/>
    <w:rsid w:val="00086EAF"/>
    <w:rsid w:val="0008726A"/>
    <w:rsid w:val="00087758"/>
    <w:rsid w:val="00087817"/>
    <w:rsid w:val="00087AF6"/>
    <w:rsid w:val="00087EAE"/>
    <w:rsid w:val="0009065D"/>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336"/>
    <w:rsid w:val="00096C5B"/>
    <w:rsid w:val="00096CD3"/>
    <w:rsid w:val="000971B0"/>
    <w:rsid w:val="000974F5"/>
    <w:rsid w:val="0009758D"/>
    <w:rsid w:val="00097722"/>
    <w:rsid w:val="00097ABC"/>
    <w:rsid w:val="00097C25"/>
    <w:rsid w:val="000A007C"/>
    <w:rsid w:val="000A0240"/>
    <w:rsid w:val="000A0BAE"/>
    <w:rsid w:val="000A150C"/>
    <w:rsid w:val="000A2D83"/>
    <w:rsid w:val="000A2E71"/>
    <w:rsid w:val="000A336B"/>
    <w:rsid w:val="000A359A"/>
    <w:rsid w:val="000A3720"/>
    <w:rsid w:val="000A3A45"/>
    <w:rsid w:val="000A3D3B"/>
    <w:rsid w:val="000A442E"/>
    <w:rsid w:val="000A4C9B"/>
    <w:rsid w:val="000A51B3"/>
    <w:rsid w:val="000A6126"/>
    <w:rsid w:val="000A62F2"/>
    <w:rsid w:val="000A6409"/>
    <w:rsid w:val="000A651F"/>
    <w:rsid w:val="000A69B1"/>
    <w:rsid w:val="000A6CDF"/>
    <w:rsid w:val="000A7FE4"/>
    <w:rsid w:val="000B046E"/>
    <w:rsid w:val="000B140C"/>
    <w:rsid w:val="000B1576"/>
    <w:rsid w:val="000B1BEE"/>
    <w:rsid w:val="000B1CBD"/>
    <w:rsid w:val="000B25C3"/>
    <w:rsid w:val="000B2A33"/>
    <w:rsid w:val="000B2BDC"/>
    <w:rsid w:val="000B3E90"/>
    <w:rsid w:val="000B3E9F"/>
    <w:rsid w:val="000B453F"/>
    <w:rsid w:val="000B4E74"/>
    <w:rsid w:val="000B599B"/>
    <w:rsid w:val="000B5B32"/>
    <w:rsid w:val="000B5DF5"/>
    <w:rsid w:val="000B5FD8"/>
    <w:rsid w:val="000B6844"/>
    <w:rsid w:val="000B694D"/>
    <w:rsid w:val="000B6EAD"/>
    <w:rsid w:val="000B6FBC"/>
    <w:rsid w:val="000C0497"/>
    <w:rsid w:val="000C0D8A"/>
    <w:rsid w:val="000C140C"/>
    <w:rsid w:val="000C14DA"/>
    <w:rsid w:val="000C1DE0"/>
    <w:rsid w:val="000C1F48"/>
    <w:rsid w:val="000C2113"/>
    <w:rsid w:val="000C242B"/>
    <w:rsid w:val="000C394B"/>
    <w:rsid w:val="000C39B3"/>
    <w:rsid w:val="000C3BD5"/>
    <w:rsid w:val="000C3F92"/>
    <w:rsid w:val="000C44A4"/>
    <w:rsid w:val="000C53AE"/>
    <w:rsid w:val="000C6C3A"/>
    <w:rsid w:val="000C7105"/>
    <w:rsid w:val="000C71D9"/>
    <w:rsid w:val="000C7B55"/>
    <w:rsid w:val="000C7BBB"/>
    <w:rsid w:val="000D0813"/>
    <w:rsid w:val="000D1401"/>
    <w:rsid w:val="000D1561"/>
    <w:rsid w:val="000D1E7B"/>
    <w:rsid w:val="000D216F"/>
    <w:rsid w:val="000D2577"/>
    <w:rsid w:val="000D25F0"/>
    <w:rsid w:val="000D260B"/>
    <w:rsid w:val="000D2726"/>
    <w:rsid w:val="000D2A6C"/>
    <w:rsid w:val="000D2AD0"/>
    <w:rsid w:val="000D346C"/>
    <w:rsid w:val="000D3A9D"/>
    <w:rsid w:val="000D4089"/>
    <w:rsid w:val="000D424A"/>
    <w:rsid w:val="000D45EC"/>
    <w:rsid w:val="000D4EE1"/>
    <w:rsid w:val="000D4F59"/>
    <w:rsid w:val="000D502B"/>
    <w:rsid w:val="000D5AD1"/>
    <w:rsid w:val="000D5C5D"/>
    <w:rsid w:val="000D5FB4"/>
    <w:rsid w:val="000D62DA"/>
    <w:rsid w:val="000D6308"/>
    <w:rsid w:val="000D6540"/>
    <w:rsid w:val="000D6833"/>
    <w:rsid w:val="000D6834"/>
    <w:rsid w:val="000D740C"/>
    <w:rsid w:val="000E06DF"/>
    <w:rsid w:val="000E0A7B"/>
    <w:rsid w:val="000E0A7E"/>
    <w:rsid w:val="000E0AF5"/>
    <w:rsid w:val="000E1666"/>
    <w:rsid w:val="000E1B41"/>
    <w:rsid w:val="000E21B9"/>
    <w:rsid w:val="000E295E"/>
    <w:rsid w:val="000E30AB"/>
    <w:rsid w:val="000E3663"/>
    <w:rsid w:val="000E3CD3"/>
    <w:rsid w:val="000E41B8"/>
    <w:rsid w:val="000E448D"/>
    <w:rsid w:val="000E45D5"/>
    <w:rsid w:val="000E4827"/>
    <w:rsid w:val="000E4B24"/>
    <w:rsid w:val="000E5335"/>
    <w:rsid w:val="000E5680"/>
    <w:rsid w:val="000E57A8"/>
    <w:rsid w:val="000E5AB1"/>
    <w:rsid w:val="000E5C43"/>
    <w:rsid w:val="000E5E66"/>
    <w:rsid w:val="000E6339"/>
    <w:rsid w:val="000E7FCD"/>
    <w:rsid w:val="000F0628"/>
    <w:rsid w:val="000F08DC"/>
    <w:rsid w:val="000F09CE"/>
    <w:rsid w:val="000F0D48"/>
    <w:rsid w:val="000F0DC6"/>
    <w:rsid w:val="000F10C2"/>
    <w:rsid w:val="000F11C1"/>
    <w:rsid w:val="000F25D0"/>
    <w:rsid w:val="000F2F35"/>
    <w:rsid w:val="000F361C"/>
    <w:rsid w:val="000F3BAD"/>
    <w:rsid w:val="000F4C34"/>
    <w:rsid w:val="000F5F9D"/>
    <w:rsid w:val="000F6D0C"/>
    <w:rsid w:val="000F710E"/>
    <w:rsid w:val="000F7CB4"/>
    <w:rsid w:val="00100B0D"/>
    <w:rsid w:val="00100BE0"/>
    <w:rsid w:val="00102311"/>
    <w:rsid w:val="00102352"/>
    <w:rsid w:val="001032EE"/>
    <w:rsid w:val="00103953"/>
    <w:rsid w:val="00103A8F"/>
    <w:rsid w:val="00104982"/>
    <w:rsid w:val="001049FD"/>
    <w:rsid w:val="00105294"/>
    <w:rsid w:val="0010536D"/>
    <w:rsid w:val="00106E0C"/>
    <w:rsid w:val="00106F51"/>
    <w:rsid w:val="00107121"/>
    <w:rsid w:val="001072D8"/>
    <w:rsid w:val="001073B7"/>
    <w:rsid w:val="001075BC"/>
    <w:rsid w:val="00110234"/>
    <w:rsid w:val="0011058A"/>
    <w:rsid w:val="00110736"/>
    <w:rsid w:val="00110C08"/>
    <w:rsid w:val="001111D0"/>
    <w:rsid w:val="00112528"/>
    <w:rsid w:val="0011276B"/>
    <w:rsid w:val="00112CDA"/>
    <w:rsid w:val="001134CB"/>
    <w:rsid w:val="00113A92"/>
    <w:rsid w:val="00113BD6"/>
    <w:rsid w:val="00113BD7"/>
    <w:rsid w:val="00114179"/>
    <w:rsid w:val="001149E7"/>
    <w:rsid w:val="00114BA5"/>
    <w:rsid w:val="00115744"/>
    <w:rsid w:val="001157F1"/>
    <w:rsid w:val="00115F37"/>
    <w:rsid w:val="00117609"/>
    <w:rsid w:val="001178D4"/>
    <w:rsid w:val="00117CF6"/>
    <w:rsid w:val="00117F24"/>
    <w:rsid w:val="00120231"/>
    <w:rsid w:val="001207A4"/>
    <w:rsid w:val="00120D82"/>
    <w:rsid w:val="001210DC"/>
    <w:rsid w:val="00121995"/>
    <w:rsid w:val="001225A6"/>
    <w:rsid w:val="00122839"/>
    <w:rsid w:val="00122E03"/>
    <w:rsid w:val="0012319B"/>
    <w:rsid w:val="001235FE"/>
    <w:rsid w:val="0012386B"/>
    <w:rsid w:val="00123900"/>
    <w:rsid w:val="00123AF9"/>
    <w:rsid w:val="00123B27"/>
    <w:rsid w:val="00124147"/>
    <w:rsid w:val="001241DF"/>
    <w:rsid w:val="00124550"/>
    <w:rsid w:val="00124B5E"/>
    <w:rsid w:val="001258E6"/>
    <w:rsid w:val="00125917"/>
    <w:rsid w:val="001262FD"/>
    <w:rsid w:val="00127487"/>
    <w:rsid w:val="001276C9"/>
    <w:rsid w:val="00127C69"/>
    <w:rsid w:val="00127E37"/>
    <w:rsid w:val="0013003E"/>
    <w:rsid w:val="00130817"/>
    <w:rsid w:val="00130C30"/>
    <w:rsid w:val="0013246D"/>
    <w:rsid w:val="00132493"/>
    <w:rsid w:val="001336D5"/>
    <w:rsid w:val="001337DB"/>
    <w:rsid w:val="001338D4"/>
    <w:rsid w:val="00133EEC"/>
    <w:rsid w:val="00134E33"/>
    <w:rsid w:val="0013527C"/>
    <w:rsid w:val="00135CAF"/>
    <w:rsid w:val="00136F33"/>
    <w:rsid w:val="00137642"/>
    <w:rsid w:val="001400E7"/>
    <w:rsid w:val="001405B5"/>
    <w:rsid w:val="0014235C"/>
    <w:rsid w:val="0014267C"/>
    <w:rsid w:val="00142750"/>
    <w:rsid w:val="001427D5"/>
    <w:rsid w:val="00142B0C"/>
    <w:rsid w:val="0014344F"/>
    <w:rsid w:val="00143637"/>
    <w:rsid w:val="0014408F"/>
    <w:rsid w:val="001440E4"/>
    <w:rsid w:val="0014459C"/>
    <w:rsid w:val="001449F9"/>
    <w:rsid w:val="00144BEF"/>
    <w:rsid w:val="00145394"/>
    <w:rsid w:val="00145941"/>
    <w:rsid w:val="00145AFA"/>
    <w:rsid w:val="00145E06"/>
    <w:rsid w:val="00145EEB"/>
    <w:rsid w:val="00145F90"/>
    <w:rsid w:val="001462F8"/>
    <w:rsid w:val="00146327"/>
    <w:rsid w:val="00146544"/>
    <w:rsid w:val="0014672C"/>
    <w:rsid w:val="00147354"/>
    <w:rsid w:val="001479EB"/>
    <w:rsid w:val="00147F79"/>
    <w:rsid w:val="0015073B"/>
    <w:rsid w:val="00150AFC"/>
    <w:rsid w:val="00150CAE"/>
    <w:rsid w:val="00150D02"/>
    <w:rsid w:val="00150DF2"/>
    <w:rsid w:val="0015134D"/>
    <w:rsid w:val="0015148B"/>
    <w:rsid w:val="0015178C"/>
    <w:rsid w:val="001520F9"/>
    <w:rsid w:val="00152BD2"/>
    <w:rsid w:val="001531BA"/>
    <w:rsid w:val="001534D5"/>
    <w:rsid w:val="00153537"/>
    <w:rsid w:val="00153E86"/>
    <w:rsid w:val="001543B3"/>
    <w:rsid w:val="001543E2"/>
    <w:rsid w:val="0015468A"/>
    <w:rsid w:val="0015483E"/>
    <w:rsid w:val="00154C6D"/>
    <w:rsid w:val="00154F7E"/>
    <w:rsid w:val="00155080"/>
    <w:rsid w:val="001554D8"/>
    <w:rsid w:val="0015603A"/>
    <w:rsid w:val="0015739D"/>
    <w:rsid w:val="00157A01"/>
    <w:rsid w:val="00160018"/>
    <w:rsid w:val="001604B7"/>
    <w:rsid w:val="0016125A"/>
    <w:rsid w:val="001613DA"/>
    <w:rsid w:val="00162982"/>
    <w:rsid w:val="00162F73"/>
    <w:rsid w:val="00163129"/>
    <w:rsid w:val="001631E9"/>
    <w:rsid w:val="0016321B"/>
    <w:rsid w:val="00163E04"/>
    <w:rsid w:val="00164ACD"/>
    <w:rsid w:val="00164F72"/>
    <w:rsid w:val="00165468"/>
    <w:rsid w:val="001654FB"/>
    <w:rsid w:val="0016550B"/>
    <w:rsid w:val="00165E67"/>
    <w:rsid w:val="00166229"/>
    <w:rsid w:val="00166751"/>
    <w:rsid w:val="00166BC3"/>
    <w:rsid w:val="0016707C"/>
    <w:rsid w:val="00167D1B"/>
    <w:rsid w:val="001701A0"/>
    <w:rsid w:val="001702A4"/>
    <w:rsid w:val="001709ED"/>
    <w:rsid w:val="0017155F"/>
    <w:rsid w:val="00171F42"/>
    <w:rsid w:val="00173002"/>
    <w:rsid w:val="001736E5"/>
    <w:rsid w:val="00173C50"/>
    <w:rsid w:val="00174141"/>
    <w:rsid w:val="00174578"/>
    <w:rsid w:val="001746DC"/>
    <w:rsid w:val="0017492E"/>
    <w:rsid w:val="001757D1"/>
    <w:rsid w:val="00176A03"/>
    <w:rsid w:val="001776CB"/>
    <w:rsid w:val="00177882"/>
    <w:rsid w:val="00177AB6"/>
    <w:rsid w:val="00180111"/>
    <w:rsid w:val="00180336"/>
    <w:rsid w:val="0018069B"/>
    <w:rsid w:val="001810DC"/>
    <w:rsid w:val="001811E9"/>
    <w:rsid w:val="00181961"/>
    <w:rsid w:val="00181F73"/>
    <w:rsid w:val="00184479"/>
    <w:rsid w:val="00184D28"/>
    <w:rsid w:val="00185203"/>
    <w:rsid w:val="00185634"/>
    <w:rsid w:val="001857D0"/>
    <w:rsid w:val="001858CD"/>
    <w:rsid w:val="00185B97"/>
    <w:rsid w:val="001864B9"/>
    <w:rsid w:val="00186910"/>
    <w:rsid w:val="001874DC"/>
    <w:rsid w:val="00187A44"/>
    <w:rsid w:val="00187F12"/>
    <w:rsid w:val="001900C5"/>
    <w:rsid w:val="00190875"/>
    <w:rsid w:val="00190885"/>
    <w:rsid w:val="00190BC3"/>
    <w:rsid w:val="00190DC6"/>
    <w:rsid w:val="00191C69"/>
    <w:rsid w:val="00191CBF"/>
    <w:rsid w:val="0019310D"/>
    <w:rsid w:val="00193113"/>
    <w:rsid w:val="00193225"/>
    <w:rsid w:val="00193EDA"/>
    <w:rsid w:val="00194566"/>
    <w:rsid w:val="0019520F"/>
    <w:rsid w:val="00195988"/>
    <w:rsid w:val="00196751"/>
    <w:rsid w:val="00196DDC"/>
    <w:rsid w:val="00196DFC"/>
    <w:rsid w:val="00196E87"/>
    <w:rsid w:val="001973D2"/>
    <w:rsid w:val="00197F19"/>
    <w:rsid w:val="001A125A"/>
    <w:rsid w:val="001A2337"/>
    <w:rsid w:val="001A26ED"/>
    <w:rsid w:val="001A2899"/>
    <w:rsid w:val="001A317E"/>
    <w:rsid w:val="001A42D9"/>
    <w:rsid w:val="001A4404"/>
    <w:rsid w:val="001A5176"/>
    <w:rsid w:val="001A528B"/>
    <w:rsid w:val="001A529E"/>
    <w:rsid w:val="001A5353"/>
    <w:rsid w:val="001A57E6"/>
    <w:rsid w:val="001A5D73"/>
    <w:rsid w:val="001A6102"/>
    <w:rsid w:val="001A67A1"/>
    <w:rsid w:val="001A69AB"/>
    <w:rsid w:val="001A70B0"/>
    <w:rsid w:val="001A74B9"/>
    <w:rsid w:val="001A7A30"/>
    <w:rsid w:val="001B0124"/>
    <w:rsid w:val="001B12BD"/>
    <w:rsid w:val="001B1429"/>
    <w:rsid w:val="001B19D2"/>
    <w:rsid w:val="001B1AD1"/>
    <w:rsid w:val="001B2A7D"/>
    <w:rsid w:val="001B2EA8"/>
    <w:rsid w:val="001B335E"/>
    <w:rsid w:val="001B36DF"/>
    <w:rsid w:val="001B382A"/>
    <w:rsid w:val="001B43A8"/>
    <w:rsid w:val="001B4A79"/>
    <w:rsid w:val="001B554F"/>
    <w:rsid w:val="001B5827"/>
    <w:rsid w:val="001B64A6"/>
    <w:rsid w:val="001C01C6"/>
    <w:rsid w:val="001C03D3"/>
    <w:rsid w:val="001C04C1"/>
    <w:rsid w:val="001C089B"/>
    <w:rsid w:val="001C0C42"/>
    <w:rsid w:val="001C0E0F"/>
    <w:rsid w:val="001C1C65"/>
    <w:rsid w:val="001C1F4C"/>
    <w:rsid w:val="001C2094"/>
    <w:rsid w:val="001C29F0"/>
    <w:rsid w:val="001C2CA3"/>
    <w:rsid w:val="001C2FBB"/>
    <w:rsid w:val="001C35BB"/>
    <w:rsid w:val="001C3818"/>
    <w:rsid w:val="001C3852"/>
    <w:rsid w:val="001C38EA"/>
    <w:rsid w:val="001C3AC8"/>
    <w:rsid w:val="001C4EB6"/>
    <w:rsid w:val="001C5424"/>
    <w:rsid w:val="001C5ED7"/>
    <w:rsid w:val="001C5F7F"/>
    <w:rsid w:val="001C65FA"/>
    <w:rsid w:val="001C6B7B"/>
    <w:rsid w:val="001C71D2"/>
    <w:rsid w:val="001D0040"/>
    <w:rsid w:val="001D09F3"/>
    <w:rsid w:val="001D180F"/>
    <w:rsid w:val="001D1983"/>
    <w:rsid w:val="001D1989"/>
    <w:rsid w:val="001D24B9"/>
    <w:rsid w:val="001D3718"/>
    <w:rsid w:val="001D49F3"/>
    <w:rsid w:val="001D53B3"/>
    <w:rsid w:val="001D757A"/>
    <w:rsid w:val="001D75C3"/>
    <w:rsid w:val="001E0363"/>
    <w:rsid w:val="001E0924"/>
    <w:rsid w:val="001E14CD"/>
    <w:rsid w:val="001E2811"/>
    <w:rsid w:val="001E2868"/>
    <w:rsid w:val="001E2F80"/>
    <w:rsid w:val="001E3323"/>
    <w:rsid w:val="001E3465"/>
    <w:rsid w:val="001E3FDC"/>
    <w:rsid w:val="001E4CD7"/>
    <w:rsid w:val="001E4D59"/>
    <w:rsid w:val="001E54EC"/>
    <w:rsid w:val="001E550E"/>
    <w:rsid w:val="001E6053"/>
    <w:rsid w:val="001E7350"/>
    <w:rsid w:val="001E7895"/>
    <w:rsid w:val="001F02CD"/>
    <w:rsid w:val="001F0582"/>
    <w:rsid w:val="001F05DA"/>
    <w:rsid w:val="001F14B3"/>
    <w:rsid w:val="001F16AE"/>
    <w:rsid w:val="001F25C4"/>
    <w:rsid w:val="001F354D"/>
    <w:rsid w:val="001F4355"/>
    <w:rsid w:val="001F456E"/>
    <w:rsid w:val="001F49D3"/>
    <w:rsid w:val="001F4F51"/>
    <w:rsid w:val="001F506D"/>
    <w:rsid w:val="001F56AF"/>
    <w:rsid w:val="001F62AC"/>
    <w:rsid w:val="001F6457"/>
    <w:rsid w:val="001F705E"/>
    <w:rsid w:val="001F7646"/>
    <w:rsid w:val="001F7A07"/>
    <w:rsid w:val="001F7DB4"/>
    <w:rsid w:val="00200665"/>
    <w:rsid w:val="00200A39"/>
    <w:rsid w:val="00200C66"/>
    <w:rsid w:val="0020113B"/>
    <w:rsid w:val="00201194"/>
    <w:rsid w:val="00201879"/>
    <w:rsid w:val="00201C45"/>
    <w:rsid w:val="00203AEB"/>
    <w:rsid w:val="00203B2B"/>
    <w:rsid w:val="00203D2A"/>
    <w:rsid w:val="00203DB2"/>
    <w:rsid w:val="00204435"/>
    <w:rsid w:val="0020469A"/>
    <w:rsid w:val="00204A5C"/>
    <w:rsid w:val="0020551F"/>
    <w:rsid w:val="00205583"/>
    <w:rsid w:val="00205A47"/>
    <w:rsid w:val="002073A5"/>
    <w:rsid w:val="0020794D"/>
    <w:rsid w:val="002079DA"/>
    <w:rsid w:val="002108A4"/>
    <w:rsid w:val="00210967"/>
    <w:rsid w:val="0021112F"/>
    <w:rsid w:val="002114A0"/>
    <w:rsid w:val="002116B2"/>
    <w:rsid w:val="002116CE"/>
    <w:rsid w:val="00211986"/>
    <w:rsid w:val="00211A6B"/>
    <w:rsid w:val="0021239C"/>
    <w:rsid w:val="0021246A"/>
    <w:rsid w:val="00213387"/>
    <w:rsid w:val="00213525"/>
    <w:rsid w:val="0021364D"/>
    <w:rsid w:val="00213934"/>
    <w:rsid w:val="00214317"/>
    <w:rsid w:val="00214458"/>
    <w:rsid w:val="00215262"/>
    <w:rsid w:val="00215603"/>
    <w:rsid w:val="00215609"/>
    <w:rsid w:val="0021575B"/>
    <w:rsid w:val="00215B97"/>
    <w:rsid w:val="002161D0"/>
    <w:rsid w:val="00216289"/>
    <w:rsid w:val="0021680F"/>
    <w:rsid w:val="00216C5F"/>
    <w:rsid w:val="00216DF2"/>
    <w:rsid w:val="0021706E"/>
    <w:rsid w:val="00217214"/>
    <w:rsid w:val="002174C9"/>
    <w:rsid w:val="00217721"/>
    <w:rsid w:val="00217BE0"/>
    <w:rsid w:val="00220ACC"/>
    <w:rsid w:val="00221520"/>
    <w:rsid w:val="002215EA"/>
    <w:rsid w:val="00221679"/>
    <w:rsid w:val="002218A8"/>
    <w:rsid w:val="00221B36"/>
    <w:rsid w:val="00221C44"/>
    <w:rsid w:val="00221EB8"/>
    <w:rsid w:val="00222C71"/>
    <w:rsid w:val="00222E6E"/>
    <w:rsid w:val="00222F46"/>
    <w:rsid w:val="00222F8E"/>
    <w:rsid w:val="00223249"/>
    <w:rsid w:val="002238C3"/>
    <w:rsid w:val="00223BE0"/>
    <w:rsid w:val="00223EBA"/>
    <w:rsid w:val="002240F2"/>
    <w:rsid w:val="002242A5"/>
    <w:rsid w:val="0022436E"/>
    <w:rsid w:val="00226059"/>
    <w:rsid w:val="002261BE"/>
    <w:rsid w:val="00226539"/>
    <w:rsid w:val="002267AC"/>
    <w:rsid w:val="00226E0B"/>
    <w:rsid w:val="00226E7C"/>
    <w:rsid w:val="0022749D"/>
    <w:rsid w:val="002278A2"/>
    <w:rsid w:val="00227C18"/>
    <w:rsid w:val="00230004"/>
    <w:rsid w:val="00230A14"/>
    <w:rsid w:val="00231405"/>
    <w:rsid w:val="00231A60"/>
    <w:rsid w:val="00231DF4"/>
    <w:rsid w:val="0023209C"/>
    <w:rsid w:val="00234135"/>
    <w:rsid w:val="002343FF"/>
    <w:rsid w:val="00234442"/>
    <w:rsid w:val="002344FC"/>
    <w:rsid w:val="0023481E"/>
    <w:rsid w:val="00234E18"/>
    <w:rsid w:val="0023512F"/>
    <w:rsid w:val="00235574"/>
    <w:rsid w:val="00235859"/>
    <w:rsid w:val="0023655F"/>
    <w:rsid w:val="0023671E"/>
    <w:rsid w:val="00236DDE"/>
    <w:rsid w:val="00236F2F"/>
    <w:rsid w:val="002375B7"/>
    <w:rsid w:val="00237EB8"/>
    <w:rsid w:val="00237FB7"/>
    <w:rsid w:val="0024012C"/>
    <w:rsid w:val="0024020E"/>
    <w:rsid w:val="002403EB"/>
    <w:rsid w:val="00240577"/>
    <w:rsid w:val="002408B2"/>
    <w:rsid w:val="00240C9B"/>
    <w:rsid w:val="0024143D"/>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F17"/>
    <w:rsid w:val="00244257"/>
    <w:rsid w:val="002443D0"/>
    <w:rsid w:val="002446B1"/>
    <w:rsid w:val="002449EE"/>
    <w:rsid w:val="002449FD"/>
    <w:rsid w:val="0024512D"/>
    <w:rsid w:val="00245523"/>
    <w:rsid w:val="002456BD"/>
    <w:rsid w:val="00245908"/>
    <w:rsid w:val="00245CBC"/>
    <w:rsid w:val="002463A0"/>
    <w:rsid w:val="002463F3"/>
    <w:rsid w:val="00246443"/>
    <w:rsid w:val="00246C69"/>
    <w:rsid w:val="0024703A"/>
    <w:rsid w:val="00247088"/>
    <w:rsid w:val="00247824"/>
    <w:rsid w:val="002500A8"/>
    <w:rsid w:val="002505A0"/>
    <w:rsid w:val="00250ACC"/>
    <w:rsid w:val="002528D3"/>
    <w:rsid w:val="00252B67"/>
    <w:rsid w:val="00253470"/>
    <w:rsid w:val="00253661"/>
    <w:rsid w:val="00253BBA"/>
    <w:rsid w:val="0025426D"/>
    <w:rsid w:val="00254A61"/>
    <w:rsid w:val="00254BA4"/>
    <w:rsid w:val="00254FA3"/>
    <w:rsid w:val="00255393"/>
    <w:rsid w:val="0025570F"/>
    <w:rsid w:val="00255909"/>
    <w:rsid w:val="00256CBB"/>
    <w:rsid w:val="002574B7"/>
    <w:rsid w:val="002576F6"/>
    <w:rsid w:val="00257C66"/>
    <w:rsid w:val="00260026"/>
    <w:rsid w:val="002602E9"/>
    <w:rsid w:val="00260505"/>
    <w:rsid w:val="00260518"/>
    <w:rsid w:val="0026056A"/>
    <w:rsid w:val="00261174"/>
    <w:rsid w:val="00261A30"/>
    <w:rsid w:val="00261EA6"/>
    <w:rsid w:val="00262052"/>
    <w:rsid w:val="002623C3"/>
    <w:rsid w:val="00262AD2"/>
    <w:rsid w:val="00262F86"/>
    <w:rsid w:val="002639CF"/>
    <w:rsid w:val="00263AD6"/>
    <w:rsid w:val="00263C2D"/>
    <w:rsid w:val="0026452F"/>
    <w:rsid w:val="002647F6"/>
    <w:rsid w:val="00265E63"/>
    <w:rsid w:val="00265FA2"/>
    <w:rsid w:val="002660D3"/>
    <w:rsid w:val="00266720"/>
    <w:rsid w:val="00266B12"/>
    <w:rsid w:val="00266E29"/>
    <w:rsid w:val="00266E9D"/>
    <w:rsid w:val="00267F24"/>
    <w:rsid w:val="00270B75"/>
    <w:rsid w:val="00271206"/>
    <w:rsid w:val="0027151D"/>
    <w:rsid w:val="002716D1"/>
    <w:rsid w:val="00271E64"/>
    <w:rsid w:val="00271F89"/>
    <w:rsid w:val="00273066"/>
    <w:rsid w:val="002731D3"/>
    <w:rsid w:val="002732ED"/>
    <w:rsid w:val="0027333D"/>
    <w:rsid w:val="002733B5"/>
    <w:rsid w:val="00273441"/>
    <w:rsid w:val="00273493"/>
    <w:rsid w:val="00273AD7"/>
    <w:rsid w:val="00273D2D"/>
    <w:rsid w:val="002742BC"/>
    <w:rsid w:val="00275604"/>
    <w:rsid w:val="002758A7"/>
    <w:rsid w:val="00276992"/>
    <w:rsid w:val="00276DF2"/>
    <w:rsid w:val="00276FDD"/>
    <w:rsid w:val="002772D4"/>
    <w:rsid w:val="00277931"/>
    <w:rsid w:val="00277F8B"/>
    <w:rsid w:val="00280829"/>
    <w:rsid w:val="00280869"/>
    <w:rsid w:val="00280C86"/>
    <w:rsid w:val="00282775"/>
    <w:rsid w:val="0028292C"/>
    <w:rsid w:val="002851D8"/>
    <w:rsid w:val="00285B00"/>
    <w:rsid w:val="00285EE7"/>
    <w:rsid w:val="0028633A"/>
    <w:rsid w:val="00286948"/>
    <w:rsid w:val="00286FA4"/>
    <w:rsid w:val="00287209"/>
    <w:rsid w:val="00287AEE"/>
    <w:rsid w:val="00287E4C"/>
    <w:rsid w:val="00287FB0"/>
    <w:rsid w:val="00290526"/>
    <w:rsid w:val="00290559"/>
    <w:rsid w:val="0029068D"/>
    <w:rsid w:val="00290C26"/>
    <w:rsid w:val="00290F15"/>
    <w:rsid w:val="00291FD7"/>
    <w:rsid w:val="00292850"/>
    <w:rsid w:val="00292A21"/>
    <w:rsid w:val="00292DC2"/>
    <w:rsid w:val="00292DC5"/>
    <w:rsid w:val="00293227"/>
    <w:rsid w:val="00293AFE"/>
    <w:rsid w:val="00293C27"/>
    <w:rsid w:val="00294AC8"/>
    <w:rsid w:val="00294BBA"/>
    <w:rsid w:val="00295672"/>
    <w:rsid w:val="0029581F"/>
    <w:rsid w:val="00296930"/>
    <w:rsid w:val="00296A54"/>
    <w:rsid w:val="00296BEA"/>
    <w:rsid w:val="002975EF"/>
    <w:rsid w:val="002A02B3"/>
    <w:rsid w:val="002A02EE"/>
    <w:rsid w:val="002A0C5A"/>
    <w:rsid w:val="002A12B5"/>
    <w:rsid w:val="002A160F"/>
    <w:rsid w:val="002A181D"/>
    <w:rsid w:val="002A199B"/>
    <w:rsid w:val="002A26F8"/>
    <w:rsid w:val="002A2A64"/>
    <w:rsid w:val="002A2F7E"/>
    <w:rsid w:val="002A315F"/>
    <w:rsid w:val="002A42CA"/>
    <w:rsid w:val="002A456F"/>
    <w:rsid w:val="002A495C"/>
    <w:rsid w:val="002A4C0F"/>
    <w:rsid w:val="002A4CBA"/>
    <w:rsid w:val="002A4E4A"/>
    <w:rsid w:val="002A4F8E"/>
    <w:rsid w:val="002A5582"/>
    <w:rsid w:val="002A5FF2"/>
    <w:rsid w:val="002A6113"/>
    <w:rsid w:val="002A658B"/>
    <w:rsid w:val="002A675F"/>
    <w:rsid w:val="002A7454"/>
    <w:rsid w:val="002A76B7"/>
    <w:rsid w:val="002B005D"/>
    <w:rsid w:val="002B0372"/>
    <w:rsid w:val="002B0454"/>
    <w:rsid w:val="002B06C8"/>
    <w:rsid w:val="002B0821"/>
    <w:rsid w:val="002B12B0"/>
    <w:rsid w:val="002B13D2"/>
    <w:rsid w:val="002B199E"/>
    <w:rsid w:val="002B1F8E"/>
    <w:rsid w:val="002B26AF"/>
    <w:rsid w:val="002B2B8E"/>
    <w:rsid w:val="002B2B9B"/>
    <w:rsid w:val="002B4665"/>
    <w:rsid w:val="002B46CE"/>
    <w:rsid w:val="002B4ADA"/>
    <w:rsid w:val="002B5212"/>
    <w:rsid w:val="002B5387"/>
    <w:rsid w:val="002B5924"/>
    <w:rsid w:val="002B59CE"/>
    <w:rsid w:val="002B5DD9"/>
    <w:rsid w:val="002B6EDE"/>
    <w:rsid w:val="002B77AF"/>
    <w:rsid w:val="002B7930"/>
    <w:rsid w:val="002C0454"/>
    <w:rsid w:val="002C0630"/>
    <w:rsid w:val="002C0D54"/>
    <w:rsid w:val="002C0DF6"/>
    <w:rsid w:val="002C140F"/>
    <w:rsid w:val="002C2544"/>
    <w:rsid w:val="002C25CB"/>
    <w:rsid w:val="002C271D"/>
    <w:rsid w:val="002C28EE"/>
    <w:rsid w:val="002C2FFE"/>
    <w:rsid w:val="002C33B3"/>
    <w:rsid w:val="002C3BBF"/>
    <w:rsid w:val="002C46ED"/>
    <w:rsid w:val="002C5630"/>
    <w:rsid w:val="002C5F2E"/>
    <w:rsid w:val="002C665E"/>
    <w:rsid w:val="002C7087"/>
    <w:rsid w:val="002D0BDC"/>
    <w:rsid w:val="002D0D0B"/>
    <w:rsid w:val="002D1830"/>
    <w:rsid w:val="002D1C34"/>
    <w:rsid w:val="002D2101"/>
    <w:rsid w:val="002D238E"/>
    <w:rsid w:val="002D25C7"/>
    <w:rsid w:val="002D336F"/>
    <w:rsid w:val="002D3707"/>
    <w:rsid w:val="002D38DB"/>
    <w:rsid w:val="002D3B2D"/>
    <w:rsid w:val="002D49B2"/>
    <w:rsid w:val="002D4D6C"/>
    <w:rsid w:val="002D4EBC"/>
    <w:rsid w:val="002D55EF"/>
    <w:rsid w:val="002D5681"/>
    <w:rsid w:val="002D621F"/>
    <w:rsid w:val="002D64BA"/>
    <w:rsid w:val="002D6A70"/>
    <w:rsid w:val="002D7709"/>
    <w:rsid w:val="002D78D5"/>
    <w:rsid w:val="002E0344"/>
    <w:rsid w:val="002E048D"/>
    <w:rsid w:val="002E111D"/>
    <w:rsid w:val="002E1425"/>
    <w:rsid w:val="002E17B3"/>
    <w:rsid w:val="002E1CBC"/>
    <w:rsid w:val="002E1ED7"/>
    <w:rsid w:val="002E1FCB"/>
    <w:rsid w:val="002E21BE"/>
    <w:rsid w:val="002E38D1"/>
    <w:rsid w:val="002E3943"/>
    <w:rsid w:val="002E3974"/>
    <w:rsid w:val="002E3F82"/>
    <w:rsid w:val="002E4082"/>
    <w:rsid w:val="002E47DA"/>
    <w:rsid w:val="002E4840"/>
    <w:rsid w:val="002E4DEA"/>
    <w:rsid w:val="002E550A"/>
    <w:rsid w:val="002E57B5"/>
    <w:rsid w:val="002E5A0F"/>
    <w:rsid w:val="002E5D6C"/>
    <w:rsid w:val="002E6541"/>
    <w:rsid w:val="002E6956"/>
    <w:rsid w:val="002E701D"/>
    <w:rsid w:val="002E7967"/>
    <w:rsid w:val="002F104B"/>
    <w:rsid w:val="002F1250"/>
    <w:rsid w:val="002F169E"/>
    <w:rsid w:val="002F2746"/>
    <w:rsid w:val="002F2E5F"/>
    <w:rsid w:val="002F3600"/>
    <w:rsid w:val="002F36F5"/>
    <w:rsid w:val="002F4E69"/>
    <w:rsid w:val="002F5B5A"/>
    <w:rsid w:val="002F5C3E"/>
    <w:rsid w:val="002F5CB6"/>
    <w:rsid w:val="002F6141"/>
    <w:rsid w:val="002F6641"/>
    <w:rsid w:val="002F687A"/>
    <w:rsid w:val="002F6D78"/>
    <w:rsid w:val="002F72CF"/>
    <w:rsid w:val="002F7739"/>
    <w:rsid w:val="002F7869"/>
    <w:rsid w:val="002F795E"/>
    <w:rsid w:val="002F7AF2"/>
    <w:rsid w:val="0030002A"/>
    <w:rsid w:val="003000E9"/>
    <w:rsid w:val="00300C23"/>
    <w:rsid w:val="00300D82"/>
    <w:rsid w:val="003022DD"/>
    <w:rsid w:val="00302313"/>
    <w:rsid w:val="0030251F"/>
    <w:rsid w:val="00302A23"/>
    <w:rsid w:val="0030303B"/>
    <w:rsid w:val="003030E6"/>
    <w:rsid w:val="00303914"/>
    <w:rsid w:val="00304138"/>
    <w:rsid w:val="00304442"/>
    <w:rsid w:val="00305160"/>
    <w:rsid w:val="0030564D"/>
    <w:rsid w:val="00305905"/>
    <w:rsid w:val="0030697A"/>
    <w:rsid w:val="003070CC"/>
    <w:rsid w:val="0030751B"/>
    <w:rsid w:val="003075BF"/>
    <w:rsid w:val="00307629"/>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70A"/>
    <w:rsid w:val="00315267"/>
    <w:rsid w:val="00315C2F"/>
    <w:rsid w:val="00316230"/>
    <w:rsid w:val="00316D3C"/>
    <w:rsid w:val="00316D51"/>
    <w:rsid w:val="00316FD7"/>
    <w:rsid w:val="00317793"/>
    <w:rsid w:val="00320250"/>
    <w:rsid w:val="00320A1A"/>
    <w:rsid w:val="00320E61"/>
    <w:rsid w:val="00321803"/>
    <w:rsid w:val="003224EB"/>
    <w:rsid w:val="00322591"/>
    <w:rsid w:val="00322662"/>
    <w:rsid w:val="0032364A"/>
    <w:rsid w:val="00323827"/>
    <w:rsid w:val="00323F0F"/>
    <w:rsid w:val="003245C8"/>
    <w:rsid w:val="00324EAF"/>
    <w:rsid w:val="003253DD"/>
    <w:rsid w:val="0032578B"/>
    <w:rsid w:val="00325ACE"/>
    <w:rsid w:val="00327312"/>
    <w:rsid w:val="00327EBA"/>
    <w:rsid w:val="00330B63"/>
    <w:rsid w:val="00332202"/>
    <w:rsid w:val="00332A21"/>
    <w:rsid w:val="00332CF3"/>
    <w:rsid w:val="00333514"/>
    <w:rsid w:val="0033383A"/>
    <w:rsid w:val="00333CF4"/>
    <w:rsid w:val="003348B1"/>
    <w:rsid w:val="00335106"/>
    <w:rsid w:val="00335139"/>
    <w:rsid w:val="00335891"/>
    <w:rsid w:val="003358D9"/>
    <w:rsid w:val="003360BF"/>
    <w:rsid w:val="003360F9"/>
    <w:rsid w:val="00336820"/>
    <w:rsid w:val="003376DE"/>
    <w:rsid w:val="00340183"/>
    <w:rsid w:val="00340234"/>
    <w:rsid w:val="003403CD"/>
    <w:rsid w:val="00341039"/>
    <w:rsid w:val="003411E8"/>
    <w:rsid w:val="003412CB"/>
    <w:rsid w:val="0034142E"/>
    <w:rsid w:val="00342443"/>
    <w:rsid w:val="00342835"/>
    <w:rsid w:val="003429F4"/>
    <w:rsid w:val="0034312E"/>
    <w:rsid w:val="003440B5"/>
    <w:rsid w:val="00344951"/>
    <w:rsid w:val="003449EE"/>
    <w:rsid w:val="003451BB"/>
    <w:rsid w:val="003451CA"/>
    <w:rsid w:val="00345623"/>
    <w:rsid w:val="00345A72"/>
    <w:rsid w:val="0034692C"/>
    <w:rsid w:val="00346D3E"/>
    <w:rsid w:val="00346EF1"/>
    <w:rsid w:val="00346F28"/>
    <w:rsid w:val="00347120"/>
    <w:rsid w:val="0034744F"/>
    <w:rsid w:val="00347E7F"/>
    <w:rsid w:val="00347F82"/>
    <w:rsid w:val="003505C2"/>
    <w:rsid w:val="00350DB4"/>
    <w:rsid w:val="003516D5"/>
    <w:rsid w:val="003516F8"/>
    <w:rsid w:val="00352BEA"/>
    <w:rsid w:val="003533A4"/>
    <w:rsid w:val="00353436"/>
    <w:rsid w:val="00353456"/>
    <w:rsid w:val="00353681"/>
    <w:rsid w:val="00353AB5"/>
    <w:rsid w:val="00354083"/>
    <w:rsid w:val="003544F2"/>
    <w:rsid w:val="0035494F"/>
    <w:rsid w:val="00354FE6"/>
    <w:rsid w:val="003553F7"/>
    <w:rsid w:val="00355B10"/>
    <w:rsid w:val="0035671F"/>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3338"/>
    <w:rsid w:val="003633CC"/>
    <w:rsid w:val="003643D7"/>
    <w:rsid w:val="00364547"/>
    <w:rsid w:val="00364A00"/>
    <w:rsid w:val="00364FB2"/>
    <w:rsid w:val="00365169"/>
    <w:rsid w:val="00365706"/>
    <w:rsid w:val="003660CA"/>
    <w:rsid w:val="003664EC"/>
    <w:rsid w:val="003667F0"/>
    <w:rsid w:val="00366C51"/>
    <w:rsid w:val="00367248"/>
    <w:rsid w:val="003672A0"/>
    <w:rsid w:val="003672EE"/>
    <w:rsid w:val="0037019C"/>
    <w:rsid w:val="00370F66"/>
    <w:rsid w:val="00371EF3"/>
    <w:rsid w:val="00371FE4"/>
    <w:rsid w:val="003722E6"/>
    <w:rsid w:val="00372AEC"/>
    <w:rsid w:val="0037381B"/>
    <w:rsid w:val="00373A0F"/>
    <w:rsid w:val="00374DA7"/>
    <w:rsid w:val="003753C7"/>
    <w:rsid w:val="003765F0"/>
    <w:rsid w:val="0037670D"/>
    <w:rsid w:val="003774C4"/>
    <w:rsid w:val="00377916"/>
    <w:rsid w:val="003802F1"/>
    <w:rsid w:val="0038263E"/>
    <w:rsid w:val="003827E3"/>
    <w:rsid w:val="00383201"/>
    <w:rsid w:val="003847F9"/>
    <w:rsid w:val="00385744"/>
    <w:rsid w:val="00385859"/>
    <w:rsid w:val="00385DCE"/>
    <w:rsid w:val="00385E02"/>
    <w:rsid w:val="003861D8"/>
    <w:rsid w:val="003863CB"/>
    <w:rsid w:val="003864FD"/>
    <w:rsid w:val="00386C41"/>
    <w:rsid w:val="00387FC3"/>
    <w:rsid w:val="00390068"/>
    <w:rsid w:val="0039014E"/>
    <w:rsid w:val="003901E1"/>
    <w:rsid w:val="00390974"/>
    <w:rsid w:val="00390991"/>
    <w:rsid w:val="00390EC9"/>
    <w:rsid w:val="00391AEE"/>
    <w:rsid w:val="003926D7"/>
    <w:rsid w:val="0039276F"/>
    <w:rsid w:val="00392928"/>
    <w:rsid w:val="00392D30"/>
    <w:rsid w:val="00392F76"/>
    <w:rsid w:val="00392F9B"/>
    <w:rsid w:val="00393079"/>
    <w:rsid w:val="003933CA"/>
    <w:rsid w:val="00393B78"/>
    <w:rsid w:val="00393D4C"/>
    <w:rsid w:val="00393E93"/>
    <w:rsid w:val="00393FB2"/>
    <w:rsid w:val="0039463A"/>
    <w:rsid w:val="00394EEC"/>
    <w:rsid w:val="00395615"/>
    <w:rsid w:val="0039679D"/>
    <w:rsid w:val="0039726C"/>
    <w:rsid w:val="0039745D"/>
    <w:rsid w:val="00397AC2"/>
    <w:rsid w:val="00397CF2"/>
    <w:rsid w:val="00397D51"/>
    <w:rsid w:val="003A024A"/>
    <w:rsid w:val="003A02CF"/>
    <w:rsid w:val="003A06F9"/>
    <w:rsid w:val="003A117C"/>
    <w:rsid w:val="003A1F73"/>
    <w:rsid w:val="003A28DB"/>
    <w:rsid w:val="003A2C5C"/>
    <w:rsid w:val="003A3293"/>
    <w:rsid w:val="003A36D4"/>
    <w:rsid w:val="003A372B"/>
    <w:rsid w:val="003A5542"/>
    <w:rsid w:val="003A563A"/>
    <w:rsid w:val="003A627B"/>
    <w:rsid w:val="003A651C"/>
    <w:rsid w:val="003A68D2"/>
    <w:rsid w:val="003A68D8"/>
    <w:rsid w:val="003A6B0F"/>
    <w:rsid w:val="003A75FF"/>
    <w:rsid w:val="003A764C"/>
    <w:rsid w:val="003A77CB"/>
    <w:rsid w:val="003A7DFE"/>
    <w:rsid w:val="003A7F90"/>
    <w:rsid w:val="003B0459"/>
    <w:rsid w:val="003B077B"/>
    <w:rsid w:val="003B0C36"/>
    <w:rsid w:val="003B142E"/>
    <w:rsid w:val="003B145C"/>
    <w:rsid w:val="003B16C6"/>
    <w:rsid w:val="003B18C9"/>
    <w:rsid w:val="003B1970"/>
    <w:rsid w:val="003B1C30"/>
    <w:rsid w:val="003B206A"/>
    <w:rsid w:val="003B32D1"/>
    <w:rsid w:val="003B3886"/>
    <w:rsid w:val="003B3D0E"/>
    <w:rsid w:val="003B4238"/>
    <w:rsid w:val="003B57FD"/>
    <w:rsid w:val="003B58C0"/>
    <w:rsid w:val="003B5DB1"/>
    <w:rsid w:val="003B671A"/>
    <w:rsid w:val="003B6857"/>
    <w:rsid w:val="003B6FBD"/>
    <w:rsid w:val="003C0A86"/>
    <w:rsid w:val="003C1593"/>
    <w:rsid w:val="003C181D"/>
    <w:rsid w:val="003C1D33"/>
    <w:rsid w:val="003C2385"/>
    <w:rsid w:val="003C273C"/>
    <w:rsid w:val="003C276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2D51"/>
    <w:rsid w:val="003D36A2"/>
    <w:rsid w:val="003D37B3"/>
    <w:rsid w:val="003D3A43"/>
    <w:rsid w:val="003D3AE3"/>
    <w:rsid w:val="003D4265"/>
    <w:rsid w:val="003D42EC"/>
    <w:rsid w:val="003D4D05"/>
    <w:rsid w:val="003D527D"/>
    <w:rsid w:val="003D545A"/>
    <w:rsid w:val="003D6076"/>
    <w:rsid w:val="003D6967"/>
    <w:rsid w:val="003D6A9C"/>
    <w:rsid w:val="003D74A0"/>
    <w:rsid w:val="003D799B"/>
    <w:rsid w:val="003E0B1B"/>
    <w:rsid w:val="003E0D71"/>
    <w:rsid w:val="003E0E34"/>
    <w:rsid w:val="003E0E54"/>
    <w:rsid w:val="003E2589"/>
    <w:rsid w:val="003E291E"/>
    <w:rsid w:val="003E3FC8"/>
    <w:rsid w:val="003E3FCF"/>
    <w:rsid w:val="003E47A4"/>
    <w:rsid w:val="003E484A"/>
    <w:rsid w:val="003E4B34"/>
    <w:rsid w:val="003E51D3"/>
    <w:rsid w:val="003E547E"/>
    <w:rsid w:val="003E5803"/>
    <w:rsid w:val="003E58FB"/>
    <w:rsid w:val="003E5C05"/>
    <w:rsid w:val="003E5EBF"/>
    <w:rsid w:val="003E643A"/>
    <w:rsid w:val="003E73B6"/>
    <w:rsid w:val="003E78A2"/>
    <w:rsid w:val="003F0638"/>
    <w:rsid w:val="003F075B"/>
    <w:rsid w:val="003F0B5A"/>
    <w:rsid w:val="003F0C85"/>
    <w:rsid w:val="003F0D04"/>
    <w:rsid w:val="003F0EFD"/>
    <w:rsid w:val="003F0F27"/>
    <w:rsid w:val="003F26AD"/>
    <w:rsid w:val="003F29F4"/>
    <w:rsid w:val="003F3C7D"/>
    <w:rsid w:val="003F3E88"/>
    <w:rsid w:val="003F4680"/>
    <w:rsid w:val="003F4A5C"/>
    <w:rsid w:val="003F5532"/>
    <w:rsid w:val="003F5A72"/>
    <w:rsid w:val="003F5F97"/>
    <w:rsid w:val="003F60DD"/>
    <w:rsid w:val="003F6376"/>
    <w:rsid w:val="003F7C80"/>
    <w:rsid w:val="003F7FA4"/>
    <w:rsid w:val="004004B5"/>
    <w:rsid w:val="00400838"/>
    <w:rsid w:val="004009D2"/>
    <w:rsid w:val="004009DD"/>
    <w:rsid w:val="004015CA"/>
    <w:rsid w:val="004016E4"/>
    <w:rsid w:val="00401A4D"/>
    <w:rsid w:val="00402841"/>
    <w:rsid w:val="004030A4"/>
    <w:rsid w:val="004041D3"/>
    <w:rsid w:val="0040588D"/>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98C"/>
    <w:rsid w:val="004161BD"/>
    <w:rsid w:val="004164BB"/>
    <w:rsid w:val="004167FF"/>
    <w:rsid w:val="00416889"/>
    <w:rsid w:val="004168F3"/>
    <w:rsid w:val="00416C1C"/>
    <w:rsid w:val="004172FC"/>
    <w:rsid w:val="004175FD"/>
    <w:rsid w:val="00417DB3"/>
    <w:rsid w:val="004201C5"/>
    <w:rsid w:val="00420CA5"/>
    <w:rsid w:val="00420EE6"/>
    <w:rsid w:val="00421CC4"/>
    <w:rsid w:val="0042208F"/>
    <w:rsid w:val="0042339A"/>
    <w:rsid w:val="00423E20"/>
    <w:rsid w:val="004241D2"/>
    <w:rsid w:val="00424339"/>
    <w:rsid w:val="0042495C"/>
    <w:rsid w:val="00424C13"/>
    <w:rsid w:val="00424CB2"/>
    <w:rsid w:val="00425006"/>
    <w:rsid w:val="00425233"/>
    <w:rsid w:val="0042613C"/>
    <w:rsid w:val="004262BF"/>
    <w:rsid w:val="0042630F"/>
    <w:rsid w:val="004265E1"/>
    <w:rsid w:val="00426626"/>
    <w:rsid w:val="00426EB0"/>
    <w:rsid w:val="0042764A"/>
    <w:rsid w:val="004276D3"/>
    <w:rsid w:val="00427700"/>
    <w:rsid w:val="00427C58"/>
    <w:rsid w:val="004304AD"/>
    <w:rsid w:val="00430BFC"/>
    <w:rsid w:val="00430D67"/>
    <w:rsid w:val="0043153F"/>
    <w:rsid w:val="00431BC4"/>
    <w:rsid w:val="00431E2B"/>
    <w:rsid w:val="004323D6"/>
    <w:rsid w:val="004327E4"/>
    <w:rsid w:val="00433AC6"/>
    <w:rsid w:val="00434A22"/>
    <w:rsid w:val="00435FD3"/>
    <w:rsid w:val="00436091"/>
    <w:rsid w:val="004368A4"/>
    <w:rsid w:val="00436A26"/>
    <w:rsid w:val="00437214"/>
    <w:rsid w:val="0043731C"/>
    <w:rsid w:val="0043731F"/>
    <w:rsid w:val="0043773C"/>
    <w:rsid w:val="0043797F"/>
    <w:rsid w:val="004404E4"/>
    <w:rsid w:val="004405F5"/>
    <w:rsid w:val="004408D2"/>
    <w:rsid w:val="00440C6F"/>
    <w:rsid w:val="00440F3A"/>
    <w:rsid w:val="0044137F"/>
    <w:rsid w:val="004417D5"/>
    <w:rsid w:val="00441E0E"/>
    <w:rsid w:val="00442A38"/>
    <w:rsid w:val="00442BF3"/>
    <w:rsid w:val="00442CC0"/>
    <w:rsid w:val="00442DB6"/>
    <w:rsid w:val="0044354D"/>
    <w:rsid w:val="0044367A"/>
    <w:rsid w:val="00443F21"/>
    <w:rsid w:val="004450FF"/>
    <w:rsid w:val="004451B2"/>
    <w:rsid w:val="00445231"/>
    <w:rsid w:val="0044587B"/>
    <w:rsid w:val="00445B49"/>
    <w:rsid w:val="004461F0"/>
    <w:rsid w:val="0044658C"/>
    <w:rsid w:val="00446821"/>
    <w:rsid w:val="004475C6"/>
    <w:rsid w:val="00447E47"/>
    <w:rsid w:val="00450458"/>
    <w:rsid w:val="004507C7"/>
    <w:rsid w:val="004508EE"/>
    <w:rsid w:val="00450CA9"/>
    <w:rsid w:val="00450EC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938"/>
    <w:rsid w:val="00455A3A"/>
    <w:rsid w:val="00455DE6"/>
    <w:rsid w:val="00455E57"/>
    <w:rsid w:val="00456857"/>
    <w:rsid w:val="00456E15"/>
    <w:rsid w:val="00456E51"/>
    <w:rsid w:val="00457267"/>
    <w:rsid w:val="004575B6"/>
    <w:rsid w:val="00457821"/>
    <w:rsid w:val="00457C81"/>
    <w:rsid w:val="00460A28"/>
    <w:rsid w:val="00461104"/>
    <w:rsid w:val="0046125E"/>
    <w:rsid w:val="00461B72"/>
    <w:rsid w:val="00461CD4"/>
    <w:rsid w:val="004623A1"/>
    <w:rsid w:val="00462C1B"/>
    <w:rsid w:val="00462F31"/>
    <w:rsid w:val="004630CB"/>
    <w:rsid w:val="00463AF8"/>
    <w:rsid w:val="00464148"/>
    <w:rsid w:val="0046446D"/>
    <w:rsid w:val="00464B4C"/>
    <w:rsid w:val="00464ED9"/>
    <w:rsid w:val="00465378"/>
    <w:rsid w:val="00466FA4"/>
    <w:rsid w:val="00466FEB"/>
    <w:rsid w:val="00467143"/>
    <w:rsid w:val="004673C7"/>
    <w:rsid w:val="00470E3B"/>
    <w:rsid w:val="004712C5"/>
    <w:rsid w:val="00471F0C"/>
    <w:rsid w:val="00472059"/>
    <w:rsid w:val="00472697"/>
    <w:rsid w:val="00472BA0"/>
    <w:rsid w:val="004730B3"/>
    <w:rsid w:val="004736AA"/>
    <w:rsid w:val="004738D1"/>
    <w:rsid w:val="00473D82"/>
    <w:rsid w:val="00474087"/>
    <w:rsid w:val="00474DC2"/>
    <w:rsid w:val="004750E8"/>
    <w:rsid w:val="004760C6"/>
    <w:rsid w:val="0047695B"/>
    <w:rsid w:val="00476C49"/>
    <w:rsid w:val="0048096D"/>
    <w:rsid w:val="00480E94"/>
    <w:rsid w:val="00481C37"/>
    <w:rsid w:val="00482237"/>
    <w:rsid w:val="004824B9"/>
    <w:rsid w:val="004826AC"/>
    <w:rsid w:val="0048291F"/>
    <w:rsid w:val="00483BD3"/>
    <w:rsid w:val="00484705"/>
    <w:rsid w:val="00484B3F"/>
    <w:rsid w:val="00484F1E"/>
    <w:rsid w:val="00485267"/>
    <w:rsid w:val="0048563D"/>
    <w:rsid w:val="0048565F"/>
    <w:rsid w:val="00485D57"/>
    <w:rsid w:val="0048601D"/>
    <w:rsid w:val="004868E8"/>
    <w:rsid w:val="00487264"/>
    <w:rsid w:val="00487AD7"/>
    <w:rsid w:val="004903DB"/>
    <w:rsid w:val="004906A4"/>
    <w:rsid w:val="004906BE"/>
    <w:rsid w:val="00490F9F"/>
    <w:rsid w:val="00491E9E"/>
    <w:rsid w:val="004927A3"/>
    <w:rsid w:val="00492A8A"/>
    <w:rsid w:val="00493502"/>
    <w:rsid w:val="0049365D"/>
    <w:rsid w:val="004936BB"/>
    <w:rsid w:val="00493850"/>
    <w:rsid w:val="00493BA7"/>
    <w:rsid w:val="00494006"/>
    <w:rsid w:val="004945F9"/>
    <w:rsid w:val="00494C26"/>
    <w:rsid w:val="00494D42"/>
    <w:rsid w:val="00494D58"/>
    <w:rsid w:val="00494D61"/>
    <w:rsid w:val="0049552F"/>
    <w:rsid w:val="004956EC"/>
    <w:rsid w:val="0049570F"/>
    <w:rsid w:val="004959B7"/>
    <w:rsid w:val="00495A5A"/>
    <w:rsid w:val="00495B77"/>
    <w:rsid w:val="00496123"/>
    <w:rsid w:val="004A0D5B"/>
    <w:rsid w:val="004A0F3E"/>
    <w:rsid w:val="004A0F78"/>
    <w:rsid w:val="004A1E46"/>
    <w:rsid w:val="004A2014"/>
    <w:rsid w:val="004A27F0"/>
    <w:rsid w:val="004A3A37"/>
    <w:rsid w:val="004A416F"/>
    <w:rsid w:val="004A4EAE"/>
    <w:rsid w:val="004A5741"/>
    <w:rsid w:val="004A5970"/>
    <w:rsid w:val="004A65EE"/>
    <w:rsid w:val="004A677F"/>
    <w:rsid w:val="004A678E"/>
    <w:rsid w:val="004A69BA"/>
    <w:rsid w:val="004A6A6A"/>
    <w:rsid w:val="004A79E3"/>
    <w:rsid w:val="004B00E3"/>
    <w:rsid w:val="004B10B9"/>
    <w:rsid w:val="004B2F07"/>
    <w:rsid w:val="004B35C8"/>
    <w:rsid w:val="004B393C"/>
    <w:rsid w:val="004B3A13"/>
    <w:rsid w:val="004B3A42"/>
    <w:rsid w:val="004B47A3"/>
    <w:rsid w:val="004B4F4D"/>
    <w:rsid w:val="004B4F99"/>
    <w:rsid w:val="004B549F"/>
    <w:rsid w:val="004B591E"/>
    <w:rsid w:val="004B5B78"/>
    <w:rsid w:val="004B645F"/>
    <w:rsid w:val="004B64A3"/>
    <w:rsid w:val="004B66E5"/>
    <w:rsid w:val="004B6A8B"/>
    <w:rsid w:val="004B72E0"/>
    <w:rsid w:val="004B73C8"/>
    <w:rsid w:val="004B775C"/>
    <w:rsid w:val="004B79BB"/>
    <w:rsid w:val="004B7BAF"/>
    <w:rsid w:val="004C01E0"/>
    <w:rsid w:val="004C0827"/>
    <w:rsid w:val="004C0E4A"/>
    <w:rsid w:val="004C2313"/>
    <w:rsid w:val="004C2A32"/>
    <w:rsid w:val="004C2E92"/>
    <w:rsid w:val="004C30FB"/>
    <w:rsid w:val="004C3401"/>
    <w:rsid w:val="004C3B5C"/>
    <w:rsid w:val="004C417C"/>
    <w:rsid w:val="004C480B"/>
    <w:rsid w:val="004C481D"/>
    <w:rsid w:val="004C4BDC"/>
    <w:rsid w:val="004C5909"/>
    <w:rsid w:val="004C5AA0"/>
    <w:rsid w:val="004C67F6"/>
    <w:rsid w:val="004C6E64"/>
    <w:rsid w:val="004C71F4"/>
    <w:rsid w:val="004C7549"/>
    <w:rsid w:val="004C7CEB"/>
    <w:rsid w:val="004C7DA3"/>
    <w:rsid w:val="004D0767"/>
    <w:rsid w:val="004D0F1F"/>
    <w:rsid w:val="004D102B"/>
    <w:rsid w:val="004D1F8F"/>
    <w:rsid w:val="004D25AD"/>
    <w:rsid w:val="004D28BA"/>
    <w:rsid w:val="004D2B7F"/>
    <w:rsid w:val="004D32A2"/>
    <w:rsid w:val="004D3512"/>
    <w:rsid w:val="004D35A0"/>
    <w:rsid w:val="004D3C87"/>
    <w:rsid w:val="004D3D1E"/>
    <w:rsid w:val="004D4304"/>
    <w:rsid w:val="004D47B9"/>
    <w:rsid w:val="004D541E"/>
    <w:rsid w:val="004D54C5"/>
    <w:rsid w:val="004D5E20"/>
    <w:rsid w:val="004D5EE7"/>
    <w:rsid w:val="004D62E5"/>
    <w:rsid w:val="004D6522"/>
    <w:rsid w:val="004D77E3"/>
    <w:rsid w:val="004D7AC1"/>
    <w:rsid w:val="004E0C16"/>
    <w:rsid w:val="004E159D"/>
    <w:rsid w:val="004E1B92"/>
    <w:rsid w:val="004E1E90"/>
    <w:rsid w:val="004E1F75"/>
    <w:rsid w:val="004E2362"/>
    <w:rsid w:val="004E314F"/>
    <w:rsid w:val="004E3263"/>
    <w:rsid w:val="004E3304"/>
    <w:rsid w:val="004E331B"/>
    <w:rsid w:val="004E34B7"/>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29E"/>
    <w:rsid w:val="004F1772"/>
    <w:rsid w:val="004F17A8"/>
    <w:rsid w:val="004F1D0E"/>
    <w:rsid w:val="004F2064"/>
    <w:rsid w:val="004F2581"/>
    <w:rsid w:val="004F27B2"/>
    <w:rsid w:val="004F320B"/>
    <w:rsid w:val="004F3D9F"/>
    <w:rsid w:val="004F435C"/>
    <w:rsid w:val="004F43FF"/>
    <w:rsid w:val="004F4665"/>
    <w:rsid w:val="004F61A9"/>
    <w:rsid w:val="004F6DB9"/>
    <w:rsid w:val="004F6E7C"/>
    <w:rsid w:val="004F6EAF"/>
    <w:rsid w:val="004F72B7"/>
    <w:rsid w:val="004F7C82"/>
    <w:rsid w:val="00500326"/>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335"/>
    <w:rsid w:val="005047BB"/>
    <w:rsid w:val="00505170"/>
    <w:rsid w:val="00505391"/>
    <w:rsid w:val="005059B6"/>
    <w:rsid w:val="0050611B"/>
    <w:rsid w:val="00506634"/>
    <w:rsid w:val="00507073"/>
    <w:rsid w:val="00507864"/>
    <w:rsid w:val="00507910"/>
    <w:rsid w:val="00507945"/>
    <w:rsid w:val="00507A03"/>
    <w:rsid w:val="00510028"/>
    <w:rsid w:val="00510AAB"/>
    <w:rsid w:val="005113EC"/>
    <w:rsid w:val="00511A75"/>
    <w:rsid w:val="00511E0A"/>
    <w:rsid w:val="00512290"/>
    <w:rsid w:val="005129B4"/>
    <w:rsid w:val="00512E52"/>
    <w:rsid w:val="005132BF"/>
    <w:rsid w:val="0051351C"/>
    <w:rsid w:val="00513631"/>
    <w:rsid w:val="00513C32"/>
    <w:rsid w:val="00513E1F"/>
    <w:rsid w:val="005146E2"/>
    <w:rsid w:val="00514E67"/>
    <w:rsid w:val="00515465"/>
    <w:rsid w:val="005155C4"/>
    <w:rsid w:val="0051652C"/>
    <w:rsid w:val="00516A62"/>
    <w:rsid w:val="00516F57"/>
    <w:rsid w:val="005179BD"/>
    <w:rsid w:val="00517DBE"/>
    <w:rsid w:val="005200C8"/>
    <w:rsid w:val="00520391"/>
    <w:rsid w:val="00520A81"/>
    <w:rsid w:val="00520AC3"/>
    <w:rsid w:val="00520E1D"/>
    <w:rsid w:val="005210A9"/>
    <w:rsid w:val="00521144"/>
    <w:rsid w:val="005218B8"/>
    <w:rsid w:val="00521964"/>
    <w:rsid w:val="005221B4"/>
    <w:rsid w:val="005231CC"/>
    <w:rsid w:val="00523369"/>
    <w:rsid w:val="005235E4"/>
    <w:rsid w:val="00524507"/>
    <w:rsid w:val="005249A5"/>
    <w:rsid w:val="00524AA4"/>
    <w:rsid w:val="00524D45"/>
    <w:rsid w:val="00524E48"/>
    <w:rsid w:val="005257DA"/>
    <w:rsid w:val="00525A3E"/>
    <w:rsid w:val="00525CE6"/>
    <w:rsid w:val="00525E10"/>
    <w:rsid w:val="005260AF"/>
    <w:rsid w:val="005261CE"/>
    <w:rsid w:val="00526351"/>
    <w:rsid w:val="005263E6"/>
    <w:rsid w:val="00526A4B"/>
    <w:rsid w:val="005271B8"/>
    <w:rsid w:val="005276CE"/>
    <w:rsid w:val="005278D7"/>
    <w:rsid w:val="00527AB1"/>
    <w:rsid w:val="00527D85"/>
    <w:rsid w:val="005301AB"/>
    <w:rsid w:val="0053067D"/>
    <w:rsid w:val="005309A2"/>
    <w:rsid w:val="00530AF4"/>
    <w:rsid w:val="00530DD1"/>
    <w:rsid w:val="00531152"/>
    <w:rsid w:val="005312BF"/>
    <w:rsid w:val="00531CCA"/>
    <w:rsid w:val="005320BD"/>
    <w:rsid w:val="0053229B"/>
    <w:rsid w:val="005324B8"/>
    <w:rsid w:val="005331C6"/>
    <w:rsid w:val="005338E4"/>
    <w:rsid w:val="00533A89"/>
    <w:rsid w:val="0053416F"/>
    <w:rsid w:val="00534229"/>
    <w:rsid w:val="005348D1"/>
    <w:rsid w:val="00534975"/>
    <w:rsid w:val="00534C9F"/>
    <w:rsid w:val="005352D1"/>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6FC"/>
    <w:rsid w:val="00540691"/>
    <w:rsid w:val="00540756"/>
    <w:rsid w:val="00540A1B"/>
    <w:rsid w:val="00541543"/>
    <w:rsid w:val="005416E8"/>
    <w:rsid w:val="0054224C"/>
    <w:rsid w:val="0054238E"/>
    <w:rsid w:val="00542601"/>
    <w:rsid w:val="005428E4"/>
    <w:rsid w:val="00542A21"/>
    <w:rsid w:val="00543229"/>
    <w:rsid w:val="00543336"/>
    <w:rsid w:val="0054340B"/>
    <w:rsid w:val="00543ECF"/>
    <w:rsid w:val="0054414D"/>
    <w:rsid w:val="0054448E"/>
    <w:rsid w:val="0054633D"/>
    <w:rsid w:val="0054674B"/>
    <w:rsid w:val="00546B0A"/>
    <w:rsid w:val="00547335"/>
    <w:rsid w:val="0055093E"/>
    <w:rsid w:val="005517F9"/>
    <w:rsid w:val="005525D5"/>
    <w:rsid w:val="00552ACC"/>
    <w:rsid w:val="005531C2"/>
    <w:rsid w:val="00553823"/>
    <w:rsid w:val="005538FB"/>
    <w:rsid w:val="005541AB"/>
    <w:rsid w:val="005541AC"/>
    <w:rsid w:val="00554265"/>
    <w:rsid w:val="005556EC"/>
    <w:rsid w:val="00555740"/>
    <w:rsid w:val="00555847"/>
    <w:rsid w:val="00555872"/>
    <w:rsid w:val="00555C2D"/>
    <w:rsid w:val="00555ECF"/>
    <w:rsid w:val="005564B9"/>
    <w:rsid w:val="00556D6D"/>
    <w:rsid w:val="00556F30"/>
    <w:rsid w:val="00557B66"/>
    <w:rsid w:val="0056037E"/>
    <w:rsid w:val="00560666"/>
    <w:rsid w:val="00560B6E"/>
    <w:rsid w:val="005611F2"/>
    <w:rsid w:val="00561B0A"/>
    <w:rsid w:val="00561C11"/>
    <w:rsid w:val="00562014"/>
    <w:rsid w:val="005622B8"/>
    <w:rsid w:val="00562D6E"/>
    <w:rsid w:val="00562FF8"/>
    <w:rsid w:val="0056337C"/>
    <w:rsid w:val="00563C8D"/>
    <w:rsid w:val="00563EF5"/>
    <w:rsid w:val="00564A7E"/>
    <w:rsid w:val="00564CB0"/>
    <w:rsid w:val="00564E1F"/>
    <w:rsid w:val="005653A3"/>
    <w:rsid w:val="00566710"/>
    <w:rsid w:val="00566F8C"/>
    <w:rsid w:val="00567608"/>
    <w:rsid w:val="0056791F"/>
    <w:rsid w:val="00567D97"/>
    <w:rsid w:val="005704F4"/>
    <w:rsid w:val="00570E82"/>
    <w:rsid w:val="00571936"/>
    <w:rsid w:val="00571D70"/>
    <w:rsid w:val="00571F44"/>
    <w:rsid w:val="005726BF"/>
    <w:rsid w:val="00573B3C"/>
    <w:rsid w:val="00573FD3"/>
    <w:rsid w:val="00574309"/>
    <w:rsid w:val="005747C1"/>
    <w:rsid w:val="00574AF8"/>
    <w:rsid w:val="00574B52"/>
    <w:rsid w:val="00574BC4"/>
    <w:rsid w:val="00574CA6"/>
    <w:rsid w:val="00574E19"/>
    <w:rsid w:val="00575A8D"/>
    <w:rsid w:val="00575DE0"/>
    <w:rsid w:val="0057692F"/>
    <w:rsid w:val="00576ADF"/>
    <w:rsid w:val="00576BFE"/>
    <w:rsid w:val="00576C93"/>
    <w:rsid w:val="005774E1"/>
    <w:rsid w:val="0057778B"/>
    <w:rsid w:val="00577863"/>
    <w:rsid w:val="005778DE"/>
    <w:rsid w:val="00577B9F"/>
    <w:rsid w:val="0058099E"/>
    <w:rsid w:val="00580AC0"/>
    <w:rsid w:val="00580D19"/>
    <w:rsid w:val="005814DC"/>
    <w:rsid w:val="00581F29"/>
    <w:rsid w:val="005821A0"/>
    <w:rsid w:val="005823E1"/>
    <w:rsid w:val="00582FC0"/>
    <w:rsid w:val="00583B2E"/>
    <w:rsid w:val="00584303"/>
    <w:rsid w:val="00584648"/>
    <w:rsid w:val="00584C22"/>
    <w:rsid w:val="00584C63"/>
    <w:rsid w:val="00585463"/>
    <w:rsid w:val="00587297"/>
    <w:rsid w:val="0058776B"/>
    <w:rsid w:val="0058788F"/>
    <w:rsid w:val="00587D1D"/>
    <w:rsid w:val="005907AD"/>
    <w:rsid w:val="00590AEE"/>
    <w:rsid w:val="005910BA"/>
    <w:rsid w:val="005912E8"/>
    <w:rsid w:val="005916D6"/>
    <w:rsid w:val="005918D4"/>
    <w:rsid w:val="005925A0"/>
    <w:rsid w:val="00592879"/>
    <w:rsid w:val="00592BE8"/>
    <w:rsid w:val="00592CF3"/>
    <w:rsid w:val="0059343B"/>
    <w:rsid w:val="0059383A"/>
    <w:rsid w:val="00593EA4"/>
    <w:rsid w:val="00594683"/>
    <w:rsid w:val="00594E2D"/>
    <w:rsid w:val="00595165"/>
    <w:rsid w:val="005953EE"/>
    <w:rsid w:val="00595969"/>
    <w:rsid w:val="00595A54"/>
    <w:rsid w:val="00596049"/>
    <w:rsid w:val="0059614F"/>
    <w:rsid w:val="005962CC"/>
    <w:rsid w:val="005964C1"/>
    <w:rsid w:val="005967B3"/>
    <w:rsid w:val="00596812"/>
    <w:rsid w:val="00596BDA"/>
    <w:rsid w:val="00597363"/>
    <w:rsid w:val="00597535"/>
    <w:rsid w:val="005A0278"/>
    <w:rsid w:val="005A0517"/>
    <w:rsid w:val="005A1440"/>
    <w:rsid w:val="005A1605"/>
    <w:rsid w:val="005A1614"/>
    <w:rsid w:val="005A1755"/>
    <w:rsid w:val="005A1903"/>
    <w:rsid w:val="005A20BD"/>
    <w:rsid w:val="005A2B82"/>
    <w:rsid w:val="005A374E"/>
    <w:rsid w:val="005A45E8"/>
    <w:rsid w:val="005A55F4"/>
    <w:rsid w:val="005A5702"/>
    <w:rsid w:val="005A5A4C"/>
    <w:rsid w:val="005A5EAC"/>
    <w:rsid w:val="005A61F1"/>
    <w:rsid w:val="005A652D"/>
    <w:rsid w:val="005A6655"/>
    <w:rsid w:val="005A6BA1"/>
    <w:rsid w:val="005A6C65"/>
    <w:rsid w:val="005A6CA5"/>
    <w:rsid w:val="005A7AF1"/>
    <w:rsid w:val="005A7C87"/>
    <w:rsid w:val="005B001C"/>
    <w:rsid w:val="005B0525"/>
    <w:rsid w:val="005B063C"/>
    <w:rsid w:val="005B1067"/>
    <w:rsid w:val="005B1C94"/>
    <w:rsid w:val="005B3612"/>
    <w:rsid w:val="005B3A97"/>
    <w:rsid w:val="005B3B6F"/>
    <w:rsid w:val="005B4152"/>
    <w:rsid w:val="005B58C6"/>
    <w:rsid w:val="005B5A56"/>
    <w:rsid w:val="005B6363"/>
    <w:rsid w:val="005B67AC"/>
    <w:rsid w:val="005B6AA3"/>
    <w:rsid w:val="005B7A1C"/>
    <w:rsid w:val="005B7B50"/>
    <w:rsid w:val="005C0021"/>
    <w:rsid w:val="005C1116"/>
    <w:rsid w:val="005C1608"/>
    <w:rsid w:val="005C1B30"/>
    <w:rsid w:val="005C1BB3"/>
    <w:rsid w:val="005C1CD9"/>
    <w:rsid w:val="005C2E6C"/>
    <w:rsid w:val="005C2ED7"/>
    <w:rsid w:val="005C2FA5"/>
    <w:rsid w:val="005C3145"/>
    <w:rsid w:val="005C33B8"/>
    <w:rsid w:val="005C3B4C"/>
    <w:rsid w:val="005C3DFC"/>
    <w:rsid w:val="005C3E99"/>
    <w:rsid w:val="005C4341"/>
    <w:rsid w:val="005C4936"/>
    <w:rsid w:val="005C50AE"/>
    <w:rsid w:val="005C5383"/>
    <w:rsid w:val="005C5F8E"/>
    <w:rsid w:val="005C6D43"/>
    <w:rsid w:val="005C6D47"/>
    <w:rsid w:val="005C7086"/>
    <w:rsid w:val="005C78D7"/>
    <w:rsid w:val="005D03EA"/>
    <w:rsid w:val="005D0470"/>
    <w:rsid w:val="005D0E48"/>
    <w:rsid w:val="005D152C"/>
    <w:rsid w:val="005D1D2E"/>
    <w:rsid w:val="005D1DF1"/>
    <w:rsid w:val="005D26D8"/>
    <w:rsid w:val="005D278C"/>
    <w:rsid w:val="005D2C23"/>
    <w:rsid w:val="005D3208"/>
    <w:rsid w:val="005D3377"/>
    <w:rsid w:val="005D3595"/>
    <w:rsid w:val="005D39D1"/>
    <w:rsid w:val="005D3A3E"/>
    <w:rsid w:val="005D3F14"/>
    <w:rsid w:val="005D43D9"/>
    <w:rsid w:val="005D4825"/>
    <w:rsid w:val="005D5130"/>
    <w:rsid w:val="005D58FB"/>
    <w:rsid w:val="005D5C8C"/>
    <w:rsid w:val="005D5E82"/>
    <w:rsid w:val="005D5F72"/>
    <w:rsid w:val="005D62FA"/>
    <w:rsid w:val="005D7AE0"/>
    <w:rsid w:val="005D7B98"/>
    <w:rsid w:val="005D7C6D"/>
    <w:rsid w:val="005E0232"/>
    <w:rsid w:val="005E02F2"/>
    <w:rsid w:val="005E0DF3"/>
    <w:rsid w:val="005E10B2"/>
    <w:rsid w:val="005E12A8"/>
    <w:rsid w:val="005E2311"/>
    <w:rsid w:val="005E25F6"/>
    <w:rsid w:val="005E2B44"/>
    <w:rsid w:val="005E332A"/>
    <w:rsid w:val="005E3773"/>
    <w:rsid w:val="005E3953"/>
    <w:rsid w:val="005E45CC"/>
    <w:rsid w:val="005E642C"/>
    <w:rsid w:val="005E66EC"/>
    <w:rsid w:val="005E68B7"/>
    <w:rsid w:val="005E6C92"/>
    <w:rsid w:val="005E6FC1"/>
    <w:rsid w:val="005E7374"/>
    <w:rsid w:val="005E7F3E"/>
    <w:rsid w:val="005F0F7A"/>
    <w:rsid w:val="005F138F"/>
    <w:rsid w:val="005F14F8"/>
    <w:rsid w:val="005F1DB4"/>
    <w:rsid w:val="005F1EBA"/>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58"/>
    <w:rsid w:val="0060325C"/>
    <w:rsid w:val="00603468"/>
    <w:rsid w:val="006035A8"/>
    <w:rsid w:val="006040B3"/>
    <w:rsid w:val="00604503"/>
    <w:rsid w:val="00604974"/>
    <w:rsid w:val="00604F16"/>
    <w:rsid w:val="006050A5"/>
    <w:rsid w:val="00605139"/>
    <w:rsid w:val="0060551E"/>
    <w:rsid w:val="00605A8D"/>
    <w:rsid w:val="00605C3D"/>
    <w:rsid w:val="00605D3B"/>
    <w:rsid w:val="00606C6A"/>
    <w:rsid w:val="00607011"/>
    <w:rsid w:val="00607464"/>
    <w:rsid w:val="00607836"/>
    <w:rsid w:val="00607AF5"/>
    <w:rsid w:val="00607E0B"/>
    <w:rsid w:val="0061045F"/>
    <w:rsid w:val="006105EB"/>
    <w:rsid w:val="00610715"/>
    <w:rsid w:val="00610BC6"/>
    <w:rsid w:val="00610ED2"/>
    <w:rsid w:val="00610F12"/>
    <w:rsid w:val="00610FF9"/>
    <w:rsid w:val="006113C4"/>
    <w:rsid w:val="00611454"/>
    <w:rsid w:val="006116DA"/>
    <w:rsid w:val="00611E82"/>
    <w:rsid w:val="00611FB1"/>
    <w:rsid w:val="006123AE"/>
    <w:rsid w:val="006129B1"/>
    <w:rsid w:val="00614942"/>
    <w:rsid w:val="00614F39"/>
    <w:rsid w:val="00615C5A"/>
    <w:rsid w:val="00615D6E"/>
    <w:rsid w:val="006164EF"/>
    <w:rsid w:val="006165C0"/>
    <w:rsid w:val="006165FE"/>
    <w:rsid w:val="00616690"/>
    <w:rsid w:val="006203CF"/>
    <w:rsid w:val="006203D4"/>
    <w:rsid w:val="006207D9"/>
    <w:rsid w:val="00621042"/>
    <w:rsid w:val="006219C6"/>
    <w:rsid w:val="00622089"/>
    <w:rsid w:val="00622271"/>
    <w:rsid w:val="006225EF"/>
    <w:rsid w:val="006233CA"/>
    <w:rsid w:val="00623681"/>
    <w:rsid w:val="006238AF"/>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A"/>
    <w:rsid w:val="00630903"/>
    <w:rsid w:val="00630B03"/>
    <w:rsid w:val="00630C1B"/>
    <w:rsid w:val="00630D57"/>
    <w:rsid w:val="0063162F"/>
    <w:rsid w:val="0063164E"/>
    <w:rsid w:val="006317F2"/>
    <w:rsid w:val="00631A03"/>
    <w:rsid w:val="00631B0A"/>
    <w:rsid w:val="00631F67"/>
    <w:rsid w:val="00632A0E"/>
    <w:rsid w:val="00632BC8"/>
    <w:rsid w:val="00633A53"/>
    <w:rsid w:val="00633C0A"/>
    <w:rsid w:val="00633E89"/>
    <w:rsid w:val="00634297"/>
    <w:rsid w:val="00634973"/>
    <w:rsid w:val="00634E0D"/>
    <w:rsid w:val="00635139"/>
    <w:rsid w:val="00635317"/>
    <w:rsid w:val="006358DE"/>
    <w:rsid w:val="006359A1"/>
    <w:rsid w:val="006367A1"/>
    <w:rsid w:val="00636A85"/>
    <w:rsid w:val="00637A05"/>
    <w:rsid w:val="00637A4C"/>
    <w:rsid w:val="006408CC"/>
    <w:rsid w:val="00641114"/>
    <w:rsid w:val="00641E71"/>
    <w:rsid w:val="00641E8B"/>
    <w:rsid w:val="0064229D"/>
    <w:rsid w:val="006426A1"/>
    <w:rsid w:val="006434A3"/>
    <w:rsid w:val="00643958"/>
    <w:rsid w:val="00644594"/>
    <w:rsid w:val="00645019"/>
    <w:rsid w:val="00645417"/>
    <w:rsid w:val="006456F4"/>
    <w:rsid w:val="00647AAF"/>
    <w:rsid w:val="00647C9F"/>
    <w:rsid w:val="00647D20"/>
    <w:rsid w:val="00647D3C"/>
    <w:rsid w:val="006505B0"/>
    <w:rsid w:val="0065095D"/>
    <w:rsid w:val="00650D50"/>
    <w:rsid w:val="00651849"/>
    <w:rsid w:val="006519F2"/>
    <w:rsid w:val="0065287D"/>
    <w:rsid w:val="00652D00"/>
    <w:rsid w:val="006536D2"/>
    <w:rsid w:val="00653809"/>
    <w:rsid w:val="00653EF4"/>
    <w:rsid w:val="006544B5"/>
    <w:rsid w:val="006544D7"/>
    <w:rsid w:val="00654879"/>
    <w:rsid w:val="00654CD8"/>
    <w:rsid w:val="00654E8A"/>
    <w:rsid w:val="00655367"/>
    <w:rsid w:val="00655AF6"/>
    <w:rsid w:val="006562F1"/>
    <w:rsid w:val="006565A8"/>
    <w:rsid w:val="0065688A"/>
    <w:rsid w:val="00656E30"/>
    <w:rsid w:val="006570CB"/>
    <w:rsid w:val="00660635"/>
    <w:rsid w:val="00660C38"/>
    <w:rsid w:val="00660DCF"/>
    <w:rsid w:val="00661231"/>
    <w:rsid w:val="00661840"/>
    <w:rsid w:val="006622E7"/>
    <w:rsid w:val="00662840"/>
    <w:rsid w:val="00662BDF"/>
    <w:rsid w:val="00663550"/>
    <w:rsid w:val="00663663"/>
    <w:rsid w:val="006638DB"/>
    <w:rsid w:val="00663B7E"/>
    <w:rsid w:val="00663C85"/>
    <w:rsid w:val="006647AA"/>
    <w:rsid w:val="0066529E"/>
    <w:rsid w:val="006652A3"/>
    <w:rsid w:val="00665B1D"/>
    <w:rsid w:val="00665D74"/>
    <w:rsid w:val="00666070"/>
    <w:rsid w:val="0066669F"/>
    <w:rsid w:val="00667312"/>
    <w:rsid w:val="0066751C"/>
    <w:rsid w:val="006703E0"/>
    <w:rsid w:val="00670409"/>
    <w:rsid w:val="00670505"/>
    <w:rsid w:val="006706C4"/>
    <w:rsid w:val="006706F7"/>
    <w:rsid w:val="00670898"/>
    <w:rsid w:val="00670AD2"/>
    <w:rsid w:val="00671455"/>
    <w:rsid w:val="00671572"/>
    <w:rsid w:val="00672633"/>
    <w:rsid w:val="00672969"/>
    <w:rsid w:val="0067325B"/>
    <w:rsid w:val="006737FA"/>
    <w:rsid w:val="0067396E"/>
    <w:rsid w:val="0067426C"/>
    <w:rsid w:val="0067459F"/>
    <w:rsid w:val="00674D52"/>
    <w:rsid w:val="0067502E"/>
    <w:rsid w:val="006755B2"/>
    <w:rsid w:val="00675DA9"/>
    <w:rsid w:val="00675F94"/>
    <w:rsid w:val="006766B0"/>
    <w:rsid w:val="0067675F"/>
    <w:rsid w:val="00676FA3"/>
    <w:rsid w:val="0068054B"/>
    <w:rsid w:val="0068126D"/>
    <w:rsid w:val="00682AD0"/>
    <w:rsid w:val="0068388D"/>
    <w:rsid w:val="00683F4B"/>
    <w:rsid w:val="00684013"/>
    <w:rsid w:val="0068453A"/>
    <w:rsid w:val="00684AAA"/>
    <w:rsid w:val="006855AF"/>
    <w:rsid w:val="006855CF"/>
    <w:rsid w:val="006858B2"/>
    <w:rsid w:val="0068599B"/>
    <w:rsid w:val="00685CB0"/>
    <w:rsid w:val="006871BC"/>
    <w:rsid w:val="006872BD"/>
    <w:rsid w:val="00687432"/>
    <w:rsid w:val="006874AF"/>
    <w:rsid w:val="006878D9"/>
    <w:rsid w:val="006879B5"/>
    <w:rsid w:val="00690295"/>
    <w:rsid w:val="006904C0"/>
    <w:rsid w:val="0069052D"/>
    <w:rsid w:val="0069121A"/>
    <w:rsid w:val="00691312"/>
    <w:rsid w:val="00691A12"/>
    <w:rsid w:val="00691CA3"/>
    <w:rsid w:val="0069219D"/>
    <w:rsid w:val="00692BEC"/>
    <w:rsid w:val="00692E96"/>
    <w:rsid w:val="00692EE5"/>
    <w:rsid w:val="0069373E"/>
    <w:rsid w:val="00693934"/>
    <w:rsid w:val="006947A1"/>
    <w:rsid w:val="00694EF6"/>
    <w:rsid w:val="00695C9F"/>
    <w:rsid w:val="006966FA"/>
    <w:rsid w:val="006970A0"/>
    <w:rsid w:val="00697F5C"/>
    <w:rsid w:val="006A0536"/>
    <w:rsid w:val="006A05D4"/>
    <w:rsid w:val="006A0B89"/>
    <w:rsid w:val="006A1386"/>
    <w:rsid w:val="006A1388"/>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E57"/>
    <w:rsid w:val="006A615C"/>
    <w:rsid w:val="006A65B8"/>
    <w:rsid w:val="006A6D2A"/>
    <w:rsid w:val="006A6FE3"/>
    <w:rsid w:val="006A7AF3"/>
    <w:rsid w:val="006B01AC"/>
    <w:rsid w:val="006B0220"/>
    <w:rsid w:val="006B0EA7"/>
    <w:rsid w:val="006B10A2"/>
    <w:rsid w:val="006B14FA"/>
    <w:rsid w:val="006B1C78"/>
    <w:rsid w:val="006B3270"/>
    <w:rsid w:val="006B3650"/>
    <w:rsid w:val="006B36E5"/>
    <w:rsid w:val="006B3E67"/>
    <w:rsid w:val="006B3FD2"/>
    <w:rsid w:val="006B4104"/>
    <w:rsid w:val="006B4475"/>
    <w:rsid w:val="006B44E1"/>
    <w:rsid w:val="006B48D8"/>
    <w:rsid w:val="006B5D5D"/>
    <w:rsid w:val="006B5DE3"/>
    <w:rsid w:val="006B5F06"/>
    <w:rsid w:val="006B68EB"/>
    <w:rsid w:val="006B765B"/>
    <w:rsid w:val="006B7A2E"/>
    <w:rsid w:val="006B7AA2"/>
    <w:rsid w:val="006B7FA8"/>
    <w:rsid w:val="006C0D1E"/>
    <w:rsid w:val="006C17E8"/>
    <w:rsid w:val="006C23E2"/>
    <w:rsid w:val="006C2581"/>
    <w:rsid w:val="006C27F5"/>
    <w:rsid w:val="006C3191"/>
    <w:rsid w:val="006C3575"/>
    <w:rsid w:val="006C3C52"/>
    <w:rsid w:val="006C4530"/>
    <w:rsid w:val="006C46D4"/>
    <w:rsid w:val="006C4DEA"/>
    <w:rsid w:val="006C4E94"/>
    <w:rsid w:val="006C52B0"/>
    <w:rsid w:val="006C5B91"/>
    <w:rsid w:val="006C6576"/>
    <w:rsid w:val="006C68DE"/>
    <w:rsid w:val="006C7DF2"/>
    <w:rsid w:val="006D01DA"/>
    <w:rsid w:val="006D1A6F"/>
    <w:rsid w:val="006D1B38"/>
    <w:rsid w:val="006D1BA4"/>
    <w:rsid w:val="006D1E93"/>
    <w:rsid w:val="006D2278"/>
    <w:rsid w:val="006D22B7"/>
    <w:rsid w:val="006D22D9"/>
    <w:rsid w:val="006D22DD"/>
    <w:rsid w:val="006D239C"/>
    <w:rsid w:val="006D29AF"/>
    <w:rsid w:val="006D29DE"/>
    <w:rsid w:val="006D354C"/>
    <w:rsid w:val="006D35FD"/>
    <w:rsid w:val="006D3702"/>
    <w:rsid w:val="006D3F74"/>
    <w:rsid w:val="006D4078"/>
    <w:rsid w:val="006D4258"/>
    <w:rsid w:val="006D44CC"/>
    <w:rsid w:val="006D4CEA"/>
    <w:rsid w:val="006D59C2"/>
    <w:rsid w:val="006D5B5D"/>
    <w:rsid w:val="006D5EC5"/>
    <w:rsid w:val="006D644B"/>
    <w:rsid w:val="006D6BA2"/>
    <w:rsid w:val="006D7335"/>
    <w:rsid w:val="006D75E9"/>
    <w:rsid w:val="006D78CC"/>
    <w:rsid w:val="006D7CB5"/>
    <w:rsid w:val="006D7DC9"/>
    <w:rsid w:val="006D7EE6"/>
    <w:rsid w:val="006E0030"/>
    <w:rsid w:val="006E01E7"/>
    <w:rsid w:val="006E0487"/>
    <w:rsid w:val="006E0F84"/>
    <w:rsid w:val="006E11B4"/>
    <w:rsid w:val="006E1588"/>
    <w:rsid w:val="006E26BA"/>
    <w:rsid w:val="006E2B8E"/>
    <w:rsid w:val="006E2C2E"/>
    <w:rsid w:val="006E30C5"/>
    <w:rsid w:val="006E315C"/>
    <w:rsid w:val="006E3741"/>
    <w:rsid w:val="006E3820"/>
    <w:rsid w:val="006E427C"/>
    <w:rsid w:val="006E46A1"/>
    <w:rsid w:val="006E4A33"/>
    <w:rsid w:val="006E4C69"/>
    <w:rsid w:val="006E4DC5"/>
    <w:rsid w:val="006E5C0E"/>
    <w:rsid w:val="006E5C95"/>
    <w:rsid w:val="006E6D11"/>
    <w:rsid w:val="006E702A"/>
    <w:rsid w:val="006E74AA"/>
    <w:rsid w:val="006F07FE"/>
    <w:rsid w:val="006F096E"/>
    <w:rsid w:val="006F0D90"/>
    <w:rsid w:val="006F0E22"/>
    <w:rsid w:val="006F1083"/>
    <w:rsid w:val="006F1811"/>
    <w:rsid w:val="006F1F5D"/>
    <w:rsid w:val="006F21CF"/>
    <w:rsid w:val="006F2548"/>
    <w:rsid w:val="006F2E71"/>
    <w:rsid w:val="006F2EC6"/>
    <w:rsid w:val="006F302F"/>
    <w:rsid w:val="006F34F0"/>
    <w:rsid w:val="006F3647"/>
    <w:rsid w:val="006F3654"/>
    <w:rsid w:val="006F3937"/>
    <w:rsid w:val="006F3F6F"/>
    <w:rsid w:val="006F40F0"/>
    <w:rsid w:val="006F4166"/>
    <w:rsid w:val="006F425E"/>
    <w:rsid w:val="006F486A"/>
    <w:rsid w:val="006F4C05"/>
    <w:rsid w:val="006F5063"/>
    <w:rsid w:val="006F7285"/>
    <w:rsid w:val="0070000E"/>
    <w:rsid w:val="007003C3"/>
    <w:rsid w:val="007003F4"/>
    <w:rsid w:val="0070074E"/>
    <w:rsid w:val="0070117C"/>
    <w:rsid w:val="007015A5"/>
    <w:rsid w:val="00701B12"/>
    <w:rsid w:val="00701BB4"/>
    <w:rsid w:val="00701EDD"/>
    <w:rsid w:val="0070293F"/>
    <w:rsid w:val="00702A56"/>
    <w:rsid w:val="00702B63"/>
    <w:rsid w:val="00703392"/>
    <w:rsid w:val="007034D6"/>
    <w:rsid w:val="00703639"/>
    <w:rsid w:val="00703F33"/>
    <w:rsid w:val="00703FD3"/>
    <w:rsid w:val="0070409E"/>
    <w:rsid w:val="00704DBE"/>
    <w:rsid w:val="00704F4A"/>
    <w:rsid w:val="00705BDA"/>
    <w:rsid w:val="00706558"/>
    <w:rsid w:val="00706EE0"/>
    <w:rsid w:val="00707565"/>
    <w:rsid w:val="00707586"/>
    <w:rsid w:val="0070765D"/>
    <w:rsid w:val="0070769B"/>
    <w:rsid w:val="0070795B"/>
    <w:rsid w:val="00707995"/>
    <w:rsid w:val="00710955"/>
    <w:rsid w:val="00710EE8"/>
    <w:rsid w:val="00711358"/>
    <w:rsid w:val="007118B0"/>
    <w:rsid w:val="00711D7A"/>
    <w:rsid w:val="0071257B"/>
    <w:rsid w:val="00712BCD"/>
    <w:rsid w:val="00712C3D"/>
    <w:rsid w:val="007138F2"/>
    <w:rsid w:val="00713A18"/>
    <w:rsid w:val="00714222"/>
    <w:rsid w:val="00714466"/>
    <w:rsid w:val="007144C6"/>
    <w:rsid w:val="00714C29"/>
    <w:rsid w:val="00715564"/>
    <w:rsid w:val="007158C4"/>
    <w:rsid w:val="007158D6"/>
    <w:rsid w:val="00715A1C"/>
    <w:rsid w:val="007160EF"/>
    <w:rsid w:val="00716221"/>
    <w:rsid w:val="0071635C"/>
    <w:rsid w:val="00716587"/>
    <w:rsid w:val="007167E5"/>
    <w:rsid w:val="00716836"/>
    <w:rsid w:val="00716A40"/>
    <w:rsid w:val="00716AEA"/>
    <w:rsid w:val="00716BB8"/>
    <w:rsid w:val="00716F59"/>
    <w:rsid w:val="0071753A"/>
    <w:rsid w:val="00717608"/>
    <w:rsid w:val="00717C0B"/>
    <w:rsid w:val="0072087E"/>
    <w:rsid w:val="007208D3"/>
    <w:rsid w:val="00720B26"/>
    <w:rsid w:val="00720D82"/>
    <w:rsid w:val="007211BE"/>
    <w:rsid w:val="00721804"/>
    <w:rsid w:val="00721884"/>
    <w:rsid w:val="00721C16"/>
    <w:rsid w:val="00721D38"/>
    <w:rsid w:val="00722078"/>
    <w:rsid w:val="00722376"/>
    <w:rsid w:val="007230FB"/>
    <w:rsid w:val="00723150"/>
    <w:rsid w:val="00723408"/>
    <w:rsid w:val="007234AD"/>
    <w:rsid w:val="0072410A"/>
    <w:rsid w:val="007242D5"/>
    <w:rsid w:val="007245D7"/>
    <w:rsid w:val="00724C08"/>
    <w:rsid w:val="00724D18"/>
    <w:rsid w:val="00724E1D"/>
    <w:rsid w:val="00725912"/>
    <w:rsid w:val="0072639A"/>
    <w:rsid w:val="007268E4"/>
    <w:rsid w:val="00726AFA"/>
    <w:rsid w:val="007305B0"/>
    <w:rsid w:val="00731494"/>
    <w:rsid w:val="007315CF"/>
    <w:rsid w:val="0073170D"/>
    <w:rsid w:val="0073173D"/>
    <w:rsid w:val="00732232"/>
    <w:rsid w:val="00732298"/>
    <w:rsid w:val="007322A5"/>
    <w:rsid w:val="0073332E"/>
    <w:rsid w:val="007348CD"/>
    <w:rsid w:val="0073511F"/>
    <w:rsid w:val="007353EB"/>
    <w:rsid w:val="00735532"/>
    <w:rsid w:val="00735B05"/>
    <w:rsid w:val="007364B2"/>
    <w:rsid w:val="007364FB"/>
    <w:rsid w:val="00736598"/>
    <w:rsid w:val="0073704B"/>
    <w:rsid w:val="00737151"/>
    <w:rsid w:val="00737399"/>
    <w:rsid w:val="00737516"/>
    <w:rsid w:val="0073756D"/>
    <w:rsid w:val="00737A4A"/>
    <w:rsid w:val="007406B9"/>
    <w:rsid w:val="0074096B"/>
    <w:rsid w:val="00740A0C"/>
    <w:rsid w:val="00740D63"/>
    <w:rsid w:val="00741B00"/>
    <w:rsid w:val="007423B1"/>
    <w:rsid w:val="007426A4"/>
    <w:rsid w:val="0074295F"/>
    <w:rsid w:val="00743669"/>
    <w:rsid w:val="00743BDD"/>
    <w:rsid w:val="00743D6C"/>
    <w:rsid w:val="007441BF"/>
    <w:rsid w:val="007445B4"/>
    <w:rsid w:val="00744FBD"/>
    <w:rsid w:val="007452FF"/>
    <w:rsid w:val="00745581"/>
    <w:rsid w:val="007455B8"/>
    <w:rsid w:val="00745E92"/>
    <w:rsid w:val="00746142"/>
    <w:rsid w:val="00747B0E"/>
    <w:rsid w:val="00747BAB"/>
    <w:rsid w:val="00747BD6"/>
    <w:rsid w:val="00750480"/>
    <w:rsid w:val="0075079C"/>
    <w:rsid w:val="00750812"/>
    <w:rsid w:val="00750924"/>
    <w:rsid w:val="00750D4E"/>
    <w:rsid w:val="007517DC"/>
    <w:rsid w:val="007524AF"/>
    <w:rsid w:val="007527FB"/>
    <w:rsid w:val="0075280A"/>
    <w:rsid w:val="00752B1F"/>
    <w:rsid w:val="00752B55"/>
    <w:rsid w:val="00752E37"/>
    <w:rsid w:val="007535FB"/>
    <w:rsid w:val="00753AB3"/>
    <w:rsid w:val="00754885"/>
    <w:rsid w:val="00754D64"/>
    <w:rsid w:val="0075616C"/>
    <w:rsid w:val="00756884"/>
    <w:rsid w:val="00756E33"/>
    <w:rsid w:val="00756EF3"/>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334E"/>
    <w:rsid w:val="0076341C"/>
    <w:rsid w:val="00763514"/>
    <w:rsid w:val="007639B0"/>
    <w:rsid w:val="007639C5"/>
    <w:rsid w:val="0076411A"/>
    <w:rsid w:val="007641A0"/>
    <w:rsid w:val="007642BE"/>
    <w:rsid w:val="00765352"/>
    <w:rsid w:val="00765838"/>
    <w:rsid w:val="00765846"/>
    <w:rsid w:val="00765E93"/>
    <w:rsid w:val="00766396"/>
    <w:rsid w:val="007666E5"/>
    <w:rsid w:val="007667F6"/>
    <w:rsid w:val="00766BB0"/>
    <w:rsid w:val="00766F9C"/>
    <w:rsid w:val="00771652"/>
    <w:rsid w:val="0077189F"/>
    <w:rsid w:val="007718E6"/>
    <w:rsid w:val="00771B5E"/>
    <w:rsid w:val="00771CCA"/>
    <w:rsid w:val="0077246C"/>
    <w:rsid w:val="00772894"/>
    <w:rsid w:val="00772B47"/>
    <w:rsid w:val="00772D9B"/>
    <w:rsid w:val="00772F5D"/>
    <w:rsid w:val="0077366A"/>
    <w:rsid w:val="00773D4A"/>
    <w:rsid w:val="00773E30"/>
    <w:rsid w:val="007756A4"/>
    <w:rsid w:val="00775B17"/>
    <w:rsid w:val="00775BF1"/>
    <w:rsid w:val="007762CD"/>
    <w:rsid w:val="00776998"/>
    <w:rsid w:val="00777657"/>
    <w:rsid w:val="007777FA"/>
    <w:rsid w:val="00777A56"/>
    <w:rsid w:val="00777FF4"/>
    <w:rsid w:val="007806FD"/>
    <w:rsid w:val="0078196A"/>
    <w:rsid w:val="00781C11"/>
    <w:rsid w:val="007822BF"/>
    <w:rsid w:val="007824BD"/>
    <w:rsid w:val="007825AE"/>
    <w:rsid w:val="007828B4"/>
    <w:rsid w:val="00782C2F"/>
    <w:rsid w:val="00783C45"/>
    <w:rsid w:val="00784784"/>
    <w:rsid w:val="007851E5"/>
    <w:rsid w:val="007853A0"/>
    <w:rsid w:val="007858F0"/>
    <w:rsid w:val="00785DE8"/>
    <w:rsid w:val="0078626C"/>
    <w:rsid w:val="007864A9"/>
    <w:rsid w:val="007876C6"/>
    <w:rsid w:val="007879CC"/>
    <w:rsid w:val="00787AE9"/>
    <w:rsid w:val="007904C9"/>
    <w:rsid w:val="00790567"/>
    <w:rsid w:val="00790647"/>
    <w:rsid w:val="00790CF9"/>
    <w:rsid w:val="007911C3"/>
    <w:rsid w:val="007917F2"/>
    <w:rsid w:val="00791852"/>
    <w:rsid w:val="007920FD"/>
    <w:rsid w:val="007927B7"/>
    <w:rsid w:val="00792952"/>
    <w:rsid w:val="00792AB2"/>
    <w:rsid w:val="00793702"/>
    <w:rsid w:val="00793F16"/>
    <w:rsid w:val="0079406F"/>
    <w:rsid w:val="00794851"/>
    <w:rsid w:val="00795772"/>
    <w:rsid w:val="00795A99"/>
    <w:rsid w:val="00795EB7"/>
    <w:rsid w:val="00795FD7"/>
    <w:rsid w:val="00796111"/>
    <w:rsid w:val="007966E2"/>
    <w:rsid w:val="007974E2"/>
    <w:rsid w:val="00797958"/>
    <w:rsid w:val="0079799D"/>
    <w:rsid w:val="00797DD6"/>
    <w:rsid w:val="007A0069"/>
    <w:rsid w:val="007A01E7"/>
    <w:rsid w:val="007A031E"/>
    <w:rsid w:val="007A0444"/>
    <w:rsid w:val="007A069A"/>
    <w:rsid w:val="007A06A7"/>
    <w:rsid w:val="007A0AB7"/>
    <w:rsid w:val="007A0F63"/>
    <w:rsid w:val="007A10DC"/>
    <w:rsid w:val="007A1F83"/>
    <w:rsid w:val="007A2BA9"/>
    <w:rsid w:val="007A3071"/>
    <w:rsid w:val="007A3F4E"/>
    <w:rsid w:val="007A5E4E"/>
    <w:rsid w:val="007A634D"/>
    <w:rsid w:val="007A63C2"/>
    <w:rsid w:val="007A6541"/>
    <w:rsid w:val="007A6791"/>
    <w:rsid w:val="007A6D23"/>
    <w:rsid w:val="007A722C"/>
    <w:rsid w:val="007A745B"/>
    <w:rsid w:val="007A7A37"/>
    <w:rsid w:val="007A7D64"/>
    <w:rsid w:val="007B0F9F"/>
    <w:rsid w:val="007B0FC8"/>
    <w:rsid w:val="007B1525"/>
    <w:rsid w:val="007B163B"/>
    <w:rsid w:val="007B178A"/>
    <w:rsid w:val="007B1C0F"/>
    <w:rsid w:val="007B1E88"/>
    <w:rsid w:val="007B2014"/>
    <w:rsid w:val="007B223A"/>
    <w:rsid w:val="007B25C9"/>
    <w:rsid w:val="007B30FB"/>
    <w:rsid w:val="007B32F0"/>
    <w:rsid w:val="007B344E"/>
    <w:rsid w:val="007B3F36"/>
    <w:rsid w:val="007B5086"/>
    <w:rsid w:val="007B5205"/>
    <w:rsid w:val="007B555E"/>
    <w:rsid w:val="007B5D98"/>
    <w:rsid w:val="007B686F"/>
    <w:rsid w:val="007B6A1C"/>
    <w:rsid w:val="007B7B67"/>
    <w:rsid w:val="007C0F5F"/>
    <w:rsid w:val="007C26CA"/>
    <w:rsid w:val="007C316C"/>
    <w:rsid w:val="007C4F10"/>
    <w:rsid w:val="007C51A6"/>
    <w:rsid w:val="007C576D"/>
    <w:rsid w:val="007C5AE6"/>
    <w:rsid w:val="007C628F"/>
    <w:rsid w:val="007C6872"/>
    <w:rsid w:val="007C7046"/>
    <w:rsid w:val="007C75C6"/>
    <w:rsid w:val="007C7998"/>
    <w:rsid w:val="007C7E8E"/>
    <w:rsid w:val="007D023A"/>
    <w:rsid w:val="007D0537"/>
    <w:rsid w:val="007D0B4E"/>
    <w:rsid w:val="007D0DF7"/>
    <w:rsid w:val="007D103B"/>
    <w:rsid w:val="007D1980"/>
    <w:rsid w:val="007D2248"/>
    <w:rsid w:val="007D25A4"/>
    <w:rsid w:val="007D2CDD"/>
    <w:rsid w:val="007D31C4"/>
    <w:rsid w:val="007D3D8D"/>
    <w:rsid w:val="007D4B0D"/>
    <w:rsid w:val="007D4C33"/>
    <w:rsid w:val="007D5AE9"/>
    <w:rsid w:val="007D6740"/>
    <w:rsid w:val="007D6876"/>
    <w:rsid w:val="007D6942"/>
    <w:rsid w:val="007D7FCE"/>
    <w:rsid w:val="007E0109"/>
    <w:rsid w:val="007E09BE"/>
    <w:rsid w:val="007E1A3A"/>
    <w:rsid w:val="007E38C0"/>
    <w:rsid w:val="007E3A1E"/>
    <w:rsid w:val="007E437A"/>
    <w:rsid w:val="007E450E"/>
    <w:rsid w:val="007E4A67"/>
    <w:rsid w:val="007E4AF8"/>
    <w:rsid w:val="007E4C0A"/>
    <w:rsid w:val="007E5C44"/>
    <w:rsid w:val="007E67F0"/>
    <w:rsid w:val="007E6A93"/>
    <w:rsid w:val="007E7730"/>
    <w:rsid w:val="007E7956"/>
    <w:rsid w:val="007E7CC0"/>
    <w:rsid w:val="007E7D2C"/>
    <w:rsid w:val="007E7DF3"/>
    <w:rsid w:val="007F0186"/>
    <w:rsid w:val="007F11BC"/>
    <w:rsid w:val="007F1284"/>
    <w:rsid w:val="007F17C1"/>
    <w:rsid w:val="007F2339"/>
    <w:rsid w:val="007F2348"/>
    <w:rsid w:val="007F2692"/>
    <w:rsid w:val="007F2A50"/>
    <w:rsid w:val="007F2BAD"/>
    <w:rsid w:val="007F3818"/>
    <w:rsid w:val="007F390A"/>
    <w:rsid w:val="007F43DC"/>
    <w:rsid w:val="007F4498"/>
    <w:rsid w:val="007F4FD1"/>
    <w:rsid w:val="007F5E7B"/>
    <w:rsid w:val="007F61A9"/>
    <w:rsid w:val="007F7775"/>
    <w:rsid w:val="007F7E59"/>
    <w:rsid w:val="008006AC"/>
    <w:rsid w:val="008009FB"/>
    <w:rsid w:val="00800DC6"/>
    <w:rsid w:val="008012BA"/>
    <w:rsid w:val="008012C9"/>
    <w:rsid w:val="00801651"/>
    <w:rsid w:val="00801882"/>
    <w:rsid w:val="00801A9C"/>
    <w:rsid w:val="0080265A"/>
    <w:rsid w:val="00802DFD"/>
    <w:rsid w:val="00803294"/>
    <w:rsid w:val="00803F05"/>
    <w:rsid w:val="00804570"/>
    <w:rsid w:val="008049B9"/>
    <w:rsid w:val="0080524F"/>
    <w:rsid w:val="00805BEB"/>
    <w:rsid w:val="008068C6"/>
    <w:rsid w:val="00806EBF"/>
    <w:rsid w:val="00807224"/>
    <w:rsid w:val="008073E6"/>
    <w:rsid w:val="008101E1"/>
    <w:rsid w:val="008102DE"/>
    <w:rsid w:val="00810FAA"/>
    <w:rsid w:val="0081110B"/>
    <w:rsid w:val="00811A5B"/>
    <w:rsid w:val="00811DE6"/>
    <w:rsid w:val="00812AFC"/>
    <w:rsid w:val="008131C1"/>
    <w:rsid w:val="008135B9"/>
    <w:rsid w:val="008138A8"/>
    <w:rsid w:val="00813A24"/>
    <w:rsid w:val="00813F3E"/>
    <w:rsid w:val="0081471D"/>
    <w:rsid w:val="00814E2B"/>
    <w:rsid w:val="00815131"/>
    <w:rsid w:val="00815272"/>
    <w:rsid w:val="00815D71"/>
    <w:rsid w:val="00816755"/>
    <w:rsid w:val="00817100"/>
    <w:rsid w:val="0081743B"/>
    <w:rsid w:val="00817A73"/>
    <w:rsid w:val="00820140"/>
    <w:rsid w:val="0082129D"/>
    <w:rsid w:val="00821939"/>
    <w:rsid w:val="00821C5D"/>
    <w:rsid w:val="00821EBC"/>
    <w:rsid w:val="008220E4"/>
    <w:rsid w:val="00822902"/>
    <w:rsid w:val="00823286"/>
    <w:rsid w:val="00823565"/>
    <w:rsid w:val="00823D62"/>
    <w:rsid w:val="008240E8"/>
    <w:rsid w:val="0082422B"/>
    <w:rsid w:val="00824399"/>
    <w:rsid w:val="00824591"/>
    <w:rsid w:val="0082473A"/>
    <w:rsid w:val="00824D09"/>
    <w:rsid w:val="008252B3"/>
    <w:rsid w:val="00825AF8"/>
    <w:rsid w:val="00825C65"/>
    <w:rsid w:val="00825D09"/>
    <w:rsid w:val="00825DBE"/>
    <w:rsid w:val="00825E95"/>
    <w:rsid w:val="00826D49"/>
    <w:rsid w:val="00826D7F"/>
    <w:rsid w:val="00826E3C"/>
    <w:rsid w:val="00826EE2"/>
    <w:rsid w:val="00827635"/>
    <w:rsid w:val="008300E2"/>
    <w:rsid w:val="00830438"/>
    <w:rsid w:val="00830B88"/>
    <w:rsid w:val="00830D09"/>
    <w:rsid w:val="00830D9F"/>
    <w:rsid w:val="00830F52"/>
    <w:rsid w:val="00831CF0"/>
    <w:rsid w:val="0083217F"/>
    <w:rsid w:val="00832265"/>
    <w:rsid w:val="008326FF"/>
    <w:rsid w:val="00833074"/>
    <w:rsid w:val="0083346D"/>
    <w:rsid w:val="00833A7C"/>
    <w:rsid w:val="00833BEB"/>
    <w:rsid w:val="00833E22"/>
    <w:rsid w:val="00834A21"/>
    <w:rsid w:val="00834B29"/>
    <w:rsid w:val="0083506A"/>
    <w:rsid w:val="0083507E"/>
    <w:rsid w:val="008352F9"/>
    <w:rsid w:val="0083531E"/>
    <w:rsid w:val="00835AE6"/>
    <w:rsid w:val="00835EB9"/>
    <w:rsid w:val="00835EC4"/>
    <w:rsid w:val="008360F2"/>
    <w:rsid w:val="00836B09"/>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78F"/>
    <w:rsid w:val="00847AF1"/>
    <w:rsid w:val="00847C2D"/>
    <w:rsid w:val="00850812"/>
    <w:rsid w:val="0085094E"/>
    <w:rsid w:val="00851655"/>
    <w:rsid w:val="008518E5"/>
    <w:rsid w:val="0085263B"/>
    <w:rsid w:val="008528C6"/>
    <w:rsid w:val="008529CF"/>
    <w:rsid w:val="00852AC1"/>
    <w:rsid w:val="00853556"/>
    <w:rsid w:val="00853FDA"/>
    <w:rsid w:val="00854553"/>
    <w:rsid w:val="008546AA"/>
    <w:rsid w:val="00854C84"/>
    <w:rsid w:val="00855141"/>
    <w:rsid w:val="008555CA"/>
    <w:rsid w:val="0085562F"/>
    <w:rsid w:val="008566C0"/>
    <w:rsid w:val="00856A6E"/>
    <w:rsid w:val="00856E75"/>
    <w:rsid w:val="00857941"/>
    <w:rsid w:val="00860866"/>
    <w:rsid w:val="00860C9F"/>
    <w:rsid w:val="008613E9"/>
    <w:rsid w:val="0086205F"/>
    <w:rsid w:val="0086366C"/>
    <w:rsid w:val="0086375B"/>
    <w:rsid w:val="008637E0"/>
    <w:rsid w:val="0086427C"/>
    <w:rsid w:val="008645BC"/>
    <w:rsid w:val="0086503E"/>
    <w:rsid w:val="00865192"/>
    <w:rsid w:val="00865417"/>
    <w:rsid w:val="0086581F"/>
    <w:rsid w:val="0086590E"/>
    <w:rsid w:val="00865C46"/>
    <w:rsid w:val="00865C5B"/>
    <w:rsid w:val="00865FA5"/>
    <w:rsid w:val="008665E5"/>
    <w:rsid w:val="00866904"/>
    <w:rsid w:val="00870072"/>
    <w:rsid w:val="008700D5"/>
    <w:rsid w:val="00871C67"/>
    <w:rsid w:val="00871D16"/>
    <w:rsid w:val="00873311"/>
    <w:rsid w:val="00873A36"/>
    <w:rsid w:val="00873FA0"/>
    <w:rsid w:val="0087440D"/>
    <w:rsid w:val="00874669"/>
    <w:rsid w:val="008748D0"/>
    <w:rsid w:val="00874A34"/>
    <w:rsid w:val="008750AF"/>
    <w:rsid w:val="0087513C"/>
    <w:rsid w:val="008757E9"/>
    <w:rsid w:val="008759E0"/>
    <w:rsid w:val="00875D57"/>
    <w:rsid w:val="00875FF1"/>
    <w:rsid w:val="00876DD9"/>
    <w:rsid w:val="008775A7"/>
    <w:rsid w:val="008776C0"/>
    <w:rsid w:val="008779B5"/>
    <w:rsid w:val="00877B8D"/>
    <w:rsid w:val="008800B7"/>
    <w:rsid w:val="00880507"/>
    <w:rsid w:val="00880616"/>
    <w:rsid w:val="00880690"/>
    <w:rsid w:val="008808C9"/>
    <w:rsid w:val="00880C83"/>
    <w:rsid w:val="00881CF4"/>
    <w:rsid w:val="00881D25"/>
    <w:rsid w:val="008821C1"/>
    <w:rsid w:val="0088224B"/>
    <w:rsid w:val="00882912"/>
    <w:rsid w:val="00882CDC"/>
    <w:rsid w:val="00882DD4"/>
    <w:rsid w:val="00883A2C"/>
    <w:rsid w:val="00883D63"/>
    <w:rsid w:val="00884145"/>
    <w:rsid w:val="008843D4"/>
    <w:rsid w:val="00885379"/>
    <w:rsid w:val="00885781"/>
    <w:rsid w:val="008859F5"/>
    <w:rsid w:val="00885DA4"/>
    <w:rsid w:val="00885FA0"/>
    <w:rsid w:val="008865E0"/>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F26"/>
    <w:rsid w:val="00894FCB"/>
    <w:rsid w:val="00895407"/>
    <w:rsid w:val="008967B1"/>
    <w:rsid w:val="008969B9"/>
    <w:rsid w:val="0089796D"/>
    <w:rsid w:val="00897F14"/>
    <w:rsid w:val="008A007B"/>
    <w:rsid w:val="008A0357"/>
    <w:rsid w:val="008A127B"/>
    <w:rsid w:val="008A1F4E"/>
    <w:rsid w:val="008A2891"/>
    <w:rsid w:val="008A308B"/>
    <w:rsid w:val="008A319F"/>
    <w:rsid w:val="008A3924"/>
    <w:rsid w:val="008A48E5"/>
    <w:rsid w:val="008A4E65"/>
    <w:rsid w:val="008A4F5F"/>
    <w:rsid w:val="008A4FC5"/>
    <w:rsid w:val="008A5039"/>
    <w:rsid w:val="008A503E"/>
    <w:rsid w:val="008A5369"/>
    <w:rsid w:val="008A5C1E"/>
    <w:rsid w:val="008A6A05"/>
    <w:rsid w:val="008A7657"/>
    <w:rsid w:val="008A7B2C"/>
    <w:rsid w:val="008A7D7F"/>
    <w:rsid w:val="008B0617"/>
    <w:rsid w:val="008B0875"/>
    <w:rsid w:val="008B09E5"/>
    <w:rsid w:val="008B0A00"/>
    <w:rsid w:val="008B0CA7"/>
    <w:rsid w:val="008B0F7F"/>
    <w:rsid w:val="008B1739"/>
    <w:rsid w:val="008B1B84"/>
    <w:rsid w:val="008B1E3E"/>
    <w:rsid w:val="008B2966"/>
    <w:rsid w:val="008B2B68"/>
    <w:rsid w:val="008B2C83"/>
    <w:rsid w:val="008B2CC0"/>
    <w:rsid w:val="008B2DDD"/>
    <w:rsid w:val="008B3069"/>
    <w:rsid w:val="008B361F"/>
    <w:rsid w:val="008B3645"/>
    <w:rsid w:val="008B3CFC"/>
    <w:rsid w:val="008B44B1"/>
    <w:rsid w:val="008B460C"/>
    <w:rsid w:val="008B4618"/>
    <w:rsid w:val="008B472E"/>
    <w:rsid w:val="008B4B87"/>
    <w:rsid w:val="008B52D4"/>
    <w:rsid w:val="008B53E8"/>
    <w:rsid w:val="008B55F8"/>
    <w:rsid w:val="008B59AA"/>
    <w:rsid w:val="008B5A91"/>
    <w:rsid w:val="008B5E84"/>
    <w:rsid w:val="008B6E25"/>
    <w:rsid w:val="008B6FFF"/>
    <w:rsid w:val="008B7173"/>
    <w:rsid w:val="008B7644"/>
    <w:rsid w:val="008B7718"/>
    <w:rsid w:val="008C047A"/>
    <w:rsid w:val="008C076F"/>
    <w:rsid w:val="008C0DBC"/>
    <w:rsid w:val="008C16A4"/>
    <w:rsid w:val="008C17EB"/>
    <w:rsid w:val="008C19BA"/>
    <w:rsid w:val="008C19FC"/>
    <w:rsid w:val="008C1D13"/>
    <w:rsid w:val="008C1E6E"/>
    <w:rsid w:val="008C205F"/>
    <w:rsid w:val="008C24D2"/>
    <w:rsid w:val="008C295E"/>
    <w:rsid w:val="008C341F"/>
    <w:rsid w:val="008C38EB"/>
    <w:rsid w:val="008C4280"/>
    <w:rsid w:val="008C444D"/>
    <w:rsid w:val="008C4C7E"/>
    <w:rsid w:val="008C4EA9"/>
    <w:rsid w:val="008C5188"/>
    <w:rsid w:val="008C594D"/>
    <w:rsid w:val="008C5A8C"/>
    <w:rsid w:val="008C5B19"/>
    <w:rsid w:val="008C63ED"/>
    <w:rsid w:val="008C649F"/>
    <w:rsid w:val="008C69A5"/>
    <w:rsid w:val="008C751F"/>
    <w:rsid w:val="008C7906"/>
    <w:rsid w:val="008C7BD1"/>
    <w:rsid w:val="008D07C9"/>
    <w:rsid w:val="008D0A34"/>
    <w:rsid w:val="008D0D87"/>
    <w:rsid w:val="008D1123"/>
    <w:rsid w:val="008D17E8"/>
    <w:rsid w:val="008D212E"/>
    <w:rsid w:val="008D36F4"/>
    <w:rsid w:val="008D379B"/>
    <w:rsid w:val="008D38CF"/>
    <w:rsid w:val="008D4262"/>
    <w:rsid w:val="008D5400"/>
    <w:rsid w:val="008D55FE"/>
    <w:rsid w:val="008D58FD"/>
    <w:rsid w:val="008D5B7A"/>
    <w:rsid w:val="008D5DCC"/>
    <w:rsid w:val="008D6767"/>
    <w:rsid w:val="008D72AB"/>
    <w:rsid w:val="008D7CC6"/>
    <w:rsid w:val="008D7CCA"/>
    <w:rsid w:val="008E0168"/>
    <w:rsid w:val="008E15CF"/>
    <w:rsid w:val="008E19FF"/>
    <w:rsid w:val="008E1E5A"/>
    <w:rsid w:val="008E2671"/>
    <w:rsid w:val="008E2888"/>
    <w:rsid w:val="008E3057"/>
    <w:rsid w:val="008E37C0"/>
    <w:rsid w:val="008E37FE"/>
    <w:rsid w:val="008E399B"/>
    <w:rsid w:val="008E3B21"/>
    <w:rsid w:val="008E4280"/>
    <w:rsid w:val="008E458B"/>
    <w:rsid w:val="008E4D83"/>
    <w:rsid w:val="008E560C"/>
    <w:rsid w:val="008E5A5C"/>
    <w:rsid w:val="008E5D3B"/>
    <w:rsid w:val="008E6178"/>
    <w:rsid w:val="008E6D83"/>
    <w:rsid w:val="008E7DFA"/>
    <w:rsid w:val="008F025D"/>
    <w:rsid w:val="008F1783"/>
    <w:rsid w:val="008F19AB"/>
    <w:rsid w:val="008F1A26"/>
    <w:rsid w:val="008F1CAC"/>
    <w:rsid w:val="008F1F70"/>
    <w:rsid w:val="008F26BD"/>
    <w:rsid w:val="008F311D"/>
    <w:rsid w:val="008F371B"/>
    <w:rsid w:val="008F3BCE"/>
    <w:rsid w:val="008F3C8E"/>
    <w:rsid w:val="008F3D16"/>
    <w:rsid w:val="008F40E9"/>
    <w:rsid w:val="008F455B"/>
    <w:rsid w:val="008F48AA"/>
    <w:rsid w:val="008F527F"/>
    <w:rsid w:val="008F5721"/>
    <w:rsid w:val="008F5754"/>
    <w:rsid w:val="008F5F21"/>
    <w:rsid w:val="008F651F"/>
    <w:rsid w:val="008F6C73"/>
    <w:rsid w:val="008F6EB7"/>
    <w:rsid w:val="008F76DB"/>
    <w:rsid w:val="008F7A3A"/>
    <w:rsid w:val="0090142B"/>
    <w:rsid w:val="009014FF"/>
    <w:rsid w:val="00901556"/>
    <w:rsid w:val="00901563"/>
    <w:rsid w:val="009016A5"/>
    <w:rsid w:val="009018AC"/>
    <w:rsid w:val="009020D0"/>
    <w:rsid w:val="009022C7"/>
    <w:rsid w:val="009029AA"/>
    <w:rsid w:val="00902BAE"/>
    <w:rsid w:val="00902C20"/>
    <w:rsid w:val="00902EC6"/>
    <w:rsid w:val="0090308E"/>
    <w:rsid w:val="009032AA"/>
    <w:rsid w:val="00903592"/>
    <w:rsid w:val="0090364C"/>
    <w:rsid w:val="00903B0C"/>
    <w:rsid w:val="00903CEB"/>
    <w:rsid w:val="00904352"/>
    <w:rsid w:val="00904713"/>
    <w:rsid w:val="009047E2"/>
    <w:rsid w:val="00904FC5"/>
    <w:rsid w:val="009054D7"/>
    <w:rsid w:val="009070C3"/>
    <w:rsid w:val="00907185"/>
    <w:rsid w:val="0090738F"/>
    <w:rsid w:val="009073DC"/>
    <w:rsid w:val="009079F3"/>
    <w:rsid w:val="00907C5C"/>
    <w:rsid w:val="00907EBB"/>
    <w:rsid w:val="009111B8"/>
    <w:rsid w:val="00911354"/>
    <w:rsid w:val="00911387"/>
    <w:rsid w:val="009116D4"/>
    <w:rsid w:val="009118B4"/>
    <w:rsid w:val="00912DD6"/>
    <w:rsid w:val="00912EAA"/>
    <w:rsid w:val="0091339E"/>
    <w:rsid w:val="00913E27"/>
    <w:rsid w:val="00914979"/>
    <w:rsid w:val="0091515E"/>
    <w:rsid w:val="009156B7"/>
    <w:rsid w:val="00915B6F"/>
    <w:rsid w:val="00915FB4"/>
    <w:rsid w:val="00916705"/>
    <w:rsid w:val="009169E1"/>
    <w:rsid w:val="00916A4F"/>
    <w:rsid w:val="00916D7D"/>
    <w:rsid w:val="00917529"/>
    <w:rsid w:val="0091775D"/>
    <w:rsid w:val="00917884"/>
    <w:rsid w:val="00917A61"/>
    <w:rsid w:val="00917B7B"/>
    <w:rsid w:val="00920519"/>
    <w:rsid w:val="00920929"/>
    <w:rsid w:val="009209C0"/>
    <w:rsid w:val="00920F40"/>
    <w:rsid w:val="009210D2"/>
    <w:rsid w:val="00921356"/>
    <w:rsid w:val="00921422"/>
    <w:rsid w:val="00921667"/>
    <w:rsid w:val="00921740"/>
    <w:rsid w:val="009217DA"/>
    <w:rsid w:val="0092193E"/>
    <w:rsid w:val="0092196C"/>
    <w:rsid w:val="00921A35"/>
    <w:rsid w:val="009220CB"/>
    <w:rsid w:val="00922176"/>
    <w:rsid w:val="00922AEC"/>
    <w:rsid w:val="00922B79"/>
    <w:rsid w:val="00922BC9"/>
    <w:rsid w:val="00923C0A"/>
    <w:rsid w:val="00923DD5"/>
    <w:rsid w:val="00924492"/>
    <w:rsid w:val="009245BB"/>
    <w:rsid w:val="00925741"/>
    <w:rsid w:val="00925916"/>
    <w:rsid w:val="00925E54"/>
    <w:rsid w:val="0092621A"/>
    <w:rsid w:val="00926DD5"/>
    <w:rsid w:val="009273AE"/>
    <w:rsid w:val="00927DE8"/>
    <w:rsid w:val="00927E7A"/>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6F4D"/>
    <w:rsid w:val="009371FC"/>
    <w:rsid w:val="009373F8"/>
    <w:rsid w:val="0093754A"/>
    <w:rsid w:val="00937571"/>
    <w:rsid w:val="00937821"/>
    <w:rsid w:val="0094076F"/>
    <w:rsid w:val="0094100F"/>
    <w:rsid w:val="009412E5"/>
    <w:rsid w:val="0094155E"/>
    <w:rsid w:val="00941E2F"/>
    <w:rsid w:val="009424A9"/>
    <w:rsid w:val="009424BB"/>
    <w:rsid w:val="00943049"/>
    <w:rsid w:val="00943098"/>
    <w:rsid w:val="00944041"/>
    <w:rsid w:val="00945932"/>
    <w:rsid w:val="0094605E"/>
    <w:rsid w:val="0094623D"/>
    <w:rsid w:val="009467DF"/>
    <w:rsid w:val="009467FB"/>
    <w:rsid w:val="00946996"/>
    <w:rsid w:val="00946AC5"/>
    <w:rsid w:val="00946AFE"/>
    <w:rsid w:val="00946C9A"/>
    <w:rsid w:val="009474FA"/>
    <w:rsid w:val="009478D5"/>
    <w:rsid w:val="00947CA9"/>
    <w:rsid w:val="00947E4B"/>
    <w:rsid w:val="00952009"/>
    <w:rsid w:val="009528EB"/>
    <w:rsid w:val="00952A31"/>
    <w:rsid w:val="00953630"/>
    <w:rsid w:val="00953BC0"/>
    <w:rsid w:val="00954306"/>
    <w:rsid w:val="00954C1C"/>
    <w:rsid w:val="00954CBD"/>
    <w:rsid w:val="00954DCD"/>
    <w:rsid w:val="00955E2B"/>
    <w:rsid w:val="009574D1"/>
    <w:rsid w:val="00957524"/>
    <w:rsid w:val="00960A84"/>
    <w:rsid w:val="00960D8B"/>
    <w:rsid w:val="0096176D"/>
    <w:rsid w:val="009618C2"/>
    <w:rsid w:val="00962A1B"/>
    <w:rsid w:val="00963006"/>
    <w:rsid w:val="009637DA"/>
    <w:rsid w:val="00963B64"/>
    <w:rsid w:val="00963FE0"/>
    <w:rsid w:val="0096411F"/>
    <w:rsid w:val="0096462B"/>
    <w:rsid w:val="00965022"/>
    <w:rsid w:val="00965D9F"/>
    <w:rsid w:val="00966823"/>
    <w:rsid w:val="00967282"/>
    <w:rsid w:val="00967827"/>
    <w:rsid w:val="00967E3F"/>
    <w:rsid w:val="00967E95"/>
    <w:rsid w:val="00970496"/>
    <w:rsid w:val="00970B94"/>
    <w:rsid w:val="00970DB0"/>
    <w:rsid w:val="00971AD8"/>
    <w:rsid w:val="00971B6C"/>
    <w:rsid w:val="00971C9E"/>
    <w:rsid w:val="009724DA"/>
    <w:rsid w:val="009725EC"/>
    <w:rsid w:val="00972FFE"/>
    <w:rsid w:val="00973301"/>
    <w:rsid w:val="009738CD"/>
    <w:rsid w:val="00973BEA"/>
    <w:rsid w:val="00973D85"/>
    <w:rsid w:val="00974315"/>
    <w:rsid w:val="0097435B"/>
    <w:rsid w:val="00974726"/>
    <w:rsid w:val="00974B74"/>
    <w:rsid w:val="00974C88"/>
    <w:rsid w:val="0097541F"/>
    <w:rsid w:val="00975451"/>
    <w:rsid w:val="009761C4"/>
    <w:rsid w:val="0097655C"/>
    <w:rsid w:val="00976E97"/>
    <w:rsid w:val="00976F0C"/>
    <w:rsid w:val="009772CC"/>
    <w:rsid w:val="00977860"/>
    <w:rsid w:val="009779A4"/>
    <w:rsid w:val="00977D12"/>
    <w:rsid w:val="009805A6"/>
    <w:rsid w:val="00981A1D"/>
    <w:rsid w:val="00982546"/>
    <w:rsid w:val="00982BED"/>
    <w:rsid w:val="00983948"/>
    <w:rsid w:val="00983972"/>
    <w:rsid w:val="0098437C"/>
    <w:rsid w:val="009845F4"/>
    <w:rsid w:val="00984751"/>
    <w:rsid w:val="00984864"/>
    <w:rsid w:val="00985FB6"/>
    <w:rsid w:val="0098616C"/>
    <w:rsid w:val="009861AF"/>
    <w:rsid w:val="00986741"/>
    <w:rsid w:val="00986792"/>
    <w:rsid w:val="00986955"/>
    <w:rsid w:val="00986C54"/>
    <w:rsid w:val="00987B2C"/>
    <w:rsid w:val="00987D92"/>
    <w:rsid w:val="0099008C"/>
    <w:rsid w:val="009903AE"/>
    <w:rsid w:val="009905E5"/>
    <w:rsid w:val="00990F80"/>
    <w:rsid w:val="00991272"/>
    <w:rsid w:val="00991415"/>
    <w:rsid w:val="0099178B"/>
    <w:rsid w:val="00991989"/>
    <w:rsid w:val="00991C51"/>
    <w:rsid w:val="00991FB3"/>
    <w:rsid w:val="009927A3"/>
    <w:rsid w:val="009927DE"/>
    <w:rsid w:val="00992D4A"/>
    <w:rsid w:val="00992F16"/>
    <w:rsid w:val="009931EC"/>
    <w:rsid w:val="00993469"/>
    <w:rsid w:val="00993F5A"/>
    <w:rsid w:val="009943C4"/>
    <w:rsid w:val="009944EB"/>
    <w:rsid w:val="00994DC9"/>
    <w:rsid w:val="00995683"/>
    <w:rsid w:val="009958ED"/>
    <w:rsid w:val="00995A64"/>
    <w:rsid w:val="00995D2E"/>
    <w:rsid w:val="0099628D"/>
    <w:rsid w:val="009966A1"/>
    <w:rsid w:val="0099697D"/>
    <w:rsid w:val="00996DD9"/>
    <w:rsid w:val="009A0A32"/>
    <w:rsid w:val="009A1E5C"/>
    <w:rsid w:val="009A216F"/>
    <w:rsid w:val="009A2945"/>
    <w:rsid w:val="009A2D2B"/>
    <w:rsid w:val="009A3037"/>
    <w:rsid w:val="009A3353"/>
    <w:rsid w:val="009A38DB"/>
    <w:rsid w:val="009A3AEA"/>
    <w:rsid w:val="009A4CFC"/>
    <w:rsid w:val="009A576B"/>
    <w:rsid w:val="009A5964"/>
    <w:rsid w:val="009A5C7B"/>
    <w:rsid w:val="009A7062"/>
    <w:rsid w:val="009A7A16"/>
    <w:rsid w:val="009A7F82"/>
    <w:rsid w:val="009B00AC"/>
    <w:rsid w:val="009B0307"/>
    <w:rsid w:val="009B038C"/>
    <w:rsid w:val="009B074A"/>
    <w:rsid w:val="009B0B4D"/>
    <w:rsid w:val="009B0D2B"/>
    <w:rsid w:val="009B18AC"/>
    <w:rsid w:val="009B1934"/>
    <w:rsid w:val="009B2338"/>
    <w:rsid w:val="009B2D6D"/>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467"/>
    <w:rsid w:val="009C088E"/>
    <w:rsid w:val="009C0BEA"/>
    <w:rsid w:val="009C111E"/>
    <w:rsid w:val="009C1B66"/>
    <w:rsid w:val="009C1DB5"/>
    <w:rsid w:val="009C2006"/>
    <w:rsid w:val="009C2C3D"/>
    <w:rsid w:val="009C2CAE"/>
    <w:rsid w:val="009C3B0F"/>
    <w:rsid w:val="009C3B68"/>
    <w:rsid w:val="009C3E1D"/>
    <w:rsid w:val="009C40AE"/>
    <w:rsid w:val="009C4BE8"/>
    <w:rsid w:val="009C4D88"/>
    <w:rsid w:val="009C585A"/>
    <w:rsid w:val="009C6035"/>
    <w:rsid w:val="009C6961"/>
    <w:rsid w:val="009C6AB0"/>
    <w:rsid w:val="009C6F4B"/>
    <w:rsid w:val="009C7AC6"/>
    <w:rsid w:val="009C7DF5"/>
    <w:rsid w:val="009D007A"/>
    <w:rsid w:val="009D019D"/>
    <w:rsid w:val="009D078A"/>
    <w:rsid w:val="009D0BF1"/>
    <w:rsid w:val="009D0F87"/>
    <w:rsid w:val="009D169C"/>
    <w:rsid w:val="009D2126"/>
    <w:rsid w:val="009D24AD"/>
    <w:rsid w:val="009D3024"/>
    <w:rsid w:val="009D3200"/>
    <w:rsid w:val="009D35D0"/>
    <w:rsid w:val="009D3F99"/>
    <w:rsid w:val="009D42CC"/>
    <w:rsid w:val="009D4D00"/>
    <w:rsid w:val="009D5060"/>
    <w:rsid w:val="009D53A6"/>
    <w:rsid w:val="009D5BFC"/>
    <w:rsid w:val="009D65CA"/>
    <w:rsid w:val="009D6897"/>
    <w:rsid w:val="009D69F6"/>
    <w:rsid w:val="009D6A7C"/>
    <w:rsid w:val="009D6FEA"/>
    <w:rsid w:val="009D763F"/>
    <w:rsid w:val="009D7BDC"/>
    <w:rsid w:val="009E083E"/>
    <w:rsid w:val="009E0930"/>
    <w:rsid w:val="009E0B83"/>
    <w:rsid w:val="009E15D9"/>
    <w:rsid w:val="009E1FEE"/>
    <w:rsid w:val="009E20F9"/>
    <w:rsid w:val="009E2158"/>
    <w:rsid w:val="009E2C04"/>
    <w:rsid w:val="009E3314"/>
    <w:rsid w:val="009E362E"/>
    <w:rsid w:val="009E3EDB"/>
    <w:rsid w:val="009E41E4"/>
    <w:rsid w:val="009E5F23"/>
    <w:rsid w:val="009E60E3"/>
    <w:rsid w:val="009E7002"/>
    <w:rsid w:val="009E7099"/>
    <w:rsid w:val="009E7EB5"/>
    <w:rsid w:val="009F0221"/>
    <w:rsid w:val="009F061D"/>
    <w:rsid w:val="009F0FD9"/>
    <w:rsid w:val="009F1353"/>
    <w:rsid w:val="009F143F"/>
    <w:rsid w:val="009F15E7"/>
    <w:rsid w:val="009F1D21"/>
    <w:rsid w:val="009F2134"/>
    <w:rsid w:val="009F2367"/>
    <w:rsid w:val="009F273F"/>
    <w:rsid w:val="009F3668"/>
    <w:rsid w:val="009F37EC"/>
    <w:rsid w:val="009F4849"/>
    <w:rsid w:val="009F4C12"/>
    <w:rsid w:val="009F4DF4"/>
    <w:rsid w:val="009F4F2A"/>
    <w:rsid w:val="009F55EF"/>
    <w:rsid w:val="009F67D8"/>
    <w:rsid w:val="009F69E2"/>
    <w:rsid w:val="009F7358"/>
    <w:rsid w:val="00A0039C"/>
    <w:rsid w:val="00A004EC"/>
    <w:rsid w:val="00A00E5E"/>
    <w:rsid w:val="00A0182F"/>
    <w:rsid w:val="00A018B1"/>
    <w:rsid w:val="00A01ED4"/>
    <w:rsid w:val="00A0210E"/>
    <w:rsid w:val="00A02114"/>
    <w:rsid w:val="00A0216C"/>
    <w:rsid w:val="00A02464"/>
    <w:rsid w:val="00A02DE1"/>
    <w:rsid w:val="00A04093"/>
    <w:rsid w:val="00A044AD"/>
    <w:rsid w:val="00A04763"/>
    <w:rsid w:val="00A047B5"/>
    <w:rsid w:val="00A04952"/>
    <w:rsid w:val="00A04C50"/>
    <w:rsid w:val="00A04CB2"/>
    <w:rsid w:val="00A04E79"/>
    <w:rsid w:val="00A055AE"/>
    <w:rsid w:val="00A057A0"/>
    <w:rsid w:val="00A05C12"/>
    <w:rsid w:val="00A06797"/>
    <w:rsid w:val="00A06A19"/>
    <w:rsid w:val="00A06EC4"/>
    <w:rsid w:val="00A070A1"/>
    <w:rsid w:val="00A079F2"/>
    <w:rsid w:val="00A106FA"/>
    <w:rsid w:val="00A10C4E"/>
    <w:rsid w:val="00A116B8"/>
    <w:rsid w:val="00A12487"/>
    <w:rsid w:val="00A125D9"/>
    <w:rsid w:val="00A126C7"/>
    <w:rsid w:val="00A132FA"/>
    <w:rsid w:val="00A14806"/>
    <w:rsid w:val="00A15CC4"/>
    <w:rsid w:val="00A16BC1"/>
    <w:rsid w:val="00A17373"/>
    <w:rsid w:val="00A175CD"/>
    <w:rsid w:val="00A177A2"/>
    <w:rsid w:val="00A17E58"/>
    <w:rsid w:val="00A2143A"/>
    <w:rsid w:val="00A219E4"/>
    <w:rsid w:val="00A21AF2"/>
    <w:rsid w:val="00A21F1F"/>
    <w:rsid w:val="00A22245"/>
    <w:rsid w:val="00A22657"/>
    <w:rsid w:val="00A2270C"/>
    <w:rsid w:val="00A22BB7"/>
    <w:rsid w:val="00A23481"/>
    <w:rsid w:val="00A234A2"/>
    <w:rsid w:val="00A2377B"/>
    <w:rsid w:val="00A23A70"/>
    <w:rsid w:val="00A249C9"/>
    <w:rsid w:val="00A24DB1"/>
    <w:rsid w:val="00A24E92"/>
    <w:rsid w:val="00A253E5"/>
    <w:rsid w:val="00A25583"/>
    <w:rsid w:val="00A25B05"/>
    <w:rsid w:val="00A26240"/>
    <w:rsid w:val="00A26596"/>
    <w:rsid w:val="00A27F5A"/>
    <w:rsid w:val="00A30775"/>
    <w:rsid w:val="00A30948"/>
    <w:rsid w:val="00A31607"/>
    <w:rsid w:val="00A317DA"/>
    <w:rsid w:val="00A31BA3"/>
    <w:rsid w:val="00A31DC5"/>
    <w:rsid w:val="00A32AEA"/>
    <w:rsid w:val="00A33C73"/>
    <w:rsid w:val="00A33E5D"/>
    <w:rsid w:val="00A34800"/>
    <w:rsid w:val="00A3549B"/>
    <w:rsid w:val="00A35900"/>
    <w:rsid w:val="00A35B15"/>
    <w:rsid w:val="00A35CED"/>
    <w:rsid w:val="00A36697"/>
    <w:rsid w:val="00A378EB"/>
    <w:rsid w:val="00A37D3B"/>
    <w:rsid w:val="00A407CD"/>
    <w:rsid w:val="00A40D84"/>
    <w:rsid w:val="00A40EA6"/>
    <w:rsid w:val="00A41593"/>
    <w:rsid w:val="00A418AE"/>
    <w:rsid w:val="00A41BDB"/>
    <w:rsid w:val="00A41D7F"/>
    <w:rsid w:val="00A421F1"/>
    <w:rsid w:val="00A42E30"/>
    <w:rsid w:val="00A43F83"/>
    <w:rsid w:val="00A4456B"/>
    <w:rsid w:val="00A4558C"/>
    <w:rsid w:val="00A4581A"/>
    <w:rsid w:val="00A45D1D"/>
    <w:rsid w:val="00A45D84"/>
    <w:rsid w:val="00A473F7"/>
    <w:rsid w:val="00A47B80"/>
    <w:rsid w:val="00A5066C"/>
    <w:rsid w:val="00A51C8A"/>
    <w:rsid w:val="00A51ECA"/>
    <w:rsid w:val="00A51FDE"/>
    <w:rsid w:val="00A52B17"/>
    <w:rsid w:val="00A52F5C"/>
    <w:rsid w:val="00A535F6"/>
    <w:rsid w:val="00A536F2"/>
    <w:rsid w:val="00A539A7"/>
    <w:rsid w:val="00A539D6"/>
    <w:rsid w:val="00A539DB"/>
    <w:rsid w:val="00A54297"/>
    <w:rsid w:val="00A55E78"/>
    <w:rsid w:val="00A57489"/>
    <w:rsid w:val="00A57743"/>
    <w:rsid w:val="00A57D6A"/>
    <w:rsid w:val="00A606E6"/>
    <w:rsid w:val="00A60E65"/>
    <w:rsid w:val="00A61127"/>
    <w:rsid w:val="00A61375"/>
    <w:rsid w:val="00A6152C"/>
    <w:rsid w:val="00A616FA"/>
    <w:rsid w:val="00A618A1"/>
    <w:rsid w:val="00A61FA4"/>
    <w:rsid w:val="00A62458"/>
    <w:rsid w:val="00A6251A"/>
    <w:rsid w:val="00A626F6"/>
    <w:rsid w:val="00A62E94"/>
    <w:rsid w:val="00A633A1"/>
    <w:rsid w:val="00A63416"/>
    <w:rsid w:val="00A63C54"/>
    <w:rsid w:val="00A64A62"/>
    <w:rsid w:val="00A64C9B"/>
    <w:rsid w:val="00A64F8C"/>
    <w:rsid w:val="00A653F4"/>
    <w:rsid w:val="00A65A30"/>
    <w:rsid w:val="00A65CAE"/>
    <w:rsid w:val="00A65E35"/>
    <w:rsid w:val="00A66000"/>
    <w:rsid w:val="00A66040"/>
    <w:rsid w:val="00A66472"/>
    <w:rsid w:val="00A66700"/>
    <w:rsid w:val="00A66E52"/>
    <w:rsid w:val="00A67A44"/>
    <w:rsid w:val="00A67CCA"/>
    <w:rsid w:val="00A67E76"/>
    <w:rsid w:val="00A70033"/>
    <w:rsid w:val="00A70317"/>
    <w:rsid w:val="00A70436"/>
    <w:rsid w:val="00A7095B"/>
    <w:rsid w:val="00A70DD6"/>
    <w:rsid w:val="00A710EA"/>
    <w:rsid w:val="00A71383"/>
    <w:rsid w:val="00A7166D"/>
    <w:rsid w:val="00A71E9C"/>
    <w:rsid w:val="00A74281"/>
    <w:rsid w:val="00A74C7D"/>
    <w:rsid w:val="00A755F9"/>
    <w:rsid w:val="00A76526"/>
    <w:rsid w:val="00A76FC1"/>
    <w:rsid w:val="00A77585"/>
    <w:rsid w:val="00A77CB3"/>
    <w:rsid w:val="00A80321"/>
    <w:rsid w:val="00A80E01"/>
    <w:rsid w:val="00A80FAF"/>
    <w:rsid w:val="00A81345"/>
    <w:rsid w:val="00A82DC2"/>
    <w:rsid w:val="00A83CF1"/>
    <w:rsid w:val="00A83DEC"/>
    <w:rsid w:val="00A84B72"/>
    <w:rsid w:val="00A84D7B"/>
    <w:rsid w:val="00A85617"/>
    <w:rsid w:val="00A85630"/>
    <w:rsid w:val="00A85ADF"/>
    <w:rsid w:val="00A85F0F"/>
    <w:rsid w:val="00A86297"/>
    <w:rsid w:val="00A86CBE"/>
    <w:rsid w:val="00A86D51"/>
    <w:rsid w:val="00A86DEA"/>
    <w:rsid w:val="00A9004C"/>
    <w:rsid w:val="00A90F5C"/>
    <w:rsid w:val="00A91F0A"/>
    <w:rsid w:val="00A92682"/>
    <w:rsid w:val="00A92A54"/>
    <w:rsid w:val="00A931FB"/>
    <w:rsid w:val="00A93E2D"/>
    <w:rsid w:val="00A93F52"/>
    <w:rsid w:val="00A95697"/>
    <w:rsid w:val="00A95DB6"/>
    <w:rsid w:val="00A95E07"/>
    <w:rsid w:val="00A9703B"/>
    <w:rsid w:val="00A97427"/>
    <w:rsid w:val="00A978E5"/>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515E"/>
    <w:rsid w:val="00AA6290"/>
    <w:rsid w:val="00AA64A9"/>
    <w:rsid w:val="00AA67E9"/>
    <w:rsid w:val="00AA6914"/>
    <w:rsid w:val="00AA6C76"/>
    <w:rsid w:val="00AA6CD2"/>
    <w:rsid w:val="00AA6EC0"/>
    <w:rsid w:val="00AA6F11"/>
    <w:rsid w:val="00AA7464"/>
    <w:rsid w:val="00AA7475"/>
    <w:rsid w:val="00AA79A5"/>
    <w:rsid w:val="00AA7AE8"/>
    <w:rsid w:val="00AA7C25"/>
    <w:rsid w:val="00AB0537"/>
    <w:rsid w:val="00AB0E05"/>
    <w:rsid w:val="00AB208B"/>
    <w:rsid w:val="00AB2F68"/>
    <w:rsid w:val="00AB32C3"/>
    <w:rsid w:val="00AB37C8"/>
    <w:rsid w:val="00AB3899"/>
    <w:rsid w:val="00AB43C2"/>
    <w:rsid w:val="00AB4AB2"/>
    <w:rsid w:val="00AB5657"/>
    <w:rsid w:val="00AB56E1"/>
    <w:rsid w:val="00AB6126"/>
    <w:rsid w:val="00AB62E7"/>
    <w:rsid w:val="00AB63A7"/>
    <w:rsid w:val="00AB6974"/>
    <w:rsid w:val="00AB6D73"/>
    <w:rsid w:val="00AB7772"/>
    <w:rsid w:val="00AB7B58"/>
    <w:rsid w:val="00AB7E14"/>
    <w:rsid w:val="00AC0271"/>
    <w:rsid w:val="00AC098F"/>
    <w:rsid w:val="00AC137D"/>
    <w:rsid w:val="00AC1CA4"/>
    <w:rsid w:val="00AC1EA0"/>
    <w:rsid w:val="00AC1EE7"/>
    <w:rsid w:val="00AC1FF7"/>
    <w:rsid w:val="00AC2610"/>
    <w:rsid w:val="00AC30AF"/>
    <w:rsid w:val="00AC310C"/>
    <w:rsid w:val="00AC349F"/>
    <w:rsid w:val="00AC34A9"/>
    <w:rsid w:val="00AC35DB"/>
    <w:rsid w:val="00AC3822"/>
    <w:rsid w:val="00AC41C7"/>
    <w:rsid w:val="00AC455C"/>
    <w:rsid w:val="00AC476B"/>
    <w:rsid w:val="00AC4DFC"/>
    <w:rsid w:val="00AC4EC6"/>
    <w:rsid w:val="00AC504D"/>
    <w:rsid w:val="00AC5121"/>
    <w:rsid w:val="00AC548C"/>
    <w:rsid w:val="00AC57B0"/>
    <w:rsid w:val="00AC5C7D"/>
    <w:rsid w:val="00AC60B9"/>
    <w:rsid w:val="00AC6C0E"/>
    <w:rsid w:val="00AC7015"/>
    <w:rsid w:val="00AC7DF1"/>
    <w:rsid w:val="00AD0255"/>
    <w:rsid w:val="00AD0466"/>
    <w:rsid w:val="00AD0D42"/>
    <w:rsid w:val="00AD113A"/>
    <w:rsid w:val="00AD22E9"/>
    <w:rsid w:val="00AD283C"/>
    <w:rsid w:val="00AD38A0"/>
    <w:rsid w:val="00AD3D29"/>
    <w:rsid w:val="00AD3FD8"/>
    <w:rsid w:val="00AD4660"/>
    <w:rsid w:val="00AD48DF"/>
    <w:rsid w:val="00AD4B80"/>
    <w:rsid w:val="00AD4C21"/>
    <w:rsid w:val="00AD4DE6"/>
    <w:rsid w:val="00AD4FFC"/>
    <w:rsid w:val="00AD5003"/>
    <w:rsid w:val="00AD5106"/>
    <w:rsid w:val="00AD55F5"/>
    <w:rsid w:val="00AD6195"/>
    <w:rsid w:val="00AD6685"/>
    <w:rsid w:val="00AD69C7"/>
    <w:rsid w:val="00AD7719"/>
    <w:rsid w:val="00AE04CC"/>
    <w:rsid w:val="00AE0681"/>
    <w:rsid w:val="00AE092C"/>
    <w:rsid w:val="00AE0ADB"/>
    <w:rsid w:val="00AE0E12"/>
    <w:rsid w:val="00AE1965"/>
    <w:rsid w:val="00AE1C43"/>
    <w:rsid w:val="00AE278B"/>
    <w:rsid w:val="00AE2CDE"/>
    <w:rsid w:val="00AE3081"/>
    <w:rsid w:val="00AE32D6"/>
    <w:rsid w:val="00AE369C"/>
    <w:rsid w:val="00AE3EE6"/>
    <w:rsid w:val="00AE483B"/>
    <w:rsid w:val="00AE49E5"/>
    <w:rsid w:val="00AE4CFD"/>
    <w:rsid w:val="00AE4E83"/>
    <w:rsid w:val="00AE54D4"/>
    <w:rsid w:val="00AE57F9"/>
    <w:rsid w:val="00AE58AA"/>
    <w:rsid w:val="00AE5B03"/>
    <w:rsid w:val="00AE62A5"/>
    <w:rsid w:val="00AE630F"/>
    <w:rsid w:val="00AE6604"/>
    <w:rsid w:val="00AE660B"/>
    <w:rsid w:val="00AE7127"/>
    <w:rsid w:val="00AE7251"/>
    <w:rsid w:val="00AE78F2"/>
    <w:rsid w:val="00AE7D95"/>
    <w:rsid w:val="00AE7EBE"/>
    <w:rsid w:val="00AF03CE"/>
    <w:rsid w:val="00AF090A"/>
    <w:rsid w:val="00AF0B8C"/>
    <w:rsid w:val="00AF22E6"/>
    <w:rsid w:val="00AF2845"/>
    <w:rsid w:val="00AF343A"/>
    <w:rsid w:val="00AF4F86"/>
    <w:rsid w:val="00AF527C"/>
    <w:rsid w:val="00AF5916"/>
    <w:rsid w:val="00AF5D72"/>
    <w:rsid w:val="00AF6310"/>
    <w:rsid w:val="00AF63B9"/>
    <w:rsid w:val="00AF6728"/>
    <w:rsid w:val="00AF6876"/>
    <w:rsid w:val="00AF70CA"/>
    <w:rsid w:val="00AF7166"/>
    <w:rsid w:val="00AF7E9B"/>
    <w:rsid w:val="00B0085D"/>
    <w:rsid w:val="00B00E39"/>
    <w:rsid w:val="00B00F8B"/>
    <w:rsid w:val="00B01B01"/>
    <w:rsid w:val="00B01D41"/>
    <w:rsid w:val="00B025D5"/>
    <w:rsid w:val="00B02766"/>
    <w:rsid w:val="00B0283F"/>
    <w:rsid w:val="00B0299F"/>
    <w:rsid w:val="00B02A45"/>
    <w:rsid w:val="00B03816"/>
    <w:rsid w:val="00B03E03"/>
    <w:rsid w:val="00B0432D"/>
    <w:rsid w:val="00B04D5B"/>
    <w:rsid w:val="00B05227"/>
    <w:rsid w:val="00B0578E"/>
    <w:rsid w:val="00B05A28"/>
    <w:rsid w:val="00B05CE8"/>
    <w:rsid w:val="00B06124"/>
    <w:rsid w:val="00B06156"/>
    <w:rsid w:val="00B06449"/>
    <w:rsid w:val="00B06C9E"/>
    <w:rsid w:val="00B0705A"/>
    <w:rsid w:val="00B0706E"/>
    <w:rsid w:val="00B1019B"/>
    <w:rsid w:val="00B108AE"/>
    <w:rsid w:val="00B116F8"/>
    <w:rsid w:val="00B12101"/>
    <w:rsid w:val="00B1281F"/>
    <w:rsid w:val="00B12AC4"/>
    <w:rsid w:val="00B12C12"/>
    <w:rsid w:val="00B12E46"/>
    <w:rsid w:val="00B13371"/>
    <w:rsid w:val="00B13B8E"/>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B8B"/>
    <w:rsid w:val="00B23007"/>
    <w:rsid w:val="00B239E1"/>
    <w:rsid w:val="00B23BF3"/>
    <w:rsid w:val="00B241FC"/>
    <w:rsid w:val="00B24270"/>
    <w:rsid w:val="00B246D1"/>
    <w:rsid w:val="00B24CE5"/>
    <w:rsid w:val="00B24F7B"/>
    <w:rsid w:val="00B253A0"/>
    <w:rsid w:val="00B25DDF"/>
    <w:rsid w:val="00B25FCC"/>
    <w:rsid w:val="00B26C1D"/>
    <w:rsid w:val="00B27A17"/>
    <w:rsid w:val="00B27BAB"/>
    <w:rsid w:val="00B27C40"/>
    <w:rsid w:val="00B302C2"/>
    <w:rsid w:val="00B305BD"/>
    <w:rsid w:val="00B30C29"/>
    <w:rsid w:val="00B30CD6"/>
    <w:rsid w:val="00B31618"/>
    <w:rsid w:val="00B31753"/>
    <w:rsid w:val="00B31829"/>
    <w:rsid w:val="00B31925"/>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401DC"/>
    <w:rsid w:val="00B40733"/>
    <w:rsid w:val="00B40769"/>
    <w:rsid w:val="00B41305"/>
    <w:rsid w:val="00B42131"/>
    <w:rsid w:val="00B4298B"/>
    <w:rsid w:val="00B42B64"/>
    <w:rsid w:val="00B42E2B"/>
    <w:rsid w:val="00B43189"/>
    <w:rsid w:val="00B43892"/>
    <w:rsid w:val="00B43EB7"/>
    <w:rsid w:val="00B44383"/>
    <w:rsid w:val="00B44639"/>
    <w:rsid w:val="00B4481A"/>
    <w:rsid w:val="00B44B51"/>
    <w:rsid w:val="00B4543E"/>
    <w:rsid w:val="00B4547C"/>
    <w:rsid w:val="00B4564B"/>
    <w:rsid w:val="00B45936"/>
    <w:rsid w:val="00B461D2"/>
    <w:rsid w:val="00B4747B"/>
    <w:rsid w:val="00B47A03"/>
    <w:rsid w:val="00B47ABF"/>
    <w:rsid w:val="00B47D2F"/>
    <w:rsid w:val="00B47DDE"/>
    <w:rsid w:val="00B50062"/>
    <w:rsid w:val="00B500FA"/>
    <w:rsid w:val="00B50265"/>
    <w:rsid w:val="00B5027E"/>
    <w:rsid w:val="00B502C4"/>
    <w:rsid w:val="00B508DD"/>
    <w:rsid w:val="00B50C01"/>
    <w:rsid w:val="00B50E62"/>
    <w:rsid w:val="00B51127"/>
    <w:rsid w:val="00B519EF"/>
    <w:rsid w:val="00B51AA3"/>
    <w:rsid w:val="00B5216B"/>
    <w:rsid w:val="00B52317"/>
    <w:rsid w:val="00B5249C"/>
    <w:rsid w:val="00B52C4E"/>
    <w:rsid w:val="00B531ED"/>
    <w:rsid w:val="00B5380D"/>
    <w:rsid w:val="00B53E83"/>
    <w:rsid w:val="00B54442"/>
    <w:rsid w:val="00B54A8B"/>
    <w:rsid w:val="00B55443"/>
    <w:rsid w:val="00B5556C"/>
    <w:rsid w:val="00B55C67"/>
    <w:rsid w:val="00B55CF3"/>
    <w:rsid w:val="00B560F2"/>
    <w:rsid w:val="00B5613B"/>
    <w:rsid w:val="00B566FD"/>
    <w:rsid w:val="00B569AD"/>
    <w:rsid w:val="00B56DF6"/>
    <w:rsid w:val="00B56FDD"/>
    <w:rsid w:val="00B57940"/>
    <w:rsid w:val="00B57CB1"/>
    <w:rsid w:val="00B60673"/>
    <w:rsid w:val="00B60718"/>
    <w:rsid w:val="00B60749"/>
    <w:rsid w:val="00B60884"/>
    <w:rsid w:val="00B61488"/>
    <w:rsid w:val="00B62B2C"/>
    <w:rsid w:val="00B62B38"/>
    <w:rsid w:val="00B62D81"/>
    <w:rsid w:val="00B62E93"/>
    <w:rsid w:val="00B642E0"/>
    <w:rsid w:val="00B64800"/>
    <w:rsid w:val="00B6517C"/>
    <w:rsid w:val="00B651B0"/>
    <w:rsid w:val="00B655D6"/>
    <w:rsid w:val="00B65EA5"/>
    <w:rsid w:val="00B65F00"/>
    <w:rsid w:val="00B65FF9"/>
    <w:rsid w:val="00B66BDD"/>
    <w:rsid w:val="00B66BE6"/>
    <w:rsid w:val="00B671D1"/>
    <w:rsid w:val="00B67CC0"/>
    <w:rsid w:val="00B704E1"/>
    <w:rsid w:val="00B707CE"/>
    <w:rsid w:val="00B70935"/>
    <w:rsid w:val="00B71C90"/>
    <w:rsid w:val="00B71D04"/>
    <w:rsid w:val="00B7282F"/>
    <w:rsid w:val="00B73E95"/>
    <w:rsid w:val="00B73EAC"/>
    <w:rsid w:val="00B73F19"/>
    <w:rsid w:val="00B74B80"/>
    <w:rsid w:val="00B74E89"/>
    <w:rsid w:val="00B74F6C"/>
    <w:rsid w:val="00B753A0"/>
    <w:rsid w:val="00B7577B"/>
    <w:rsid w:val="00B75C12"/>
    <w:rsid w:val="00B76B47"/>
    <w:rsid w:val="00B76C11"/>
    <w:rsid w:val="00B77A36"/>
    <w:rsid w:val="00B77AA6"/>
    <w:rsid w:val="00B77C47"/>
    <w:rsid w:val="00B77E20"/>
    <w:rsid w:val="00B8031D"/>
    <w:rsid w:val="00B8069A"/>
    <w:rsid w:val="00B80B03"/>
    <w:rsid w:val="00B80B0B"/>
    <w:rsid w:val="00B80D45"/>
    <w:rsid w:val="00B80EE6"/>
    <w:rsid w:val="00B81093"/>
    <w:rsid w:val="00B812B5"/>
    <w:rsid w:val="00B81358"/>
    <w:rsid w:val="00B81E36"/>
    <w:rsid w:val="00B8275F"/>
    <w:rsid w:val="00B827F1"/>
    <w:rsid w:val="00B82955"/>
    <w:rsid w:val="00B82A5F"/>
    <w:rsid w:val="00B8327D"/>
    <w:rsid w:val="00B837C1"/>
    <w:rsid w:val="00B83800"/>
    <w:rsid w:val="00B83C2A"/>
    <w:rsid w:val="00B844D6"/>
    <w:rsid w:val="00B846D6"/>
    <w:rsid w:val="00B84D69"/>
    <w:rsid w:val="00B84E64"/>
    <w:rsid w:val="00B85629"/>
    <w:rsid w:val="00B85709"/>
    <w:rsid w:val="00B85A0E"/>
    <w:rsid w:val="00B85AAF"/>
    <w:rsid w:val="00B85F89"/>
    <w:rsid w:val="00B861FA"/>
    <w:rsid w:val="00B86831"/>
    <w:rsid w:val="00B86A50"/>
    <w:rsid w:val="00B86A54"/>
    <w:rsid w:val="00B8790B"/>
    <w:rsid w:val="00B87C60"/>
    <w:rsid w:val="00B87F60"/>
    <w:rsid w:val="00B91728"/>
    <w:rsid w:val="00B91AD3"/>
    <w:rsid w:val="00B91D6F"/>
    <w:rsid w:val="00B92D97"/>
    <w:rsid w:val="00B92DCC"/>
    <w:rsid w:val="00B930BE"/>
    <w:rsid w:val="00B93D2F"/>
    <w:rsid w:val="00B93D43"/>
    <w:rsid w:val="00B93F19"/>
    <w:rsid w:val="00B94344"/>
    <w:rsid w:val="00B945A6"/>
    <w:rsid w:val="00B962AA"/>
    <w:rsid w:val="00B9647C"/>
    <w:rsid w:val="00B96975"/>
    <w:rsid w:val="00B96FC7"/>
    <w:rsid w:val="00B96FDB"/>
    <w:rsid w:val="00B97399"/>
    <w:rsid w:val="00BA03FB"/>
    <w:rsid w:val="00BA06D9"/>
    <w:rsid w:val="00BA0BA1"/>
    <w:rsid w:val="00BA0FDC"/>
    <w:rsid w:val="00BA1229"/>
    <w:rsid w:val="00BA15D5"/>
    <w:rsid w:val="00BA1CAF"/>
    <w:rsid w:val="00BA1F09"/>
    <w:rsid w:val="00BA2A13"/>
    <w:rsid w:val="00BA3E9B"/>
    <w:rsid w:val="00BA3F26"/>
    <w:rsid w:val="00BA495D"/>
    <w:rsid w:val="00BA4E0D"/>
    <w:rsid w:val="00BA5C63"/>
    <w:rsid w:val="00BA5E73"/>
    <w:rsid w:val="00BA60DE"/>
    <w:rsid w:val="00BA62F3"/>
    <w:rsid w:val="00BA64BD"/>
    <w:rsid w:val="00BA68F3"/>
    <w:rsid w:val="00BA6B18"/>
    <w:rsid w:val="00BA73C9"/>
    <w:rsid w:val="00BA7AAF"/>
    <w:rsid w:val="00BB0D0C"/>
    <w:rsid w:val="00BB10CA"/>
    <w:rsid w:val="00BB12B4"/>
    <w:rsid w:val="00BB14C0"/>
    <w:rsid w:val="00BB1A04"/>
    <w:rsid w:val="00BB1CB3"/>
    <w:rsid w:val="00BB1CDF"/>
    <w:rsid w:val="00BB24F1"/>
    <w:rsid w:val="00BB2B66"/>
    <w:rsid w:val="00BB2B90"/>
    <w:rsid w:val="00BB2D83"/>
    <w:rsid w:val="00BB379B"/>
    <w:rsid w:val="00BB4475"/>
    <w:rsid w:val="00BB51CE"/>
    <w:rsid w:val="00BB5431"/>
    <w:rsid w:val="00BB5E0F"/>
    <w:rsid w:val="00BB605E"/>
    <w:rsid w:val="00BB6DE3"/>
    <w:rsid w:val="00BB6F4F"/>
    <w:rsid w:val="00BB753F"/>
    <w:rsid w:val="00BC01EF"/>
    <w:rsid w:val="00BC027E"/>
    <w:rsid w:val="00BC0948"/>
    <w:rsid w:val="00BC14E2"/>
    <w:rsid w:val="00BC173F"/>
    <w:rsid w:val="00BC17B1"/>
    <w:rsid w:val="00BC18E6"/>
    <w:rsid w:val="00BC2A89"/>
    <w:rsid w:val="00BC2C33"/>
    <w:rsid w:val="00BC3002"/>
    <w:rsid w:val="00BC3E7D"/>
    <w:rsid w:val="00BC5092"/>
    <w:rsid w:val="00BC5BD4"/>
    <w:rsid w:val="00BC5DC7"/>
    <w:rsid w:val="00BC62EA"/>
    <w:rsid w:val="00BC669B"/>
    <w:rsid w:val="00BC681C"/>
    <w:rsid w:val="00BC69B3"/>
    <w:rsid w:val="00BC6A04"/>
    <w:rsid w:val="00BC7065"/>
    <w:rsid w:val="00BC728E"/>
    <w:rsid w:val="00BC7390"/>
    <w:rsid w:val="00BC772E"/>
    <w:rsid w:val="00BC797F"/>
    <w:rsid w:val="00BC7C37"/>
    <w:rsid w:val="00BC7E8B"/>
    <w:rsid w:val="00BD044D"/>
    <w:rsid w:val="00BD0DAA"/>
    <w:rsid w:val="00BD1051"/>
    <w:rsid w:val="00BD167C"/>
    <w:rsid w:val="00BD2901"/>
    <w:rsid w:val="00BD2E3D"/>
    <w:rsid w:val="00BD3292"/>
    <w:rsid w:val="00BD32A8"/>
    <w:rsid w:val="00BD345F"/>
    <w:rsid w:val="00BD3544"/>
    <w:rsid w:val="00BD3740"/>
    <w:rsid w:val="00BD3966"/>
    <w:rsid w:val="00BD47AC"/>
    <w:rsid w:val="00BD64C1"/>
    <w:rsid w:val="00BD64C4"/>
    <w:rsid w:val="00BD64E5"/>
    <w:rsid w:val="00BD75BF"/>
    <w:rsid w:val="00BE032A"/>
    <w:rsid w:val="00BE0891"/>
    <w:rsid w:val="00BE19B6"/>
    <w:rsid w:val="00BE1CAE"/>
    <w:rsid w:val="00BE1ED7"/>
    <w:rsid w:val="00BE2EC6"/>
    <w:rsid w:val="00BE353B"/>
    <w:rsid w:val="00BE4154"/>
    <w:rsid w:val="00BE4B26"/>
    <w:rsid w:val="00BE5554"/>
    <w:rsid w:val="00BE60DC"/>
    <w:rsid w:val="00BE63A2"/>
    <w:rsid w:val="00BE6571"/>
    <w:rsid w:val="00BE6AFF"/>
    <w:rsid w:val="00BE6BD7"/>
    <w:rsid w:val="00BE71F4"/>
    <w:rsid w:val="00BE7315"/>
    <w:rsid w:val="00BE794A"/>
    <w:rsid w:val="00BE7BB7"/>
    <w:rsid w:val="00BF01F7"/>
    <w:rsid w:val="00BF0B99"/>
    <w:rsid w:val="00BF1BFE"/>
    <w:rsid w:val="00BF1E43"/>
    <w:rsid w:val="00BF2291"/>
    <w:rsid w:val="00BF2C27"/>
    <w:rsid w:val="00BF36B2"/>
    <w:rsid w:val="00BF3ED0"/>
    <w:rsid w:val="00BF45EA"/>
    <w:rsid w:val="00BF4601"/>
    <w:rsid w:val="00BF4D1B"/>
    <w:rsid w:val="00BF4DBD"/>
    <w:rsid w:val="00BF6153"/>
    <w:rsid w:val="00BF7505"/>
    <w:rsid w:val="00C001F8"/>
    <w:rsid w:val="00C005EB"/>
    <w:rsid w:val="00C00E3F"/>
    <w:rsid w:val="00C017CB"/>
    <w:rsid w:val="00C01B51"/>
    <w:rsid w:val="00C01E50"/>
    <w:rsid w:val="00C01FC7"/>
    <w:rsid w:val="00C02115"/>
    <w:rsid w:val="00C029BA"/>
    <w:rsid w:val="00C02DE6"/>
    <w:rsid w:val="00C02FCE"/>
    <w:rsid w:val="00C0301E"/>
    <w:rsid w:val="00C0370F"/>
    <w:rsid w:val="00C03BCB"/>
    <w:rsid w:val="00C03BFF"/>
    <w:rsid w:val="00C03D43"/>
    <w:rsid w:val="00C04C88"/>
    <w:rsid w:val="00C04EBC"/>
    <w:rsid w:val="00C0582F"/>
    <w:rsid w:val="00C059BE"/>
    <w:rsid w:val="00C05BA4"/>
    <w:rsid w:val="00C05C5B"/>
    <w:rsid w:val="00C062B1"/>
    <w:rsid w:val="00C067AE"/>
    <w:rsid w:val="00C06C46"/>
    <w:rsid w:val="00C06D75"/>
    <w:rsid w:val="00C072A2"/>
    <w:rsid w:val="00C07304"/>
    <w:rsid w:val="00C075A5"/>
    <w:rsid w:val="00C0799E"/>
    <w:rsid w:val="00C07BF0"/>
    <w:rsid w:val="00C10887"/>
    <w:rsid w:val="00C10955"/>
    <w:rsid w:val="00C10D6B"/>
    <w:rsid w:val="00C1121B"/>
    <w:rsid w:val="00C117F8"/>
    <w:rsid w:val="00C1214C"/>
    <w:rsid w:val="00C123C8"/>
    <w:rsid w:val="00C12693"/>
    <w:rsid w:val="00C128E0"/>
    <w:rsid w:val="00C13958"/>
    <w:rsid w:val="00C13A65"/>
    <w:rsid w:val="00C13C81"/>
    <w:rsid w:val="00C13C8A"/>
    <w:rsid w:val="00C141AA"/>
    <w:rsid w:val="00C157B4"/>
    <w:rsid w:val="00C160CE"/>
    <w:rsid w:val="00C160EF"/>
    <w:rsid w:val="00C163F7"/>
    <w:rsid w:val="00C17407"/>
    <w:rsid w:val="00C174A2"/>
    <w:rsid w:val="00C17705"/>
    <w:rsid w:val="00C17C54"/>
    <w:rsid w:val="00C17E4B"/>
    <w:rsid w:val="00C200B1"/>
    <w:rsid w:val="00C202AD"/>
    <w:rsid w:val="00C20307"/>
    <w:rsid w:val="00C20807"/>
    <w:rsid w:val="00C21FF1"/>
    <w:rsid w:val="00C222B9"/>
    <w:rsid w:val="00C2297D"/>
    <w:rsid w:val="00C22D79"/>
    <w:rsid w:val="00C22ECB"/>
    <w:rsid w:val="00C237EE"/>
    <w:rsid w:val="00C23803"/>
    <w:rsid w:val="00C23A8F"/>
    <w:rsid w:val="00C249BC"/>
    <w:rsid w:val="00C24B18"/>
    <w:rsid w:val="00C25513"/>
    <w:rsid w:val="00C2559E"/>
    <w:rsid w:val="00C259F7"/>
    <w:rsid w:val="00C266D8"/>
    <w:rsid w:val="00C26AB6"/>
    <w:rsid w:val="00C26DFD"/>
    <w:rsid w:val="00C274A4"/>
    <w:rsid w:val="00C275EE"/>
    <w:rsid w:val="00C277FE"/>
    <w:rsid w:val="00C27E3D"/>
    <w:rsid w:val="00C303FE"/>
    <w:rsid w:val="00C3061E"/>
    <w:rsid w:val="00C3077B"/>
    <w:rsid w:val="00C30DA2"/>
    <w:rsid w:val="00C30E33"/>
    <w:rsid w:val="00C3213C"/>
    <w:rsid w:val="00C348A2"/>
    <w:rsid w:val="00C348D8"/>
    <w:rsid w:val="00C34979"/>
    <w:rsid w:val="00C34AD1"/>
    <w:rsid w:val="00C34CAE"/>
    <w:rsid w:val="00C34F11"/>
    <w:rsid w:val="00C358D8"/>
    <w:rsid w:val="00C3594E"/>
    <w:rsid w:val="00C359B9"/>
    <w:rsid w:val="00C35D22"/>
    <w:rsid w:val="00C35D76"/>
    <w:rsid w:val="00C361E3"/>
    <w:rsid w:val="00C36430"/>
    <w:rsid w:val="00C36599"/>
    <w:rsid w:val="00C366EC"/>
    <w:rsid w:val="00C36902"/>
    <w:rsid w:val="00C369A8"/>
    <w:rsid w:val="00C36BB5"/>
    <w:rsid w:val="00C37318"/>
    <w:rsid w:val="00C375F8"/>
    <w:rsid w:val="00C37685"/>
    <w:rsid w:val="00C403DD"/>
    <w:rsid w:val="00C40ABE"/>
    <w:rsid w:val="00C40B23"/>
    <w:rsid w:val="00C40ECC"/>
    <w:rsid w:val="00C41291"/>
    <w:rsid w:val="00C41415"/>
    <w:rsid w:val="00C41A34"/>
    <w:rsid w:val="00C41A89"/>
    <w:rsid w:val="00C424E8"/>
    <w:rsid w:val="00C43128"/>
    <w:rsid w:val="00C43569"/>
    <w:rsid w:val="00C436E8"/>
    <w:rsid w:val="00C43967"/>
    <w:rsid w:val="00C43BF8"/>
    <w:rsid w:val="00C43DA0"/>
    <w:rsid w:val="00C43FFE"/>
    <w:rsid w:val="00C44152"/>
    <w:rsid w:val="00C450F5"/>
    <w:rsid w:val="00C451E5"/>
    <w:rsid w:val="00C45A9C"/>
    <w:rsid w:val="00C46547"/>
    <w:rsid w:val="00C46685"/>
    <w:rsid w:val="00C471A8"/>
    <w:rsid w:val="00C472D8"/>
    <w:rsid w:val="00C473E3"/>
    <w:rsid w:val="00C477C0"/>
    <w:rsid w:val="00C47B6F"/>
    <w:rsid w:val="00C50737"/>
    <w:rsid w:val="00C50C77"/>
    <w:rsid w:val="00C51CFB"/>
    <w:rsid w:val="00C5212B"/>
    <w:rsid w:val="00C52184"/>
    <w:rsid w:val="00C5299A"/>
    <w:rsid w:val="00C52D3C"/>
    <w:rsid w:val="00C531A1"/>
    <w:rsid w:val="00C53698"/>
    <w:rsid w:val="00C5395D"/>
    <w:rsid w:val="00C53EE5"/>
    <w:rsid w:val="00C5425C"/>
    <w:rsid w:val="00C54DC4"/>
    <w:rsid w:val="00C55390"/>
    <w:rsid w:val="00C5562F"/>
    <w:rsid w:val="00C56442"/>
    <w:rsid w:val="00C567D9"/>
    <w:rsid w:val="00C5690C"/>
    <w:rsid w:val="00C56EAF"/>
    <w:rsid w:val="00C56F90"/>
    <w:rsid w:val="00C57541"/>
    <w:rsid w:val="00C57CEC"/>
    <w:rsid w:val="00C57D5D"/>
    <w:rsid w:val="00C57F9A"/>
    <w:rsid w:val="00C60032"/>
    <w:rsid w:val="00C604D2"/>
    <w:rsid w:val="00C60522"/>
    <w:rsid w:val="00C60CA1"/>
    <w:rsid w:val="00C63370"/>
    <w:rsid w:val="00C63556"/>
    <w:rsid w:val="00C64969"/>
    <w:rsid w:val="00C64B69"/>
    <w:rsid w:val="00C658DD"/>
    <w:rsid w:val="00C65C8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152"/>
    <w:rsid w:val="00C7378F"/>
    <w:rsid w:val="00C73A14"/>
    <w:rsid w:val="00C73BE8"/>
    <w:rsid w:val="00C73D67"/>
    <w:rsid w:val="00C73E0A"/>
    <w:rsid w:val="00C73F3F"/>
    <w:rsid w:val="00C7484A"/>
    <w:rsid w:val="00C74876"/>
    <w:rsid w:val="00C74A6C"/>
    <w:rsid w:val="00C75E6A"/>
    <w:rsid w:val="00C76CF7"/>
    <w:rsid w:val="00C778A3"/>
    <w:rsid w:val="00C802B9"/>
    <w:rsid w:val="00C80957"/>
    <w:rsid w:val="00C81145"/>
    <w:rsid w:val="00C81607"/>
    <w:rsid w:val="00C818DA"/>
    <w:rsid w:val="00C81A37"/>
    <w:rsid w:val="00C81ECF"/>
    <w:rsid w:val="00C82399"/>
    <w:rsid w:val="00C823E4"/>
    <w:rsid w:val="00C82CB2"/>
    <w:rsid w:val="00C83A2C"/>
    <w:rsid w:val="00C83A90"/>
    <w:rsid w:val="00C8441A"/>
    <w:rsid w:val="00C84FFD"/>
    <w:rsid w:val="00C860BC"/>
    <w:rsid w:val="00C86A72"/>
    <w:rsid w:val="00C86D12"/>
    <w:rsid w:val="00C86DDC"/>
    <w:rsid w:val="00C8706E"/>
    <w:rsid w:val="00C87339"/>
    <w:rsid w:val="00C90440"/>
    <w:rsid w:val="00C90D0A"/>
    <w:rsid w:val="00C91032"/>
    <w:rsid w:val="00C913C4"/>
    <w:rsid w:val="00C919CF"/>
    <w:rsid w:val="00C91A42"/>
    <w:rsid w:val="00C91CB2"/>
    <w:rsid w:val="00C92602"/>
    <w:rsid w:val="00C93817"/>
    <w:rsid w:val="00C9432A"/>
    <w:rsid w:val="00C945CB"/>
    <w:rsid w:val="00C950EA"/>
    <w:rsid w:val="00C955B4"/>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C4F"/>
    <w:rsid w:val="00CA4D94"/>
    <w:rsid w:val="00CA4F59"/>
    <w:rsid w:val="00CA5804"/>
    <w:rsid w:val="00CA5934"/>
    <w:rsid w:val="00CA5BA5"/>
    <w:rsid w:val="00CA6097"/>
    <w:rsid w:val="00CA614C"/>
    <w:rsid w:val="00CA67C3"/>
    <w:rsid w:val="00CA6A13"/>
    <w:rsid w:val="00CA6C34"/>
    <w:rsid w:val="00CA71B0"/>
    <w:rsid w:val="00CA73D5"/>
    <w:rsid w:val="00CA7475"/>
    <w:rsid w:val="00CA7486"/>
    <w:rsid w:val="00CA770C"/>
    <w:rsid w:val="00CA7F50"/>
    <w:rsid w:val="00CB0558"/>
    <w:rsid w:val="00CB0937"/>
    <w:rsid w:val="00CB0C16"/>
    <w:rsid w:val="00CB131A"/>
    <w:rsid w:val="00CB1323"/>
    <w:rsid w:val="00CB1881"/>
    <w:rsid w:val="00CB1999"/>
    <w:rsid w:val="00CB1B32"/>
    <w:rsid w:val="00CB1D00"/>
    <w:rsid w:val="00CB2073"/>
    <w:rsid w:val="00CB2279"/>
    <w:rsid w:val="00CB285E"/>
    <w:rsid w:val="00CB2AD3"/>
    <w:rsid w:val="00CB344C"/>
    <w:rsid w:val="00CB4848"/>
    <w:rsid w:val="00CB6101"/>
    <w:rsid w:val="00CB6731"/>
    <w:rsid w:val="00CB6830"/>
    <w:rsid w:val="00CB7F72"/>
    <w:rsid w:val="00CC0019"/>
    <w:rsid w:val="00CC017F"/>
    <w:rsid w:val="00CC01B3"/>
    <w:rsid w:val="00CC0C10"/>
    <w:rsid w:val="00CC0D2A"/>
    <w:rsid w:val="00CC1152"/>
    <w:rsid w:val="00CC152A"/>
    <w:rsid w:val="00CC18FB"/>
    <w:rsid w:val="00CC1B3A"/>
    <w:rsid w:val="00CC241B"/>
    <w:rsid w:val="00CC24C7"/>
    <w:rsid w:val="00CC258B"/>
    <w:rsid w:val="00CC37BC"/>
    <w:rsid w:val="00CC4B53"/>
    <w:rsid w:val="00CC5B37"/>
    <w:rsid w:val="00CC66C0"/>
    <w:rsid w:val="00CC6807"/>
    <w:rsid w:val="00CC68F2"/>
    <w:rsid w:val="00CC6A5C"/>
    <w:rsid w:val="00CC6E7E"/>
    <w:rsid w:val="00CC7425"/>
    <w:rsid w:val="00CD0AF6"/>
    <w:rsid w:val="00CD11B4"/>
    <w:rsid w:val="00CD1351"/>
    <w:rsid w:val="00CD139C"/>
    <w:rsid w:val="00CD19C6"/>
    <w:rsid w:val="00CD1E3E"/>
    <w:rsid w:val="00CD28E9"/>
    <w:rsid w:val="00CD35C8"/>
    <w:rsid w:val="00CD37B8"/>
    <w:rsid w:val="00CD3AF7"/>
    <w:rsid w:val="00CD4920"/>
    <w:rsid w:val="00CD4BE8"/>
    <w:rsid w:val="00CD4D21"/>
    <w:rsid w:val="00CD5575"/>
    <w:rsid w:val="00CD5946"/>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2045"/>
    <w:rsid w:val="00CE227B"/>
    <w:rsid w:val="00CE23C3"/>
    <w:rsid w:val="00CE2A2E"/>
    <w:rsid w:val="00CE2D5C"/>
    <w:rsid w:val="00CE2EFD"/>
    <w:rsid w:val="00CE3049"/>
    <w:rsid w:val="00CE34C9"/>
    <w:rsid w:val="00CE3D87"/>
    <w:rsid w:val="00CE3E71"/>
    <w:rsid w:val="00CE3F93"/>
    <w:rsid w:val="00CE4A12"/>
    <w:rsid w:val="00CE4E9D"/>
    <w:rsid w:val="00CE5112"/>
    <w:rsid w:val="00CE56AB"/>
    <w:rsid w:val="00CE5924"/>
    <w:rsid w:val="00CE597B"/>
    <w:rsid w:val="00CE59ED"/>
    <w:rsid w:val="00CE5A1E"/>
    <w:rsid w:val="00CE625D"/>
    <w:rsid w:val="00CE6B43"/>
    <w:rsid w:val="00CE6E75"/>
    <w:rsid w:val="00CE74E6"/>
    <w:rsid w:val="00CE7A93"/>
    <w:rsid w:val="00CE7FFD"/>
    <w:rsid w:val="00CF0319"/>
    <w:rsid w:val="00CF0836"/>
    <w:rsid w:val="00CF09EC"/>
    <w:rsid w:val="00CF152E"/>
    <w:rsid w:val="00CF1AB8"/>
    <w:rsid w:val="00CF2009"/>
    <w:rsid w:val="00CF24E2"/>
    <w:rsid w:val="00CF2A43"/>
    <w:rsid w:val="00CF3735"/>
    <w:rsid w:val="00CF3D88"/>
    <w:rsid w:val="00CF3F20"/>
    <w:rsid w:val="00CF489F"/>
    <w:rsid w:val="00CF6B79"/>
    <w:rsid w:val="00CF6BB2"/>
    <w:rsid w:val="00CF719F"/>
    <w:rsid w:val="00CF75A3"/>
    <w:rsid w:val="00CF79EA"/>
    <w:rsid w:val="00CF7D41"/>
    <w:rsid w:val="00D0067B"/>
    <w:rsid w:val="00D00BAA"/>
    <w:rsid w:val="00D00C78"/>
    <w:rsid w:val="00D00F20"/>
    <w:rsid w:val="00D01594"/>
    <w:rsid w:val="00D0255A"/>
    <w:rsid w:val="00D0265B"/>
    <w:rsid w:val="00D0284E"/>
    <w:rsid w:val="00D035DA"/>
    <w:rsid w:val="00D03A5B"/>
    <w:rsid w:val="00D040D8"/>
    <w:rsid w:val="00D0476D"/>
    <w:rsid w:val="00D0479F"/>
    <w:rsid w:val="00D04DEC"/>
    <w:rsid w:val="00D051F8"/>
    <w:rsid w:val="00D056D7"/>
    <w:rsid w:val="00D06122"/>
    <w:rsid w:val="00D06CB5"/>
    <w:rsid w:val="00D06EAA"/>
    <w:rsid w:val="00D0749B"/>
    <w:rsid w:val="00D07FDC"/>
    <w:rsid w:val="00D10A3E"/>
    <w:rsid w:val="00D1286C"/>
    <w:rsid w:val="00D12A52"/>
    <w:rsid w:val="00D12A86"/>
    <w:rsid w:val="00D134E3"/>
    <w:rsid w:val="00D141AC"/>
    <w:rsid w:val="00D1442D"/>
    <w:rsid w:val="00D1503A"/>
    <w:rsid w:val="00D158BD"/>
    <w:rsid w:val="00D16625"/>
    <w:rsid w:val="00D1666F"/>
    <w:rsid w:val="00D16B8A"/>
    <w:rsid w:val="00D16B99"/>
    <w:rsid w:val="00D16DCD"/>
    <w:rsid w:val="00D16DD9"/>
    <w:rsid w:val="00D17D32"/>
    <w:rsid w:val="00D17DD2"/>
    <w:rsid w:val="00D17ED3"/>
    <w:rsid w:val="00D17F34"/>
    <w:rsid w:val="00D20018"/>
    <w:rsid w:val="00D20172"/>
    <w:rsid w:val="00D20783"/>
    <w:rsid w:val="00D20B94"/>
    <w:rsid w:val="00D20F83"/>
    <w:rsid w:val="00D21545"/>
    <w:rsid w:val="00D224ED"/>
    <w:rsid w:val="00D22951"/>
    <w:rsid w:val="00D229F6"/>
    <w:rsid w:val="00D23269"/>
    <w:rsid w:val="00D2447B"/>
    <w:rsid w:val="00D244AC"/>
    <w:rsid w:val="00D257D2"/>
    <w:rsid w:val="00D25BE9"/>
    <w:rsid w:val="00D25F9B"/>
    <w:rsid w:val="00D27124"/>
    <w:rsid w:val="00D2716E"/>
    <w:rsid w:val="00D27698"/>
    <w:rsid w:val="00D27F5F"/>
    <w:rsid w:val="00D3052F"/>
    <w:rsid w:val="00D30E23"/>
    <w:rsid w:val="00D32113"/>
    <w:rsid w:val="00D326A2"/>
    <w:rsid w:val="00D32851"/>
    <w:rsid w:val="00D328F1"/>
    <w:rsid w:val="00D330CE"/>
    <w:rsid w:val="00D34601"/>
    <w:rsid w:val="00D34941"/>
    <w:rsid w:val="00D35142"/>
    <w:rsid w:val="00D35223"/>
    <w:rsid w:val="00D354B9"/>
    <w:rsid w:val="00D357BF"/>
    <w:rsid w:val="00D35A2E"/>
    <w:rsid w:val="00D35F06"/>
    <w:rsid w:val="00D36291"/>
    <w:rsid w:val="00D363B1"/>
    <w:rsid w:val="00D3667E"/>
    <w:rsid w:val="00D367A6"/>
    <w:rsid w:val="00D36809"/>
    <w:rsid w:val="00D36D4A"/>
    <w:rsid w:val="00D36E1D"/>
    <w:rsid w:val="00D36FD7"/>
    <w:rsid w:val="00D3711C"/>
    <w:rsid w:val="00D37AF8"/>
    <w:rsid w:val="00D4007A"/>
    <w:rsid w:val="00D403A6"/>
    <w:rsid w:val="00D40BCD"/>
    <w:rsid w:val="00D4107C"/>
    <w:rsid w:val="00D4168F"/>
    <w:rsid w:val="00D41895"/>
    <w:rsid w:val="00D41946"/>
    <w:rsid w:val="00D41D08"/>
    <w:rsid w:val="00D41E1D"/>
    <w:rsid w:val="00D42A02"/>
    <w:rsid w:val="00D42ECF"/>
    <w:rsid w:val="00D42F36"/>
    <w:rsid w:val="00D43004"/>
    <w:rsid w:val="00D43228"/>
    <w:rsid w:val="00D436EF"/>
    <w:rsid w:val="00D44072"/>
    <w:rsid w:val="00D45175"/>
    <w:rsid w:val="00D46669"/>
    <w:rsid w:val="00D47308"/>
    <w:rsid w:val="00D475DB"/>
    <w:rsid w:val="00D47642"/>
    <w:rsid w:val="00D47720"/>
    <w:rsid w:val="00D4794B"/>
    <w:rsid w:val="00D47B0F"/>
    <w:rsid w:val="00D509A7"/>
    <w:rsid w:val="00D50C1F"/>
    <w:rsid w:val="00D51B90"/>
    <w:rsid w:val="00D51CC3"/>
    <w:rsid w:val="00D51D0F"/>
    <w:rsid w:val="00D521C8"/>
    <w:rsid w:val="00D536BE"/>
    <w:rsid w:val="00D53CEA"/>
    <w:rsid w:val="00D53DF4"/>
    <w:rsid w:val="00D5436D"/>
    <w:rsid w:val="00D54818"/>
    <w:rsid w:val="00D55075"/>
    <w:rsid w:val="00D55077"/>
    <w:rsid w:val="00D55A51"/>
    <w:rsid w:val="00D55C13"/>
    <w:rsid w:val="00D56246"/>
    <w:rsid w:val="00D562EE"/>
    <w:rsid w:val="00D56A15"/>
    <w:rsid w:val="00D57834"/>
    <w:rsid w:val="00D57ED7"/>
    <w:rsid w:val="00D607C2"/>
    <w:rsid w:val="00D6098B"/>
    <w:rsid w:val="00D609EC"/>
    <w:rsid w:val="00D60B7C"/>
    <w:rsid w:val="00D60DB3"/>
    <w:rsid w:val="00D616CF"/>
    <w:rsid w:val="00D61BAF"/>
    <w:rsid w:val="00D61E6B"/>
    <w:rsid w:val="00D62BD4"/>
    <w:rsid w:val="00D62DAF"/>
    <w:rsid w:val="00D647D8"/>
    <w:rsid w:val="00D64850"/>
    <w:rsid w:val="00D6541C"/>
    <w:rsid w:val="00D66977"/>
    <w:rsid w:val="00D669DE"/>
    <w:rsid w:val="00D66BA6"/>
    <w:rsid w:val="00D6707A"/>
    <w:rsid w:val="00D67857"/>
    <w:rsid w:val="00D67A15"/>
    <w:rsid w:val="00D67D59"/>
    <w:rsid w:val="00D67DD8"/>
    <w:rsid w:val="00D70AA5"/>
    <w:rsid w:val="00D71701"/>
    <w:rsid w:val="00D721D8"/>
    <w:rsid w:val="00D7255E"/>
    <w:rsid w:val="00D7352F"/>
    <w:rsid w:val="00D73904"/>
    <w:rsid w:val="00D73A56"/>
    <w:rsid w:val="00D74C9A"/>
    <w:rsid w:val="00D74EFF"/>
    <w:rsid w:val="00D752AB"/>
    <w:rsid w:val="00D75558"/>
    <w:rsid w:val="00D75F0C"/>
    <w:rsid w:val="00D7646B"/>
    <w:rsid w:val="00D772D1"/>
    <w:rsid w:val="00D7734B"/>
    <w:rsid w:val="00D774C0"/>
    <w:rsid w:val="00D7773B"/>
    <w:rsid w:val="00D778F1"/>
    <w:rsid w:val="00D80A4E"/>
    <w:rsid w:val="00D811AA"/>
    <w:rsid w:val="00D814E5"/>
    <w:rsid w:val="00D8162B"/>
    <w:rsid w:val="00D816A8"/>
    <w:rsid w:val="00D8195C"/>
    <w:rsid w:val="00D81BBB"/>
    <w:rsid w:val="00D81DDC"/>
    <w:rsid w:val="00D81E5E"/>
    <w:rsid w:val="00D832DD"/>
    <w:rsid w:val="00D83E95"/>
    <w:rsid w:val="00D84324"/>
    <w:rsid w:val="00D844DD"/>
    <w:rsid w:val="00D84875"/>
    <w:rsid w:val="00D850AB"/>
    <w:rsid w:val="00D8690E"/>
    <w:rsid w:val="00D8746D"/>
    <w:rsid w:val="00D87AD0"/>
    <w:rsid w:val="00D90B4D"/>
    <w:rsid w:val="00D90C8F"/>
    <w:rsid w:val="00D90FEC"/>
    <w:rsid w:val="00D91A39"/>
    <w:rsid w:val="00D921C9"/>
    <w:rsid w:val="00D9263B"/>
    <w:rsid w:val="00D92826"/>
    <w:rsid w:val="00D92F4B"/>
    <w:rsid w:val="00D930D7"/>
    <w:rsid w:val="00D93222"/>
    <w:rsid w:val="00D937E7"/>
    <w:rsid w:val="00D942D1"/>
    <w:rsid w:val="00D94978"/>
    <w:rsid w:val="00D95570"/>
    <w:rsid w:val="00D95C8C"/>
    <w:rsid w:val="00D966C9"/>
    <w:rsid w:val="00D972D2"/>
    <w:rsid w:val="00D97558"/>
    <w:rsid w:val="00D977C8"/>
    <w:rsid w:val="00D97DAA"/>
    <w:rsid w:val="00D97E14"/>
    <w:rsid w:val="00DA0159"/>
    <w:rsid w:val="00DA03B5"/>
    <w:rsid w:val="00DA05FA"/>
    <w:rsid w:val="00DA065F"/>
    <w:rsid w:val="00DA092E"/>
    <w:rsid w:val="00DA11F4"/>
    <w:rsid w:val="00DA1EE8"/>
    <w:rsid w:val="00DA1F5B"/>
    <w:rsid w:val="00DA301C"/>
    <w:rsid w:val="00DA3F6F"/>
    <w:rsid w:val="00DA41F7"/>
    <w:rsid w:val="00DA4391"/>
    <w:rsid w:val="00DA43BE"/>
    <w:rsid w:val="00DA4893"/>
    <w:rsid w:val="00DA4C14"/>
    <w:rsid w:val="00DA4DE8"/>
    <w:rsid w:val="00DA53E9"/>
    <w:rsid w:val="00DA5853"/>
    <w:rsid w:val="00DA5BF0"/>
    <w:rsid w:val="00DA5EFA"/>
    <w:rsid w:val="00DA6937"/>
    <w:rsid w:val="00DA6BBC"/>
    <w:rsid w:val="00DA7029"/>
    <w:rsid w:val="00DA7236"/>
    <w:rsid w:val="00DA76C2"/>
    <w:rsid w:val="00DA78E6"/>
    <w:rsid w:val="00DB093B"/>
    <w:rsid w:val="00DB0AD0"/>
    <w:rsid w:val="00DB2075"/>
    <w:rsid w:val="00DB2768"/>
    <w:rsid w:val="00DB2796"/>
    <w:rsid w:val="00DB2A79"/>
    <w:rsid w:val="00DB2C70"/>
    <w:rsid w:val="00DB3214"/>
    <w:rsid w:val="00DB3454"/>
    <w:rsid w:val="00DB374F"/>
    <w:rsid w:val="00DB3EF8"/>
    <w:rsid w:val="00DB4FD7"/>
    <w:rsid w:val="00DB5096"/>
    <w:rsid w:val="00DB53C0"/>
    <w:rsid w:val="00DB5C14"/>
    <w:rsid w:val="00DB5D3B"/>
    <w:rsid w:val="00DB6016"/>
    <w:rsid w:val="00DB671B"/>
    <w:rsid w:val="00DB726B"/>
    <w:rsid w:val="00DC03AE"/>
    <w:rsid w:val="00DC0671"/>
    <w:rsid w:val="00DC09B7"/>
    <w:rsid w:val="00DC0E66"/>
    <w:rsid w:val="00DC20EC"/>
    <w:rsid w:val="00DC2338"/>
    <w:rsid w:val="00DC268A"/>
    <w:rsid w:val="00DC2AE9"/>
    <w:rsid w:val="00DC3580"/>
    <w:rsid w:val="00DC3C08"/>
    <w:rsid w:val="00DC402F"/>
    <w:rsid w:val="00DC448B"/>
    <w:rsid w:val="00DC4CA1"/>
    <w:rsid w:val="00DC4F10"/>
    <w:rsid w:val="00DC51A3"/>
    <w:rsid w:val="00DC5252"/>
    <w:rsid w:val="00DC60F6"/>
    <w:rsid w:val="00DC6415"/>
    <w:rsid w:val="00DC69A6"/>
    <w:rsid w:val="00DC6A6A"/>
    <w:rsid w:val="00DC6CE0"/>
    <w:rsid w:val="00DC735B"/>
    <w:rsid w:val="00DC78CC"/>
    <w:rsid w:val="00DC7EC9"/>
    <w:rsid w:val="00DD0430"/>
    <w:rsid w:val="00DD0784"/>
    <w:rsid w:val="00DD07F0"/>
    <w:rsid w:val="00DD0A8D"/>
    <w:rsid w:val="00DD176E"/>
    <w:rsid w:val="00DD30CA"/>
    <w:rsid w:val="00DD353D"/>
    <w:rsid w:val="00DD3F2E"/>
    <w:rsid w:val="00DD4065"/>
    <w:rsid w:val="00DD49B4"/>
    <w:rsid w:val="00DD4D8D"/>
    <w:rsid w:val="00DD71B4"/>
    <w:rsid w:val="00DD7606"/>
    <w:rsid w:val="00DD7F7B"/>
    <w:rsid w:val="00DE04F5"/>
    <w:rsid w:val="00DE0EE1"/>
    <w:rsid w:val="00DE102D"/>
    <w:rsid w:val="00DE1072"/>
    <w:rsid w:val="00DE2A76"/>
    <w:rsid w:val="00DE3386"/>
    <w:rsid w:val="00DE39F4"/>
    <w:rsid w:val="00DE3ADE"/>
    <w:rsid w:val="00DE4B67"/>
    <w:rsid w:val="00DE5182"/>
    <w:rsid w:val="00DE5A26"/>
    <w:rsid w:val="00DE5C7D"/>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32F2"/>
    <w:rsid w:val="00DF3D93"/>
    <w:rsid w:val="00DF3D96"/>
    <w:rsid w:val="00DF44A1"/>
    <w:rsid w:val="00DF48C6"/>
    <w:rsid w:val="00DF4A8E"/>
    <w:rsid w:val="00DF4B53"/>
    <w:rsid w:val="00DF5A31"/>
    <w:rsid w:val="00DF5AFF"/>
    <w:rsid w:val="00DF69A2"/>
    <w:rsid w:val="00DF6BA8"/>
    <w:rsid w:val="00DF751A"/>
    <w:rsid w:val="00DF7A2B"/>
    <w:rsid w:val="00DF7E3B"/>
    <w:rsid w:val="00DF7F5F"/>
    <w:rsid w:val="00E00A46"/>
    <w:rsid w:val="00E00B9F"/>
    <w:rsid w:val="00E00E98"/>
    <w:rsid w:val="00E01474"/>
    <w:rsid w:val="00E01872"/>
    <w:rsid w:val="00E021B1"/>
    <w:rsid w:val="00E023C2"/>
    <w:rsid w:val="00E0281E"/>
    <w:rsid w:val="00E0324D"/>
    <w:rsid w:val="00E03490"/>
    <w:rsid w:val="00E03A4A"/>
    <w:rsid w:val="00E041F6"/>
    <w:rsid w:val="00E04D90"/>
    <w:rsid w:val="00E05C7F"/>
    <w:rsid w:val="00E06049"/>
    <w:rsid w:val="00E06E9C"/>
    <w:rsid w:val="00E07175"/>
    <w:rsid w:val="00E07920"/>
    <w:rsid w:val="00E07DDC"/>
    <w:rsid w:val="00E107EE"/>
    <w:rsid w:val="00E10B71"/>
    <w:rsid w:val="00E11BAA"/>
    <w:rsid w:val="00E1219E"/>
    <w:rsid w:val="00E12263"/>
    <w:rsid w:val="00E13242"/>
    <w:rsid w:val="00E133D4"/>
    <w:rsid w:val="00E152C7"/>
    <w:rsid w:val="00E15D18"/>
    <w:rsid w:val="00E15E06"/>
    <w:rsid w:val="00E16BC2"/>
    <w:rsid w:val="00E16E0A"/>
    <w:rsid w:val="00E1756C"/>
    <w:rsid w:val="00E17695"/>
    <w:rsid w:val="00E17A74"/>
    <w:rsid w:val="00E20863"/>
    <w:rsid w:val="00E20C81"/>
    <w:rsid w:val="00E21FFB"/>
    <w:rsid w:val="00E2201E"/>
    <w:rsid w:val="00E2220A"/>
    <w:rsid w:val="00E224D9"/>
    <w:rsid w:val="00E22961"/>
    <w:rsid w:val="00E231F7"/>
    <w:rsid w:val="00E23436"/>
    <w:rsid w:val="00E23B4D"/>
    <w:rsid w:val="00E23DCE"/>
    <w:rsid w:val="00E23E84"/>
    <w:rsid w:val="00E244BA"/>
    <w:rsid w:val="00E24656"/>
    <w:rsid w:val="00E24A87"/>
    <w:rsid w:val="00E25C9B"/>
    <w:rsid w:val="00E25ED2"/>
    <w:rsid w:val="00E26006"/>
    <w:rsid w:val="00E2613E"/>
    <w:rsid w:val="00E266D8"/>
    <w:rsid w:val="00E27981"/>
    <w:rsid w:val="00E27B1D"/>
    <w:rsid w:val="00E307E6"/>
    <w:rsid w:val="00E30AEF"/>
    <w:rsid w:val="00E30D0E"/>
    <w:rsid w:val="00E30E7E"/>
    <w:rsid w:val="00E32697"/>
    <w:rsid w:val="00E32B72"/>
    <w:rsid w:val="00E32CE3"/>
    <w:rsid w:val="00E332C7"/>
    <w:rsid w:val="00E33FB9"/>
    <w:rsid w:val="00E34733"/>
    <w:rsid w:val="00E35157"/>
    <w:rsid w:val="00E357FE"/>
    <w:rsid w:val="00E35AD8"/>
    <w:rsid w:val="00E36E72"/>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490C"/>
    <w:rsid w:val="00E44C04"/>
    <w:rsid w:val="00E451C2"/>
    <w:rsid w:val="00E454A5"/>
    <w:rsid w:val="00E45D77"/>
    <w:rsid w:val="00E46504"/>
    <w:rsid w:val="00E46805"/>
    <w:rsid w:val="00E469BB"/>
    <w:rsid w:val="00E4717E"/>
    <w:rsid w:val="00E47A34"/>
    <w:rsid w:val="00E47F93"/>
    <w:rsid w:val="00E50C39"/>
    <w:rsid w:val="00E51831"/>
    <w:rsid w:val="00E519CA"/>
    <w:rsid w:val="00E51A45"/>
    <w:rsid w:val="00E523D3"/>
    <w:rsid w:val="00E528FF"/>
    <w:rsid w:val="00E52A8D"/>
    <w:rsid w:val="00E52C6E"/>
    <w:rsid w:val="00E52FA2"/>
    <w:rsid w:val="00E536A1"/>
    <w:rsid w:val="00E53BCA"/>
    <w:rsid w:val="00E54871"/>
    <w:rsid w:val="00E549E7"/>
    <w:rsid w:val="00E54CD3"/>
    <w:rsid w:val="00E54D81"/>
    <w:rsid w:val="00E54E24"/>
    <w:rsid w:val="00E55AD0"/>
    <w:rsid w:val="00E55EA6"/>
    <w:rsid w:val="00E55F37"/>
    <w:rsid w:val="00E565C8"/>
    <w:rsid w:val="00E56DDA"/>
    <w:rsid w:val="00E57390"/>
    <w:rsid w:val="00E578BC"/>
    <w:rsid w:val="00E6100C"/>
    <w:rsid w:val="00E61726"/>
    <w:rsid w:val="00E61741"/>
    <w:rsid w:val="00E61B16"/>
    <w:rsid w:val="00E6229F"/>
    <w:rsid w:val="00E6269A"/>
    <w:rsid w:val="00E627BF"/>
    <w:rsid w:val="00E62C11"/>
    <w:rsid w:val="00E63122"/>
    <w:rsid w:val="00E63580"/>
    <w:rsid w:val="00E63B62"/>
    <w:rsid w:val="00E63D4F"/>
    <w:rsid w:val="00E63F49"/>
    <w:rsid w:val="00E6407E"/>
    <w:rsid w:val="00E64479"/>
    <w:rsid w:val="00E64977"/>
    <w:rsid w:val="00E64F7C"/>
    <w:rsid w:val="00E65664"/>
    <w:rsid w:val="00E65EF4"/>
    <w:rsid w:val="00E66785"/>
    <w:rsid w:val="00E66B48"/>
    <w:rsid w:val="00E70743"/>
    <w:rsid w:val="00E711E2"/>
    <w:rsid w:val="00E7139A"/>
    <w:rsid w:val="00E71437"/>
    <w:rsid w:val="00E71830"/>
    <w:rsid w:val="00E71B56"/>
    <w:rsid w:val="00E71E05"/>
    <w:rsid w:val="00E71FB6"/>
    <w:rsid w:val="00E72D7A"/>
    <w:rsid w:val="00E7322C"/>
    <w:rsid w:val="00E732C1"/>
    <w:rsid w:val="00E738DA"/>
    <w:rsid w:val="00E74F82"/>
    <w:rsid w:val="00E74FDC"/>
    <w:rsid w:val="00E75695"/>
    <w:rsid w:val="00E757C0"/>
    <w:rsid w:val="00E757F9"/>
    <w:rsid w:val="00E76A77"/>
    <w:rsid w:val="00E76BD0"/>
    <w:rsid w:val="00E77815"/>
    <w:rsid w:val="00E80E7C"/>
    <w:rsid w:val="00E8131C"/>
    <w:rsid w:val="00E81E0A"/>
    <w:rsid w:val="00E82233"/>
    <w:rsid w:val="00E823BD"/>
    <w:rsid w:val="00E82613"/>
    <w:rsid w:val="00E83410"/>
    <w:rsid w:val="00E835C8"/>
    <w:rsid w:val="00E8380C"/>
    <w:rsid w:val="00E83952"/>
    <w:rsid w:val="00E83C64"/>
    <w:rsid w:val="00E83FC2"/>
    <w:rsid w:val="00E84191"/>
    <w:rsid w:val="00E84A97"/>
    <w:rsid w:val="00E858C9"/>
    <w:rsid w:val="00E85D30"/>
    <w:rsid w:val="00E8600C"/>
    <w:rsid w:val="00E861D8"/>
    <w:rsid w:val="00E865E5"/>
    <w:rsid w:val="00E867BB"/>
    <w:rsid w:val="00E870A3"/>
    <w:rsid w:val="00E876BB"/>
    <w:rsid w:val="00E916C2"/>
    <w:rsid w:val="00E91AA1"/>
    <w:rsid w:val="00E91ACF"/>
    <w:rsid w:val="00E92547"/>
    <w:rsid w:val="00E93464"/>
    <w:rsid w:val="00E934DF"/>
    <w:rsid w:val="00E94270"/>
    <w:rsid w:val="00E9428D"/>
    <w:rsid w:val="00E952BC"/>
    <w:rsid w:val="00E953CF"/>
    <w:rsid w:val="00E95700"/>
    <w:rsid w:val="00E95CE0"/>
    <w:rsid w:val="00E9620B"/>
    <w:rsid w:val="00E9685A"/>
    <w:rsid w:val="00E96C1A"/>
    <w:rsid w:val="00E96C39"/>
    <w:rsid w:val="00E9726D"/>
    <w:rsid w:val="00E972F4"/>
    <w:rsid w:val="00E9761F"/>
    <w:rsid w:val="00E97B6D"/>
    <w:rsid w:val="00E97C2D"/>
    <w:rsid w:val="00E97FE2"/>
    <w:rsid w:val="00EA0075"/>
    <w:rsid w:val="00EA07C2"/>
    <w:rsid w:val="00EA117C"/>
    <w:rsid w:val="00EA1E89"/>
    <w:rsid w:val="00EA2259"/>
    <w:rsid w:val="00EA25BB"/>
    <w:rsid w:val="00EA2CBF"/>
    <w:rsid w:val="00EA2F2E"/>
    <w:rsid w:val="00EA354A"/>
    <w:rsid w:val="00EA425E"/>
    <w:rsid w:val="00EA46CC"/>
    <w:rsid w:val="00EA4A61"/>
    <w:rsid w:val="00EA5510"/>
    <w:rsid w:val="00EA5A6B"/>
    <w:rsid w:val="00EA67F0"/>
    <w:rsid w:val="00EA689E"/>
    <w:rsid w:val="00EA6EC7"/>
    <w:rsid w:val="00EB02F3"/>
    <w:rsid w:val="00EB0D55"/>
    <w:rsid w:val="00EB0F78"/>
    <w:rsid w:val="00EB1F41"/>
    <w:rsid w:val="00EB201B"/>
    <w:rsid w:val="00EB20C3"/>
    <w:rsid w:val="00EB27C9"/>
    <w:rsid w:val="00EB2809"/>
    <w:rsid w:val="00EB2CD2"/>
    <w:rsid w:val="00EB2F9A"/>
    <w:rsid w:val="00EB30B0"/>
    <w:rsid w:val="00EB3E5E"/>
    <w:rsid w:val="00EB401E"/>
    <w:rsid w:val="00EB4D2D"/>
    <w:rsid w:val="00EB5514"/>
    <w:rsid w:val="00EB5665"/>
    <w:rsid w:val="00EB5807"/>
    <w:rsid w:val="00EB58D0"/>
    <w:rsid w:val="00EB5F04"/>
    <w:rsid w:val="00EB66B6"/>
    <w:rsid w:val="00EB66D6"/>
    <w:rsid w:val="00EB6ECC"/>
    <w:rsid w:val="00EB702C"/>
    <w:rsid w:val="00EB75EF"/>
    <w:rsid w:val="00EC0AA7"/>
    <w:rsid w:val="00EC14B2"/>
    <w:rsid w:val="00EC1A70"/>
    <w:rsid w:val="00EC24B1"/>
    <w:rsid w:val="00EC2AD9"/>
    <w:rsid w:val="00EC33D7"/>
    <w:rsid w:val="00EC3520"/>
    <w:rsid w:val="00EC365B"/>
    <w:rsid w:val="00EC3766"/>
    <w:rsid w:val="00EC37A0"/>
    <w:rsid w:val="00EC42A4"/>
    <w:rsid w:val="00EC4387"/>
    <w:rsid w:val="00EC4774"/>
    <w:rsid w:val="00EC48AA"/>
    <w:rsid w:val="00EC58C8"/>
    <w:rsid w:val="00EC6B22"/>
    <w:rsid w:val="00EC6B5E"/>
    <w:rsid w:val="00EC6F36"/>
    <w:rsid w:val="00ED0242"/>
    <w:rsid w:val="00ED048D"/>
    <w:rsid w:val="00ED051E"/>
    <w:rsid w:val="00ED094C"/>
    <w:rsid w:val="00ED1800"/>
    <w:rsid w:val="00ED1A16"/>
    <w:rsid w:val="00ED1ECD"/>
    <w:rsid w:val="00ED1EE3"/>
    <w:rsid w:val="00ED23D7"/>
    <w:rsid w:val="00ED2705"/>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702D"/>
    <w:rsid w:val="00ED7349"/>
    <w:rsid w:val="00ED740D"/>
    <w:rsid w:val="00ED74F5"/>
    <w:rsid w:val="00ED7896"/>
    <w:rsid w:val="00ED7C13"/>
    <w:rsid w:val="00EE03FE"/>
    <w:rsid w:val="00EE05C5"/>
    <w:rsid w:val="00EE0B72"/>
    <w:rsid w:val="00EE1275"/>
    <w:rsid w:val="00EE17B1"/>
    <w:rsid w:val="00EE1A0F"/>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C24"/>
    <w:rsid w:val="00EF1D24"/>
    <w:rsid w:val="00EF214A"/>
    <w:rsid w:val="00EF2219"/>
    <w:rsid w:val="00EF28F0"/>
    <w:rsid w:val="00EF32D8"/>
    <w:rsid w:val="00EF3399"/>
    <w:rsid w:val="00EF3622"/>
    <w:rsid w:val="00EF3A51"/>
    <w:rsid w:val="00EF4144"/>
    <w:rsid w:val="00EF5045"/>
    <w:rsid w:val="00EF6495"/>
    <w:rsid w:val="00EF6A56"/>
    <w:rsid w:val="00EF6D20"/>
    <w:rsid w:val="00EF6D26"/>
    <w:rsid w:val="00EF6E38"/>
    <w:rsid w:val="00EF7A6F"/>
    <w:rsid w:val="00EF7BEA"/>
    <w:rsid w:val="00EF7D8D"/>
    <w:rsid w:val="00EF7D98"/>
    <w:rsid w:val="00F018D2"/>
    <w:rsid w:val="00F019E0"/>
    <w:rsid w:val="00F01EFD"/>
    <w:rsid w:val="00F0206A"/>
    <w:rsid w:val="00F026CC"/>
    <w:rsid w:val="00F02ABB"/>
    <w:rsid w:val="00F02EDC"/>
    <w:rsid w:val="00F0310F"/>
    <w:rsid w:val="00F03A4F"/>
    <w:rsid w:val="00F03F52"/>
    <w:rsid w:val="00F04195"/>
    <w:rsid w:val="00F045DD"/>
    <w:rsid w:val="00F04953"/>
    <w:rsid w:val="00F049CA"/>
    <w:rsid w:val="00F04C1A"/>
    <w:rsid w:val="00F04D51"/>
    <w:rsid w:val="00F056B1"/>
    <w:rsid w:val="00F0574C"/>
    <w:rsid w:val="00F05B39"/>
    <w:rsid w:val="00F066E0"/>
    <w:rsid w:val="00F0694E"/>
    <w:rsid w:val="00F073EB"/>
    <w:rsid w:val="00F07AC9"/>
    <w:rsid w:val="00F1055A"/>
    <w:rsid w:val="00F1080A"/>
    <w:rsid w:val="00F10B6E"/>
    <w:rsid w:val="00F1115F"/>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6D"/>
    <w:rsid w:val="00F176AD"/>
    <w:rsid w:val="00F1773F"/>
    <w:rsid w:val="00F17909"/>
    <w:rsid w:val="00F1792D"/>
    <w:rsid w:val="00F17E92"/>
    <w:rsid w:val="00F17F5C"/>
    <w:rsid w:val="00F208C3"/>
    <w:rsid w:val="00F20B62"/>
    <w:rsid w:val="00F20C1A"/>
    <w:rsid w:val="00F20FEB"/>
    <w:rsid w:val="00F2149C"/>
    <w:rsid w:val="00F21ABD"/>
    <w:rsid w:val="00F22165"/>
    <w:rsid w:val="00F22532"/>
    <w:rsid w:val="00F22AAF"/>
    <w:rsid w:val="00F22CDC"/>
    <w:rsid w:val="00F22DAC"/>
    <w:rsid w:val="00F233EE"/>
    <w:rsid w:val="00F244AB"/>
    <w:rsid w:val="00F249EA"/>
    <w:rsid w:val="00F24AC6"/>
    <w:rsid w:val="00F24BEF"/>
    <w:rsid w:val="00F2541C"/>
    <w:rsid w:val="00F25421"/>
    <w:rsid w:val="00F264D5"/>
    <w:rsid w:val="00F264FA"/>
    <w:rsid w:val="00F2742D"/>
    <w:rsid w:val="00F27545"/>
    <w:rsid w:val="00F27936"/>
    <w:rsid w:val="00F27BD5"/>
    <w:rsid w:val="00F27FBC"/>
    <w:rsid w:val="00F3073A"/>
    <w:rsid w:val="00F30F17"/>
    <w:rsid w:val="00F31023"/>
    <w:rsid w:val="00F314A1"/>
    <w:rsid w:val="00F31603"/>
    <w:rsid w:val="00F31C49"/>
    <w:rsid w:val="00F31CA1"/>
    <w:rsid w:val="00F31EA1"/>
    <w:rsid w:val="00F32455"/>
    <w:rsid w:val="00F32CF3"/>
    <w:rsid w:val="00F32EC7"/>
    <w:rsid w:val="00F33D0B"/>
    <w:rsid w:val="00F33D77"/>
    <w:rsid w:val="00F33DBD"/>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1FCA"/>
    <w:rsid w:val="00F42D54"/>
    <w:rsid w:val="00F439F4"/>
    <w:rsid w:val="00F441E9"/>
    <w:rsid w:val="00F44695"/>
    <w:rsid w:val="00F44956"/>
    <w:rsid w:val="00F44B07"/>
    <w:rsid w:val="00F458B9"/>
    <w:rsid w:val="00F46042"/>
    <w:rsid w:val="00F461F6"/>
    <w:rsid w:val="00F462B7"/>
    <w:rsid w:val="00F46A70"/>
    <w:rsid w:val="00F4714C"/>
    <w:rsid w:val="00F4787A"/>
    <w:rsid w:val="00F47F6A"/>
    <w:rsid w:val="00F5045E"/>
    <w:rsid w:val="00F51AFC"/>
    <w:rsid w:val="00F528DE"/>
    <w:rsid w:val="00F52B39"/>
    <w:rsid w:val="00F537FA"/>
    <w:rsid w:val="00F53851"/>
    <w:rsid w:val="00F53D59"/>
    <w:rsid w:val="00F54117"/>
    <w:rsid w:val="00F541AD"/>
    <w:rsid w:val="00F54246"/>
    <w:rsid w:val="00F5459F"/>
    <w:rsid w:val="00F54BC0"/>
    <w:rsid w:val="00F54E0A"/>
    <w:rsid w:val="00F54EF4"/>
    <w:rsid w:val="00F54F61"/>
    <w:rsid w:val="00F55139"/>
    <w:rsid w:val="00F552E3"/>
    <w:rsid w:val="00F5543B"/>
    <w:rsid w:val="00F56024"/>
    <w:rsid w:val="00F568B3"/>
    <w:rsid w:val="00F57940"/>
    <w:rsid w:val="00F60071"/>
    <w:rsid w:val="00F60A41"/>
    <w:rsid w:val="00F60B3C"/>
    <w:rsid w:val="00F60D9D"/>
    <w:rsid w:val="00F60E74"/>
    <w:rsid w:val="00F60ED6"/>
    <w:rsid w:val="00F61CA7"/>
    <w:rsid w:val="00F61F5B"/>
    <w:rsid w:val="00F62418"/>
    <w:rsid w:val="00F6249E"/>
    <w:rsid w:val="00F624D6"/>
    <w:rsid w:val="00F62859"/>
    <w:rsid w:val="00F63303"/>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72F"/>
    <w:rsid w:val="00F70F27"/>
    <w:rsid w:val="00F70F90"/>
    <w:rsid w:val="00F710A0"/>
    <w:rsid w:val="00F71138"/>
    <w:rsid w:val="00F714E5"/>
    <w:rsid w:val="00F719E8"/>
    <w:rsid w:val="00F71B1B"/>
    <w:rsid w:val="00F71F13"/>
    <w:rsid w:val="00F731A2"/>
    <w:rsid w:val="00F736CA"/>
    <w:rsid w:val="00F73B46"/>
    <w:rsid w:val="00F73DC1"/>
    <w:rsid w:val="00F73DE7"/>
    <w:rsid w:val="00F73E0C"/>
    <w:rsid w:val="00F742A7"/>
    <w:rsid w:val="00F7455D"/>
    <w:rsid w:val="00F745B9"/>
    <w:rsid w:val="00F74D0E"/>
    <w:rsid w:val="00F74D8F"/>
    <w:rsid w:val="00F75161"/>
    <w:rsid w:val="00F75AF7"/>
    <w:rsid w:val="00F75B52"/>
    <w:rsid w:val="00F77364"/>
    <w:rsid w:val="00F77370"/>
    <w:rsid w:val="00F77700"/>
    <w:rsid w:val="00F80375"/>
    <w:rsid w:val="00F80C7C"/>
    <w:rsid w:val="00F816EE"/>
    <w:rsid w:val="00F81C45"/>
    <w:rsid w:val="00F823CF"/>
    <w:rsid w:val="00F82AD0"/>
    <w:rsid w:val="00F82D4D"/>
    <w:rsid w:val="00F82EFA"/>
    <w:rsid w:val="00F8427D"/>
    <w:rsid w:val="00F846B1"/>
    <w:rsid w:val="00F8497A"/>
    <w:rsid w:val="00F850F2"/>
    <w:rsid w:val="00F85E5B"/>
    <w:rsid w:val="00F85FA3"/>
    <w:rsid w:val="00F86886"/>
    <w:rsid w:val="00F868C0"/>
    <w:rsid w:val="00F86946"/>
    <w:rsid w:val="00F86AA8"/>
    <w:rsid w:val="00F87BD2"/>
    <w:rsid w:val="00F87DAF"/>
    <w:rsid w:val="00F87F02"/>
    <w:rsid w:val="00F87F0B"/>
    <w:rsid w:val="00F902D7"/>
    <w:rsid w:val="00F90B38"/>
    <w:rsid w:val="00F91021"/>
    <w:rsid w:val="00F9216E"/>
    <w:rsid w:val="00F92E3D"/>
    <w:rsid w:val="00F92FE7"/>
    <w:rsid w:val="00F93462"/>
    <w:rsid w:val="00F93A4D"/>
    <w:rsid w:val="00F93E60"/>
    <w:rsid w:val="00F942B3"/>
    <w:rsid w:val="00F944B6"/>
    <w:rsid w:val="00F94B42"/>
    <w:rsid w:val="00F95348"/>
    <w:rsid w:val="00F9544A"/>
    <w:rsid w:val="00F9584F"/>
    <w:rsid w:val="00F95E91"/>
    <w:rsid w:val="00F9674C"/>
    <w:rsid w:val="00F96C32"/>
    <w:rsid w:val="00F96DA7"/>
    <w:rsid w:val="00F97053"/>
    <w:rsid w:val="00F978B9"/>
    <w:rsid w:val="00FA09FD"/>
    <w:rsid w:val="00FA0C2B"/>
    <w:rsid w:val="00FA0D78"/>
    <w:rsid w:val="00FA0F4D"/>
    <w:rsid w:val="00FA1687"/>
    <w:rsid w:val="00FA19A4"/>
    <w:rsid w:val="00FA2BE9"/>
    <w:rsid w:val="00FA32FA"/>
    <w:rsid w:val="00FA34E0"/>
    <w:rsid w:val="00FA357A"/>
    <w:rsid w:val="00FA3C10"/>
    <w:rsid w:val="00FA3E2F"/>
    <w:rsid w:val="00FA3EE0"/>
    <w:rsid w:val="00FA4A16"/>
    <w:rsid w:val="00FA4C46"/>
    <w:rsid w:val="00FA5250"/>
    <w:rsid w:val="00FA5278"/>
    <w:rsid w:val="00FA5712"/>
    <w:rsid w:val="00FA5908"/>
    <w:rsid w:val="00FA5B15"/>
    <w:rsid w:val="00FA5D30"/>
    <w:rsid w:val="00FA5E07"/>
    <w:rsid w:val="00FA6939"/>
    <w:rsid w:val="00FA6C71"/>
    <w:rsid w:val="00FA702B"/>
    <w:rsid w:val="00FA740B"/>
    <w:rsid w:val="00FA7CD1"/>
    <w:rsid w:val="00FA7EC8"/>
    <w:rsid w:val="00FB0320"/>
    <w:rsid w:val="00FB0A3C"/>
    <w:rsid w:val="00FB0DC3"/>
    <w:rsid w:val="00FB0F4D"/>
    <w:rsid w:val="00FB1462"/>
    <w:rsid w:val="00FB1D30"/>
    <w:rsid w:val="00FB256D"/>
    <w:rsid w:val="00FB29E1"/>
    <w:rsid w:val="00FB4711"/>
    <w:rsid w:val="00FB4D50"/>
    <w:rsid w:val="00FB5BA8"/>
    <w:rsid w:val="00FB7B68"/>
    <w:rsid w:val="00FB7FE3"/>
    <w:rsid w:val="00FC07F1"/>
    <w:rsid w:val="00FC0B28"/>
    <w:rsid w:val="00FC11A0"/>
    <w:rsid w:val="00FC1947"/>
    <w:rsid w:val="00FC1F6D"/>
    <w:rsid w:val="00FC2319"/>
    <w:rsid w:val="00FC25C6"/>
    <w:rsid w:val="00FC2A0A"/>
    <w:rsid w:val="00FC2C5C"/>
    <w:rsid w:val="00FC3204"/>
    <w:rsid w:val="00FC3659"/>
    <w:rsid w:val="00FC4485"/>
    <w:rsid w:val="00FC44BE"/>
    <w:rsid w:val="00FC4AF5"/>
    <w:rsid w:val="00FC4C24"/>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29BF"/>
    <w:rsid w:val="00FD38F3"/>
    <w:rsid w:val="00FD3E58"/>
    <w:rsid w:val="00FD413F"/>
    <w:rsid w:val="00FD4547"/>
    <w:rsid w:val="00FD4B36"/>
    <w:rsid w:val="00FD54F9"/>
    <w:rsid w:val="00FD565E"/>
    <w:rsid w:val="00FD5A05"/>
    <w:rsid w:val="00FD63DB"/>
    <w:rsid w:val="00FD7429"/>
    <w:rsid w:val="00FD78AA"/>
    <w:rsid w:val="00FD7DD0"/>
    <w:rsid w:val="00FE00BC"/>
    <w:rsid w:val="00FE0255"/>
    <w:rsid w:val="00FE1600"/>
    <w:rsid w:val="00FE2490"/>
    <w:rsid w:val="00FE2632"/>
    <w:rsid w:val="00FE2AB4"/>
    <w:rsid w:val="00FE3122"/>
    <w:rsid w:val="00FE3689"/>
    <w:rsid w:val="00FE36F1"/>
    <w:rsid w:val="00FE3771"/>
    <w:rsid w:val="00FE3CFE"/>
    <w:rsid w:val="00FE4570"/>
    <w:rsid w:val="00FE483F"/>
    <w:rsid w:val="00FE4A40"/>
    <w:rsid w:val="00FE5833"/>
    <w:rsid w:val="00FE58E1"/>
    <w:rsid w:val="00FE5AD0"/>
    <w:rsid w:val="00FE695D"/>
    <w:rsid w:val="00FE6A9A"/>
    <w:rsid w:val="00FE6F05"/>
    <w:rsid w:val="00FE71ED"/>
    <w:rsid w:val="00FE75C2"/>
    <w:rsid w:val="00FE775C"/>
    <w:rsid w:val="00FE7C48"/>
    <w:rsid w:val="00FF09C2"/>
    <w:rsid w:val="00FF0B16"/>
    <w:rsid w:val="00FF0D2B"/>
    <w:rsid w:val="00FF0D95"/>
    <w:rsid w:val="00FF0E28"/>
    <w:rsid w:val="00FF0F69"/>
    <w:rsid w:val="00FF13B3"/>
    <w:rsid w:val="00FF1856"/>
    <w:rsid w:val="00FF1C58"/>
    <w:rsid w:val="00FF25F0"/>
    <w:rsid w:val="00FF2F56"/>
    <w:rsid w:val="00FF39B2"/>
    <w:rsid w:val="00FF3B73"/>
    <w:rsid w:val="00FF3C87"/>
    <w:rsid w:val="00FF4699"/>
    <w:rsid w:val="00FF4B46"/>
    <w:rsid w:val="00FF4B82"/>
    <w:rsid w:val="00FF4C24"/>
    <w:rsid w:val="00FF5C74"/>
    <w:rsid w:val="00FF5DA1"/>
    <w:rsid w:val="00FF6282"/>
    <w:rsid w:val="00FF6514"/>
    <w:rsid w:val="00FF69BE"/>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7889D0"/>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91F8A"/>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after="100"/>
    </w:pPr>
  </w:style>
  <w:style w:type="paragraph" w:styleId="TM2">
    <w:name w:val="toc 2"/>
    <w:basedOn w:val="Normal"/>
    <w:next w:val="Normal"/>
    <w:autoRedefine/>
    <w:uiPriority w:val="39"/>
    <w:unhideWhenUsed/>
    <w:rsid w:val="003C1593"/>
    <w:pPr>
      <w:spacing w:after="100"/>
      <w:ind w:left="220"/>
    </w:p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100"/>
      <w:ind w:left="440"/>
    </w:p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4"/>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g"/><Relationship Id="rId37" Type="http://schemas.openxmlformats.org/officeDocument/2006/relationships/image" Target="media/image29.PNG"/><Relationship Id="rId40" Type="http://schemas.openxmlformats.org/officeDocument/2006/relationships/hyperlink" Target="https://cryptoast.fr/wp-content/uploads/2020/08/merkle-tree-general.png"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 Id="rId8" Type="http://schemas.openxmlformats.org/officeDocument/2006/relationships/image" Target="media/image2.png"/><Relationship Id="rId3" Type="http://schemas.openxmlformats.org/officeDocument/2006/relationships/styles" Target="styles.xml"/><Relationship Id="rId12" Type="http://schemas.openxmlformats.org/officeDocument/2006/relationships/hyperlink" Target="https://www.researchgate.net/figure/Reseau-base-sur-les-Serveurs-vs-Reseau-P2P_fig5_335174496"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_rels/footnotes.xml.rels><?xml version="1.0" encoding="UTF-8" standalone="yes"?>
<Relationships xmlns="http://schemas.openxmlformats.org/package/2006/relationships"><Relationship Id="rId8" Type="http://schemas.openxmlformats.org/officeDocument/2006/relationships/hyperlink" Target="https://bitsgap.com/fr/converter/gas/eth" TargetMode="External"/><Relationship Id="rId3" Type="http://schemas.openxmlformats.org/officeDocument/2006/relationships/hyperlink" Target="https://crypto.com/glossary/byzantine-fault-tolerance-bft" TargetMode="External"/><Relationship Id="rId7" Type="http://schemas.openxmlformats.org/officeDocument/2006/relationships/hyperlink" Target="https://remix.ethereum.org/" TargetMode="External"/><Relationship Id="rId2" Type="http://schemas.openxmlformats.org/officeDocument/2006/relationships/hyperlink" Target="https://river.com/learn/what-is-the-byzantine-generals-problem/" TargetMode="External"/><Relationship Id="rId1" Type="http://schemas.openxmlformats.org/officeDocument/2006/relationships/hyperlink" Target="https://www.blockchain.com/fr/explorer" TargetMode="External"/><Relationship Id="rId6" Type="http://schemas.openxmlformats.org/officeDocument/2006/relationships/hyperlink" Target="https://www.nist.gov" TargetMode="External"/><Relationship Id="rId5" Type="http://schemas.openxmlformats.org/officeDocument/2006/relationships/hyperlink" Target="https://www.blockcerts.org/" TargetMode="External"/><Relationship Id="rId4" Type="http://schemas.openxmlformats.org/officeDocument/2006/relationships/hyperlink" Target="https://remix.ethereum.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5B355F-EAD1-409E-AE71-FDA0EE358E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93</TotalTime>
  <Pages>79</Pages>
  <Words>37137</Words>
  <Characters>211683</Characters>
  <Application>Microsoft Office Word</Application>
  <DocSecurity>0</DocSecurity>
  <Lines>1764</Lines>
  <Paragraphs>49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4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5882</cp:revision>
  <cp:lastPrinted>2025-05-01T01:23:00Z</cp:lastPrinted>
  <dcterms:created xsi:type="dcterms:W3CDTF">2024-05-23T09:26:00Z</dcterms:created>
  <dcterms:modified xsi:type="dcterms:W3CDTF">2025-05-01T02:3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s6ipsTP"/&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